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685C26"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685C26"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685C26"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685C26"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685C26"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685C26"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685C26"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685C26"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685C26"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685C26"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685C26"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30E7B661"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387A89">
        <w:instrText xml:space="preserve"> ADDIN ZOTERO_ITEM CSL_CITATION {"citationID":"IVuDQFju","properties":{"formattedCitation":"(Legaria Islas, 2018)","plainCitation":"(Legaria Islas, 2018)","noteIndex":0},"citationItems":[{"id":"a1qJX90k/5Uhfe34h","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37FBFFA3"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387A89">
        <w:instrText xml:space="preserve"> ADDIN ZOTERO_ITEM CSL_CITATION {"citationID":"WeVLTScr","properties":{"formattedCitation":"(ISO/IEC 29110, 2011, pp. vi; vii)","plainCitation":"(ISO/IEC 29110, 2011, pp. vi; vii)","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vi; vii","label":"page"}],"schema":"https://github.com/citation-style-language/schema/raw/master/csl-citation.json"} </w:instrText>
      </w:r>
      <w:r w:rsidR="00FD12A4">
        <w:fldChar w:fldCharType="separate"/>
      </w:r>
      <w:r w:rsidR="00387A89" w:rsidRPr="00387A89">
        <w:rPr>
          <w:rFonts w:cs="Times New Roman"/>
        </w:rPr>
        <w:t>(ISO/IEC 29110, 2011, pp. vi; vii)</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43C9199A"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387A89">
        <w:instrText xml:space="preserve"> ADDIN ZOTERO_ITEM CSL_CITATION {"citationID":"hvgWSmAm","properties":{"formattedCitation":"(ISO/IEC 29110, 2011, p. 49)","plainCitation":"(ISO/IEC 29110, 2011, p. 49)","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49","label":"page"}],"schema":"https://github.com/citation-style-language/schema/raw/master/csl-citation.json"} </w:instrText>
      </w:r>
      <w:r w:rsidR="00875A7F">
        <w:fldChar w:fldCharType="separate"/>
      </w:r>
      <w:r w:rsidR="00387A89" w:rsidRPr="00387A89">
        <w:rPr>
          <w:rFonts w:cs="Times New Roman"/>
        </w:rPr>
        <w:t>(ISO/IEC 29110,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18A2D4E"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26A839A"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 xml:space="preserve">las condiciones ambientales en un </w:t>
      </w:r>
      <w:r w:rsidR="00685C26">
        <w:t xml:space="preserve">contexto </w:t>
      </w:r>
      <w:r w:rsidR="00E964F9" w:rsidRPr="00E9109F">
        <w:t>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1B476BD6"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525E5E">
      <w:pPr>
        <w:pStyle w:val="Prrafodelista"/>
        <w:numPr>
          <w:ilvl w:val="0"/>
          <w:numId w:val="2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1B49D997" w:rsidR="00452883" w:rsidRPr="00452883" w:rsidRDefault="00FD1908" w:rsidP="001B39DD">
      <w:r>
        <w:t xml:space="preserve">Para </w:t>
      </w:r>
      <w:r w:rsidR="00685C26">
        <w:t xml:space="preserve">el </w:t>
      </w:r>
      <w:r w:rsidR="00996337">
        <w:t xml:space="preserve">desarrollo del </w:t>
      </w:r>
      <w:r w:rsidR="00ED50A9">
        <w:t xml:space="preserve">presente </w:t>
      </w:r>
      <w:r w:rsidR="00996337">
        <w:t>trabajo</w:t>
      </w:r>
      <w:r w:rsidR="00685C26">
        <w:t>,</w:t>
      </w:r>
      <w:r>
        <w:t xml:space="preserve"> se</w:t>
      </w:r>
      <w:r w:rsidR="00996337">
        <w:t xml:space="preserve"> hizo necesario el</w:t>
      </w:r>
      <w:r w:rsidR="00452883">
        <w:t xml:space="preserve"> </w:t>
      </w:r>
      <w:r>
        <w:t>analiza</w:t>
      </w:r>
      <w:r w:rsidR="00996337">
        <w:t>r</w:t>
      </w:r>
      <w:r w:rsidR="00452883">
        <w:t xml:space="preserve"> </w:t>
      </w:r>
      <w:r w:rsidR="00ED50A9">
        <w:t xml:space="preserve">diferentes </w:t>
      </w:r>
      <w:r w:rsidR="00996337">
        <w:t>proyectos</w:t>
      </w:r>
      <w:r w:rsidR="00452883">
        <w:t xml:space="preserve"> que tuvier</w:t>
      </w:r>
      <w:r w:rsidR="00996337">
        <w:t>a</w:t>
      </w:r>
      <w:r w:rsidR="00452883">
        <w:t>n el mismo o similar objeto de estudio</w:t>
      </w:r>
      <w:r w:rsidR="00817939">
        <w:t xml:space="preserve">, con el fin de ser utilizados </w:t>
      </w:r>
      <w:r w:rsidR="00452883">
        <w:t xml:space="preserve">como </w:t>
      </w:r>
      <w:r w:rsidR="00817939">
        <w:t>guía</w:t>
      </w:r>
      <w:r w:rsidR="00452883">
        <w:t>.</w:t>
      </w:r>
      <w:r w:rsidR="005275FE">
        <w:t xml:space="preserve"> La información que será mostrada en este marco es de aquellos proyectos que tienen relación con los temas que el presente </w:t>
      </w:r>
      <w:r w:rsidR="00FF10AB">
        <w:t>trabajo</w:t>
      </w:r>
      <w:r w:rsidR="005275FE">
        <w:t xml:space="preserve"> aborda: ISO/IEC 29110</w:t>
      </w:r>
      <w:r w:rsidR="007427C2">
        <w:t xml:space="preserve"> </w:t>
      </w:r>
      <w:r w:rsidR="005275FE">
        <w:t>y Metodología ICONIX. El tipo de revisión que se hizo a estos proyectos es meramente enfocado en la parte donde tocan los temas mencionados anteriormente, qué uso hicieron de estos temas en sus proyectos, cómo lo</w:t>
      </w:r>
      <w:r w:rsidR="00FF10AB">
        <w:t>s</w:t>
      </w:r>
      <w:r w:rsidR="005275FE">
        <w:t xml:space="preserve">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w:t>
      </w:r>
      <w:r w:rsidR="00FF10AB">
        <w:t>(</w:t>
      </w:r>
      <w:r w:rsidR="005275FE">
        <w:t>tesis concretamente</w:t>
      </w:r>
      <w:r w:rsidR="00FF10AB">
        <w:t>)</w:t>
      </w:r>
      <w:r w:rsidR="005275FE">
        <w:t xml:space="preserve">; pero entre ellos, </w:t>
      </w:r>
      <w:r w:rsidR="00FF10AB">
        <w:t>fueron cuatro</w:t>
      </w:r>
      <w:r w:rsidR="00BA56E2">
        <w:t xml:space="preserve"> los </w:t>
      </w:r>
      <w:r w:rsidR="00FF10AB">
        <w:t>que</w:t>
      </w:r>
      <w:r w:rsidR="00BA56E2">
        <w:t xml:space="preserve"> tenían mejor dominio de</w:t>
      </w:r>
      <w:r w:rsidR="00FF10AB">
        <w:t xml:space="preserve"> los</w:t>
      </w:r>
      <w:r w:rsidR="00BA56E2">
        <w:t xml:space="preserve"> tema</w:t>
      </w:r>
      <w:r w:rsidR="00FD2CE8">
        <w:t>s</w:t>
      </w:r>
      <w:r w:rsidR="00BA56E2">
        <w:t xml:space="preserve"> </w:t>
      </w:r>
      <w:r w:rsidR="00FD2CE8">
        <w:t>y detallaban claramente sus aplicaciones</w:t>
      </w:r>
      <w:r w:rsidR="00BA56E2">
        <w:t>.</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A91AD3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387A89">
        <w:rPr>
          <w:rFonts w:cs="Times New Roman"/>
          <w:szCs w:val="24"/>
          <w:lang w:eastAsia="es-CO"/>
        </w:rPr>
        <w:instrText xml:space="preserve"> ADDIN ZOTERO_ITEM CSL_CITATION {"citationID":"3iG6thgH","properties":{"formattedCitation":"(Laporte et\\uc0\\u160{}al., 2016)","plainCitation":"(Laporte et al., 2016)","noteIndex":0},"citationItems":[{"id":"a1qJX90k/9QXGbipK","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w:t>
      </w:r>
      <w:r>
        <w:rPr>
          <w:rFonts w:cs="Times New Roman"/>
          <w:szCs w:val="24"/>
        </w:rPr>
        <w:lastRenderedPageBreak/>
        <w:t xml:space="preserve">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AB8A484"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387A89">
        <w:rPr>
          <w:rFonts w:cs="Times New Roman"/>
          <w:szCs w:val="24"/>
          <w:lang w:eastAsia="es-CO"/>
        </w:rPr>
        <w:instrText xml:space="preserve"> ADDIN ZOTERO_ITEM CSL_CITATION {"citationID":"EwUcd4AL","properties":{"formattedCitation":"(Legaria Islas, 2018)","plainCitation":"(Legaria Islas, 2018)","noteIndex":0},"citationItems":[{"id":"a1qJX90k/5Uhfe34h","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w:t>
      </w:r>
      <w:r w:rsidRPr="00803BBB">
        <w:lastRenderedPageBreak/>
        <w:t>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D660696"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387A89">
        <w:rPr>
          <w:rFonts w:cs="Times New Roman"/>
          <w:szCs w:val="24"/>
        </w:rPr>
        <w:instrText xml:space="preserve"> ADDIN ZOTERO_ITEM CSL_CITATION {"citationID":"e55B78YJ","properties":{"formattedCitation":"(PORRAS, 2019)","plainCitation":"(PORRAS, 2019)","noteIndex":0},"citationItems":[{"id":"a1qJX90k/3uxNRK1A","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w:t>
      </w:r>
      <w:r>
        <w:lastRenderedPageBreak/>
        <w:t xml:space="preserve">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 xml:space="preserve">de aquel estándar y metodología seleccionada </w:t>
      </w:r>
      <w:r w:rsidR="00E35C47">
        <w:rPr>
          <w:rStyle w:val="tl8wme"/>
        </w:rPr>
        <w:lastRenderedPageBreak/>
        <w:t>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lastRenderedPageBreak/>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lastRenderedPageBreak/>
        <w:t>4.3.</w:t>
      </w:r>
      <w:r w:rsidR="0080645B">
        <w:t>1</w:t>
      </w:r>
      <w:r w:rsidRPr="00A8489F">
        <w:t xml:space="preserve">.1 </w:t>
      </w:r>
      <w:r w:rsidR="00000B10" w:rsidRPr="00A8489F">
        <w:t>PMBOK</w:t>
      </w:r>
      <w:bookmarkEnd w:id="23"/>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685C26"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158FDA7D"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87A89">
        <w:instrText xml:space="preserve"> ADDIN ZOTERO_ITEM CSL_CITATION {"citationID":"kDfK7rjr","properties":{"formattedCitation":"(ISO/IEC 29110, 2011, p. vi)","plainCitation":"(ISO/IEC 29110, 2011, p. vi)","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vi","label":"page"}],"schema":"https://github.com/citation-style-language/schema/raw/master/csl-citation.json"} </w:instrText>
      </w:r>
      <w:r w:rsidR="009B2F32" w:rsidRPr="00BA2A14">
        <w:fldChar w:fldCharType="separate"/>
      </w:r>
      <w:r w:rsidR="00387A89" w:rsidRPr="00387A89">
        <w:rPr>
          <w:rFonts w:cs="Times New Roman"/>
        </w:rPr>
        <w:t>(ISO/IEC 29110, 2011, p. vi)</w:t>
      </w:r>
      <w:r w:rsidR="009B2F32" w:rsidRPr="00BA2A14">
        <w:fldChar w:fldCharType="end"/>
      </w:r>
      <w:r w:rsidR="00BA2A14">
        <w:t>.</w:t>
      </w:r>
    </w:p>
    <w:p w14:paraId="60B069D4" w14:textId="56FD9A0A" w:rsidR="003733F9" w:rsidRDefault="003733F9" w:rsidP="001B39DD">
      <w:r>
        <w:lastRenderedPageBreak/>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5F3F4D29" w:rsidR="007C2C2B" w:rsidRDefault="008A6C58" w:rsidP="00AD5634">
      <w:pPr>
        <w:spacing w:line="240" w:lineRule="auto"/>
        <w:ind w:firstLine="0"/>
        <w:rPr>
          <w:sz w:val="20"/>
          <w:szCs w:val="18"/>
          <w:lang w:val="en-US"/>
        </w:rPr>
      </w:pPr>
      <w:r w:rsidRPr="008A6C58">
        <w:rPr>
          <w:i/>
          <w:iCs/>
          <w:sz w:val="20"/>
          <w:szCs w:val="18"/>
          <w:lang w:val="en-US"/>
        </w:rPr>
        <w:t>Nota:</w:t>
      </w:r>
      <w:r w:rsidR="00E17123" w:rsidRPr="00E17123">
        <w:rPr>
          <w:rFonts w:cs="Times New Roman"/>
          <w:lang w:val="en-US"/>
        </w:rPr>
        <w:t xml:space="preserve">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w:t>
      </w:r>
      <w:r w:rsidR="00DB7709">
        <w:lastRenderedPageBreak/>
        <w:t>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60D9883F"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brindados, se encuentran: descripción técnica del documento, descripción detallada de los procesos, actividades, roles y productos, plantillas, ejemplos, y una lista de herramientas. Es importante resaltar que el paquete de despliegue no busca cambiar la metodología que una VSEs utiliza para la gestión de sus proyecto</w:t>
      </w:r>
      <w:r w:rsidR="0042482D">
        <w:t>s</w:t>
      </w:r>
      <w:r w:rsidR="001845D4">
        <w:t xml:space="preserve"> </w:t>
      </w:r>
      <w:r w:rsidR="001845D4">
        <w:fldChar w:fldCharType="begin"/>
      </w:r>
      <w:r w:rsidR="00387A89">
        <w:instrText xml:space="preserve"> ADDIN ZOTERO_ITEM CSL_CITATION {"citationID":"IG15UZdA","properties":{"formattedCitation":"(ISO/IEC 29110, 2011, p. 49)","plainCitation":"(ISO/IEC 29110, 2011, p. 49)","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49","label":"page"}],"schema":"https://github.com/citation-style-language/schema/raw/master/csl-citation.json"} </w:instrText>
      </w:r>
      <w:r w:rsidR="001845D4">
        <w:fldChar w:fldCharType="separate"/>
      </w:r>
      <w:r w:rsidR="00387A89" w:rsidRPr="00387A89">
        <w:rPr>
          <w:rFonts w:cs="Times New Roman"/>
        </w:rPr>
        <w:t>(ISO/IEC 29110, 2011, p. 49)</w:t>
      </w:r>
      <w:r w:rsidR="001845D4">
        <w:fldChar w:fldCharType="end"/>
      </w:r>
      <w:r w:rsidR="0042482D">
        <w:t>.</w:t>
      </w:r>
    </w:p>
    <w:p w14:paraId="7B7E498C" w14:textId="2E8FFF79"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w:t>
      </w:r>
      <w:r w:rsidR="009C5ED1">
        <w:lastRenderedPageBreak/>
        <w:t xml:space="preserve">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87A89">
        <w:instrText xml:space="preserve"> ADDIN ZOTERO_ITEM CSL_CITATION {"citationID":"RTxMfaSO","properties":{"formattedCitation":"(ISO/IEC 29110, 2011, p. 3)","plainCitation":"(ISO/IEC 29110, 2011, p. 3)","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3","label":"page"}],"schema":"https://github.com/citation-style-language/schema/raw/master/csl-citation.json"} </w:instrText>
      </w:r>
      <w:r w:rsidR="002D1C14">
        <w:fldChar w:fldCharType="separate"/>
      </w:r>
      <w:r w:rsidR="00387A89" w:rsidRPr="00387A89">
        <w:rPr>
          <w:rFonts w:cs="Times New Roman"/>
        </w:rPr>
        <w:t>(ISO/IEC 29110,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685C26" w:rsidRPr="00225AEC" w:rsidRDefault="00685C26"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685C26" w:rsidRPr="00225AEC" w:rsidRDefault="00685C2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685C26" w:rsidRPr="00225AEC" w:rsidRDefault="00685C2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85C26" w:rsidRPr="00225AEC" w:rsidRDefault="00685C26"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685C26" w:rsidRPr="00225AEC" w:rsidRDefault="00685C2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685C26" w:rsidRPr="00225AEC" w:rsidRDefault="00685C26"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685C26" w:rsidRPr="00225AEC" w:rsidRDefault="00685C2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685C26" w:rsidRPr="00225AEC" w:rsidRDefault="00685C2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85C26" w:rsidRPr="00225AEC" w:rsidRDefault="00685C26"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685C26" w:rsidRPr="00225AEC" w:rsidRDefault="00685C2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35E1768A"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3BAE45CF"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r w:rsidRPr="00511E8C">
        <w:rPr>
          <w:rFonts w:eastAsia="Times New Roman" w:cs="Times New Roman"/>
          <w:sz w:val="20"/>
          <w:szCs w:val="20"/>
          <w:lang w:val="en-US" w:eastAsia="es-CO"/>
        </w:rPr>
        <w:t>, p.</w:t>
      </w:r>
      <w:r w:rsidR="00E17123">
        <w:rPr>
          <w:rFonts w:eastAsia="Times New Roman" w:cs="Times New Roman"/>
          <w:sz w:val="20"/>
          <w:szCs w:val="20"/>
          <w:lang w:val="en-US" w:eastAsia="es-CO"/>
        </w:rPr>
        <w:t>10</w:t>
      </w:r>
      <w:r w:rsidRPr="00511E8C">
        <w:rPr>
          <w:rFonts w:eastAsia="Times New Roman" w:cs="Times New Roman"/>
          <w:sz w:val="20"/>
          <w:szCs w:val="20"/>
          <w:lang w:val="en-US" w:eastAsia="es-CO"/>
        </w:rPr>
        <w:t>.</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5B4E3038"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87A89">
        <w:instrText xml:space="preserve"> ADDIN ZOTERO_ITEM CSL_CITATION {"citationID":"fdxBs0EG","properties":{"formattedCitation":"(ISO/IEC 29110, 2011, p. 16)","plainCitation":"(ISO/IEC 29110, 2011, p. 16)","noteIndex":0},"citationItems":[{"id":52,"uris":["http://zotero.org/users/5687329/items/NQGELMXE"],"uri":["http://zotero.org/users/5687329/items/NQGELMXE"],"itemData":{"id":52,"type":"article","language":"Inglés","title":"ISO/IEC TR 29110-5-1-2: Software engineering - Lifecycle profiles for Very Small Entities (VSEs) Part 5-1-2: Management and engineering guide: Generic profile group: Basic profile","URL":"https://www.iso.org/obp/ui/#iso:std:iso-iec:tr:29110:-5-2-1:ed-1:v1:en","author":[{"family":"ISO/IEC 29110","given":""}],"issued":{"date-parts":[["2011"]]}},"locator":"16","label":"page"}],"schema":"https://github.com/citation-style-language/schema/raw/master/csl-citation.json"} </w:instrText>
      </w:r>
      <w:r w:rsidR="004A2766">
        <w:fldChar w:fldCharType="separate"/>
      </w:r>
      <w:r w:rsidR="00387A89" w:rsidRPr="00387A89">
        <w:rPr>
          <w:rFonts w:cs="Times New Roman"/>
        </w:rPr>
        <w:t>(ISO/IEC 29110,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2DD67FCC"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r w:rsidR="00E17123">
        <w:rPr>
          <w:rFonts w:cs="Times New Roman"/>
          <w:i/>
          <w:iCs/>
          <w:sz w:val="20"/>
          <w:szCs w:val="18"/>
          <w:lang w:val="en-US"/>
        </w:rPr>
        <w:t xml:space="preserve">, </w:t>
      </w:r>
      <w:r w:rsidR="00E17123">
        <w:rPr>
          <w:rFonts w:cs="Times New Roman"/>
          <w:sz w:val="20"/>
          <w:szCs w:val="18"/>
          <w:lang w:val="en-US"/>
        </w:rPr>
        <w:t>p.24</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06702D2B"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00E17123" w:rsidRPr="00E17123">
        <w:rPr>
          <w:rFonts w:cs="Times New Roman"/>
          <w:sz w:val="20"/>
          <w:szCs w:val="18"/>
          <w:lang w:val="en-US"/>
        </w:rPr>
        <w:t>ISO/IEC 29110. (2011).</w:t>
      </w:r>
      <w:r w:rsidR="00E17123" w:rsidRPr="00E17123">
        <w:rPr>
          <w:rFonts w:cs="Times New Roman"/>
          <w:i/>
          <w:iCs/>
          <w:sz w:val="20"/>
          <w:szCs w:val="18"/>
          <w:lang w:val="en-US"/>
        </w:rPr>
        <w:t xml:space="preserve"> ISO/IEC TR 29110-5-1-2: Software engineering—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362962"/>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362964"/>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362965"/>
      <w:r>
        <w:t>4.3.</w:t>
      </w:r>
      <w:r w:rsidR="00EC2C6B">
        <w:t>6</w:t>
      </w:r>
      <w:r>
        <w:t xml:space="preserve">.1 </w:t>
      </w:r>
      <w:r w:rsidR="00183FA8">
        <w:t>Angular Framework</w:t>
      </w:r>
      <w:bookmarkEnd w:id="37"/>
    </w:p>
    <w:p w14:paraId="4F3F3D7F" w14:textId="1C27E41A"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362966"/>
      <w:r>
        <w:t>4.3.</w:t>
      </w:r>
      <w:r w:rsidR="00EC2C6B">
        <w:t>6</w:t>
      </w:r>
      <w:r>
        <w:t xml:space="preserve">.2 </w:t>
      </w:r>
      <w:r w:rsidR="009C5CBA">
        <w:t>JavaScript</w:t>
      </w:r>
      <w:bookmarkEnd w:id="38"/>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362967"/>
      <w:r>
        <w:t>4.3.</w:t>
      </w:r>
      <w:r w:rsidR="00EC2C6B">
        <w:t>6</w:t>
      </w:r>
      <w:r>
        <w:t xml:space="preserve">.3 </w:t>
      </w:r>
      <w:r w:rsidR="0053788D">
        <w:t>TypeScript</w:t>
      </w:r>
      <w:bookmarkEnd w:id="39"/>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362968"/>
      <w:r>
        <w:lastRenderedPageBreak/>
        <w:t>4.3.</w:t>
      </w:r>
      <w:r w:rsidR="00EC2C6B">
        <w:t>6</w:t>
      </w:r>
      <w:r>
        <w:t xml:space="preserve">.4 </w:t>
      </w:r>
      <w:r w:rsidR="0053788D">
        <w:t>PostgreSQL</w:t>
      </w:r>
      <w:bookmarkEnd w:id="40"/>
    </w:p>
    <w:p w14:paraId="3142DB9F" w14:textId="3B6C518B"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362969"/>
      <w:r>
        <w:t>4.3.</w:t>
      </w:r>
      <w:r w:rsidR="00EC2C6B">
        <w:t>6</w:t>
      </w:r>
      <w:r>
        <w:t xml:space="preserve">.5 </w:t>
      </w:r>
      <w:r w:rsidR="00DC50C2">
        <w:t>NodeJS</w:t>
      </w:r>
      <w:bookmarkEnd w:id="41"/>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362970"/>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362971"/>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362972"/>
      <w:r>
        <w:t>4.3.</w:t>
      </w:r>
      <w:r w:rsidR="00EC2C6B">
        <w:t>6</w:t>
      </w:r>
      <w:r>
        <w:t xml:space="preserve">.8 </w:t>
      </w:r>
      <w:r w:rsidR="005B00B2">
        <w:t>Visual Studio Code</w:t>
      </w:r>
      <w:bookmarkEnd w:id="44"/>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362973"/>
      <w:r>
        <w:lastRenderedPageBreak/>
        <w:t>4.3.</w:t>
      </w:r>
      <w:r w:rsidR="00EC2C6B">
        <w:t>6</w:t>
      </w:r>
      <w:r>
        <w:t xml:space="preserve">.9 </w:t>
      </w:r>
      <w:r w:rsidR="00B11BAE">
        <w:t>Jest</w:t>
      </w:r>
      <w:bookmarkEnd w:id="45"/>
    </w:p>
    <w:p w14:paraId="15C21494" w14:textId="713D8D57"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362974"/>
      <w:r>
        <w:t>4.3.</w:t>
      </w:r>
      <w:r w:rsidR="00EC2C6B">
        <w:t>6</w:t>
      </w:r>
      <w:r>
        <w:t xml:space="preserve">.10 </w:t>
      </w:r>
      <w:r w:rsidR="00B11BAE">
        <w:t>Jmeter</w:t>
      </w:r>
      <w:bookmarkEnd w:id="46"/>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362975"/>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362976"/>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6AA8F3AE"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r w:rsidR="00DD4C8B">
        <w:rPr>
          <w:rFonts w:cs="Times New Roman"/>
          <w:sz w:val="20"/>
          <w:szCs w:val="18"/>
        </w:rPr>
        <w:t>, p.10</w:t>
      </w:r>
      <w:bookmarkStart w:id="50" w:name="_GoBack"/>
      <w:bookmarkEnd w:id="50"/>
      <w:r w:rsidR="00582458" w:rsidRPr="00582458">
        <w:rPr>
          <w:rFonts w:cs="Times New Roman"/>
          <w:sz w:val="20"/>
          <w:szCs w:val="18"/>
        </w:rPr>
        <w:t>.</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36CACF7E"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504C9525" w14:textId="1E704827" w:rsidR="00EC7CA5" w:rsidRDefault="00EC7CA5" w:rsidP="00EC7CA5">
      <w:pPr>
        <w:jc w:val="center"/>
        <w:rPr>
          <w:rFonts w:eastAsia="Times New Roman" w:cs="Times New Roman"/>
          <w:b/>
          <w:szCs w:val="24"/>
        </w:rPr>
      </w:pPr>
      <w:r>
        <w:rPr>
          <w:rFonts w:eastAsia="Times New Roman" w:cs="Times New Roman"/>
          <w:b/>
          <w:szCs w:val="24"/>
        </w:rPr>
        <w:t>Plan del proyecto de</w:t>
      </w:r>
      <w:r w:rsidR="00843A74">
        <w:rPr>
          <w:rFonts w:eastAsia="Times New Roman" w:cs="Times New Roman"/>
          <w:b/>
          <w:szCs w:val="24"/>
        </w:rPr>
        <w:t xml:space="preserve"> la empresa</w:t>
      </w:r>
      <w:r>
        <w:rPr>
          <w:rFonts w:eastAsia="Times New Roman" w:cs="Times New Roman"/>
          <w:b/>
          <w:szCs w:val="24"/>
        </w:rPr>
        <w:t xml:space="preserve"> Sanambiente</w:t>
      </w:r>
    </w:p>
    <w:p w14:paraId="6FD1A833" w14:textId="4E79A28F" w:rsidR="00EC7CA5" w:rsidRDefault="00EC7CA5" w:rsidP="00EC7CA5">
      <w:pPr>
        <w:rPr>
          <w:rFonts w:eastAsia="Times New Roman" w:cs="Times New Roman"/>
          <w:b/>
          <w:szCs w:val="24"/>
        </w:rPr>
      </w:pPr>
      <w:r>
        <w:rPr>
          <w:rFonts w:eastAsia="Times New Roman" w:cs="Times New Roman"/>
          <w:b/>
          <w:szCs w:val="24"/>
        </w:rPr>
        <w:t>Descripción del producto:</w:t>
      </w:r>
    </w:p>
    <w:p w14:paraId="6EFB8FCC" w14:textId="2B5E3562" w:rsidR="00EC7CA5" w:rsidRDefault="00EC7CA5" w:rsidP="00EC7CA5">
      <w:pPr>
        <w:rPr>
          <w:rFonts w:eastAsia="Times New Roman" w:cs="Times New Roman"/>
          <w:b/>
          <w:szCs w:val="24"/>
        </w:rPr>
      </w:pPr>
      <w:r>
        <w:rPr>
          <w:rFonts w:eastAsia="Times New Roman" w:cs="Times New Roman"/>
          <w:b/>
          <w:szCs w:val="24"/>
        </w:rPr>
        <w:t>Propósito:</w:t>
      </w:r>
    </w:p>
    <w:p w14:paraId="7E618339" w14:textId="2AE15886" w:rsidR="00EC7CA5" w:rsidRDefault="00EC7CA5" w:rsidP="00EC7CA5">
      <w:pPr>
        <w:rPr>
          <w:rFonts w:eastAsia="Times New Roman" w:cs="Times New Roman"/>
          <w:szCs w:val="24"/>
        </w:rPr>
      </w:pPr>
      <w:r>
        <w:rPr>
          <w:rFonts w:eastAsia="Times New Roman" w:cs="Times New Roman"/>
          <w:szCs w:val="24"/>
        </w:rPr>
        <w:t>Se elaborará un sistema que va a permitir transferir y comunicar los datos ambientales de la empresa Sanambiente. Este sistema involucra el desarrollo de una arquitectura robusta, bajo diseño centrado en el usuario y riguroso seguimiento a estándares de calidad internacionales.</w:t>
      </w:r>
    </w:p>
    <w:p w14:paraId="1921E0D7" w14:textId="220DDA15" w:rsidR="00EC7CA5" w:rsidRDefault="00EC7CA5" w:rsidP="00EC7CA5">
      <w:pPr>
        <w:rPr>
          <w:rFonts w:eastAsia="Times New Roman" w:cs="Times New Roman"/>
          <w:b/>
          <w:szCs w:val="24"/>
        </w:rPr>
      </w:pPr>
      <w:r>
        <w:rPr>
          <w:rFonts w:eastAsia="Times New Roman" w:cs="Times New Roman"/>
          <w:b/>
          <w:szCs w:val="24"/>
        </w:rPr>
        <w:t>Requisitos generales del cliente</w:t>
      </w:r>
    </w:p>
    <w:p w14:paraId="060CC540" w14:textId="08742376" w:rsidR="00EC7CA5" w:rsidRDefault="00EC7CA5" w:rsidP="00EC7CA5">
      <w:pPr>
        <w:rPr>
          <w:rFonts w:eastAsia="Times New Roman" w:cs="Times New Roman"/>
          <w:b/>
          <w:szCs w:val="24"/>
        </w:rPr>
      </w:pPr>
      <w:r>
        <w:rPr>
          <w:rFonts w:eastAsia="Times New Roman" w:cs="Times New Roman"/>
          <w:b/>
          <w:szCs w:val="24"/>
        </w:rPr>
        <w:t>Comunicación y traspaso de información.</w:t>
      </w:r>
    </w:p>
    <w:p w14:paraId="32F7D32F" w14:textId="77777777"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El sistema debe permitir el enlace y transferencia de datos de los datalogger mediante Internet.</w:t>
      </w:r>
    </w:p>
    <w:p w14:paraId="4E133C60" w14:textId="099543D6"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crear, modificar, borrar, visualizar comandos para ser utilizados por </w:t>
      </w:r>
      <w:r>
        <w:rPr>
          <w:rFonts w:eastAsia="Times New Roman" w:cs="Times New Roman"/>
          <w:szCs w:val="24"/>
        </w:rPr>
        <w:t>el</w:t>
      </w:r>
      <w:r w:rsidRPr="00C81756">
        <w:rPr>
          <w:rFonts w:eastAsia="Times New Roman" w:cs="Times New Roman"/>
          <w:szCs w:val="24"/>
        </w:rPr>
        <w:t xml:space="preserve"> protocolo de comunicación </w:t>
      </w:r>
      <w:r>
        <w:rPr>
          <w:rFonts w:eastAsia="Times New Roman" w:cs="Times New Roman"/>
          <w:szCs w:val="24"/>
        </w:rPr>
        <w:t>FTP</w:t>
      </w:r>
      <w:r w:rsidRPr="00C81756">
        <w:rPr>
          <w:rFonts w:eastAsia="Times New Roman" w:cs="Times New Roman"/>
          <w:szCs w:val="24"/>
        </w:rPr>
        <w:t>.</w:t>
      </w:r>
    </w:p>
    <w:p w14:paraId="3E581C12" w14:textId="77777777" w:rsidR="00EC7CA5" w:rsidRPr="00EC7CA5" w:rsidRDefault="00EC7CA5" w:rsidP="00EC7CA5">
      <w:pPr>
        <w:pStyle w:val="Prrafodelista"/>
        <w:spacing w:line="276" w:lineRule="auto"/>
        <w:ind w:firstLine="0"/>
        <w:jc w:val="left"/>
        <w:rPr>
          <w:rFonts w:eastAsia="Times New Roman" w:cs="Times New Roman"/>
          <w:szCs w:val="24"/>
        </w:rPr>
      </w:pPr>
    </w:p>
    <w:p w14:paraId="4F5C31AE" w14:textId="77777777" w:rsidR="00EC7CA5" w:rsidRDefault="00EC7CA5" w:rsidP="00EC7CA5">
      <w:pPr>
        <w:rPr>
          <w:rFonts w:eastAsia="Times New Roman" w:cs="Times New Roman"/>
          <w:b/>
          <w:szCs w:val="24"/>
        </w:rPr>
      </w:pPr>
      <w:r>
        <w:rPr>
          <w:rFonts w:eastAsia="Times New Roman" w:cs="Times New Roman"/>
          <w:b/>
          <w:szCs w:val="24"/>
        </w:rPr>
        <w:t>Alcance</w:t>
      </w:r>
      <w:bookmarkStart w:id="53" w:name="_Hlk16973520"/>
    </w:p>
    <w:p w14:paraId="18F30BCE" w14:textId="25C06C28" w:rsidR="00EC7CA5" w:rsidRPr="00EC7CA5" w:rsidRDefault="00EC7CA5" w:rsidP="00EC7CA5">
      <w:pPr>
        <w:rPr>
          <w:rFonts w:eastAsia="Times New Roman" w:cs="Times New Roman"/>
          <w:b/>
          <w:szCs w:val="24"/>
        </w:rPr>
      </w:pPr>
      <w:r w:rsidRPr="00F77E90">
        <w:rPr>
          <w:rFonts w:eastAsia="Times New Roman" w:cs="Times New Roman"/>
          <w:szCs w:val="28"/>
        </w:rPr>
        <w:lastRenderedPageBreak/>
        <w:t>El alcance del proyecto será el desarrollo de los requerimientos 1 y 2 del módulo de comunicación y transferencia de información. Dependiendo del tiempo que quede después de haberse solucionado estos requerimientos, se podría avanzar con la solución de otros.</w:t>
      </w:r>
      <w:bookmarkEnd w:id="53"/>
    </w:p>
    <w:p w14:paraId="2D9C8F73" w14:textId="3FC06CD0" w:rsidR="00EC7CA5" w:rsidRDefault="00EC7CA5" w:rsidP="00EC7CA5">
      <w:pPr>
        <w:rPr>
          <w:rFonts w:eastAsia="Times New Roman" w:cs="Times New Roman"/>
          <w:b/>
          <w:szCs w:val="24"/>
        </w:rPr>
      </w:pPr>
      <w:r>
        <w:rPr>
          <w:rFonts w:eastAsia="Times New Roman" w:cs="Times New Roman"/>
          <w:b/>
          <w:szCs w:val="24"/>
        </w:rPr>
        <w:t>Objetivos para el plan del proyecto siguiendo la ISO/IEC 29110</w:t>
      </w:r>
    </w:p>
    <w:p w14:paraId="0366B2BF" w14:textId="362D93E0" w:rsidR="00EC7CA5" w:rsidRDefault="00EC7CA5" w:rsidP="00EC7CA5">
      <w:pPr>
        <w:rPr>
          <w:rFonts w:eastAsia="Times New Roman" w:cs="Times New Roman"/>
          <w:b/>
          <w:szCs w:val="24"/>
        </w:rPr>
      </w:pPr>
      <w:r>
        <w:rPr>
          <w:rFonts w:eastAsia="Times New Roman" w:cs="Times New Roman"/>
          <w:b/>
          <w:szCs w:val="24"/>
        </w:rPr>
        <w:t>General</w:t>
      </w:r>
    </w:p>
    <w:p w14:paraId="4424102E" w14:textId="25ACBFAA" w:rsidR="00EC7CA5" w:rsidRPr="00EC7CA5" w:rsidRDefault="00EC7CA5" w:rsidP="00525E5E">
      <w:pPr>
        <w:numPr>
          <w:ilvl w:val="0"/>
          <w:numId w:val="39"/>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7054C0E0" w14:textId="541B3347" w:rsidR="00EC7CA5" w:rsidRDefault="00EC7CA5" w:rsidP="00EC7CA5">
      <w:pPr>
        <w:rPr>
          <w:rFonts w:eastAsia="Times New Roman" w:cs="Times New Roman"/>
          <w:b/>
          <w:szCs w:val="24"/>
        </w:rPr>
      </w:pPr>
      <w:r>
        <w:rPr>
          <w:rFonts w:eastAsia="Times New Roman" w:cs="Times New Roman"/>
          <w:b/>
          <w:szCs w:val="24"/>
        </w:rPr>
        <w:t>Específicos</w:t>
      </w:r>
    </w:p>
    <w:p w14:paraId="7E7837CC" w14:textId="77777777" w:rsidR="00EC7CA5" w:rsidRDefault="00EC7CA5" w:rsidP="00525E5E">
      <w:pPr>
        <w:numPr>
          <w:ilvl w:val="0"/>
          <w:numId w:val="36"/>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 de la empresa Sanambiente.</w:t>
      </w:r>
    </w:p>
    <w:p w14:paraId="65019900" w14:textId="77777777" w:rsidR="00EC7CA5" w:rsidRPr="00D86711" w:rsidRDefault="00EC7CA5" w:rsidP="00525E5E">
      <w:pPr>
        <w:pStyle w:val="Prrafodelista"/>
        <w:numPr>
          <w:ilvl w:val="0"/>
          <w:numId w:val="36"/>
        </w:numPr>
        <w:jc w:val="left"/>
        <w:rPr>
          <w:rFonts w:cs="Times New Roman"/>
          <w:szCs w:val="24"/>
        </w:rPr>
      </w:pPr>
      <w:r w:rsidRPr="00D86711">
        <w:rPr>
          <w:rFonts w:cs="Times New Roman"/>
          <w:szCs w:val="24"/>
        </w:rPr>
        <w:t xml:space="preserve">Desarrollar un módulo que permita conectar y transferir información de los diferentes datalogger de la empresa </w:t>
      </w:r>
      <w:r>
        <w:rPr>
          <w:rFonts w:cs="Times New Roman"/>
          <w:szCs w:val="24"/>
        </w:rPr>
        <w:t>Sanambiente</w:t>
      </w:r>
      <w:r w:rsidRPr="00D86711">
        <w:rPr>
          <w:rFonts w:cs="Times New Roman"/>
          <w:szCs w:val="24"/>
        </w:rPr>
        <w:t xml:space="preserve"> con sede en Cali.</w:t>
      </w:r>
    </w:p>
    <w:p w14:paraId="7AFBF77F" w14:textId="61DD1C59" w:rsidR="00EC7CA5" w:rsidRPr="00EC7CA5" w:rsidRDefault="00EC7CA5" w:rsidP="00525E5E">
      <w:pPr>
        <w:numPr>
          <w:ilvl w:val="0"/>
          <w:numId w:val="36"/>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ambiente de Cali.</w:t>
      </w:r>
    </w:p>
    <w:p w14:paraId="2F52C7B0" w14:textId="77777777" w:rsidR="00EC7CA5" w:rsidRDefault="00EC7CA5" w:rsidP="00EC7CA5">
      <w:pPr>
        <w:rPr>
          <w:rFonts w:eastAsia="Times New Roman" w:cs="Times New Roman"/>
          <w:b/>
          <w:szCs w:val="24"/>
        </w:rPr>
      </w:pPr>
      <w:r>
        <w:rPr>
          <w:rFonts w:eastAsia="Times New Roman" w:cs="Times New Roman"/>
          <w:b/>
          <w:szCs w:val="24"/>
        </w:rPr>
        <w:t>Entregables</w:t>
      </w:r>
    </w:p>
    <w:p w14:paraId="15C36ADB" w14:textId="77777777" w:rsidR="00EC7CA5" w:rsidRDefault="00EC7CA5" w:rsidP="00EC7CA5">
      <w:pPr>
        <w:rPr>
          <w:rFonts w:eastAsia="Times New Roman" w:cs="Times New Roman"/>
          <w:szCs w:val="24"/>
        </w:rPr>
      </w:pPr>
      <w:r>
        <w:rPr>
          <w:rFonts w:eastAsia="Times New Roman" w:cs="Times New Roman"/>
          <w:szCs w:val="24"/>
        </w:rPr>
        <w:t>Los entregables que se darán al cliente por parte del equipo de desarrollo están basados en los establecidos por la metodología ICONIX.</w:t>
      </w:r>
    </w:p>
    <w:tbl>
      <w:tblPr>
        <w:tblStyle w:val="Tablaconcuadrcula"/>
        <w:tblW w:w="0" w:type="auto"/>
        <w:tblLook w:val="04A0" w:firstRow="1" w:lastRow="0" w:firstColumn="1" w:lastColumn="0" w:noHBand="0" w:noVBand="1"/>
      </w:tblPr>
      <w:tblGrid>
        <w:gridCol w:w="2254"/>
        <w:gridCol w:w="2255"/>
        <w:gridCol w:w="2255"/>
        <w:gridCol w:w="2255"/>
      </w:tblGrid>
      <w:tr w:rsidR="00EC7CA5" w14:paraId="7C9F5954" w14:textId="77777777" w:rsidTr="00D47333">
        <w:tc>
          <w:tcPr>
            <w:tcW w:w="2254" w:type="dxa"/>
          </w:tcPr>
          <w:p w14:paraId="04E704B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1:</w:t>
            </w:r>
          </w:p>
          <w:p w14:paraId="2DAC99F4"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de requerimientos</w:t>
            </w:r>
          </w:p>
        </w:tc>
        <w:tc>
          <w:tcPr>
            <w:tcW w:w="2255" w:type="dxa"/>
          </w:tcPr>
          <w:p w14:paraId="519AE554"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2:</w:t>
            </w:r>
          </w:p>
          <w:p w14:paraId="3E5CB07E"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y diseño preliminar</w:t>
            </w:r>
          </w:p>
        </w:tc>
        <w:tc>
          <w:tcPr>
            <w:tcW w:w="2255" w:type="dxa"/>
          </w:tcPr>
          <w:p w14:paraId="04EB979C"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3:</w:t>
            </w:r>
          </w:p>
          <w:p w14:paraId="5D23FA3C" w14:textId="77777777" w:rsidR="00EC7CA5" w:rsidRPr="007923AD" w:rsidRDefault="00EC7CA5" w:rsidP="00843A74">
            <w:pPr>
              <w:ind w:left="-20" w:firstLine="0"/>
              <w:jc w:val="center"/>
              <w:rPr>
                <w:rFonts w:eastAsia="Times New Roman" w:cs="Times New Roman"/>
                <w:b/>
                <w:szCs w:val="24"/>
              </w:rPr>
            </w:pPr>
            <w:r>
              <w:rPr>
                <w:rFonts w:eastAsia="Times New Roman" w:cs="Times New Roman"/>
                <w:b/>
                <w:szCs w:val="24"/>
              </w:rPr>
              <w:t>Diseño detallado</w:t>
            </w:r>
          </w:p>
        </w:tc>
        <w:tc>
          <w:tcPr>
            <w:tcW w:w="2255" w:type="dxa"/>
          </w:tcPr>
          <w:p w14:paraId="4843C356"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4:</w:t>
            </w:r>
          </w:p>
          <w:p w14:paraId="6AA9978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Implementación</w:t>
            </w:r>
          </w:p>
          <w:p w14:paraId="0726F55B" w14:textId="77777777" w:rsidR="00EC7CA5" w:rsidRDefault="00EC7CA5" w:rsidP="00843A74">
            <w:pPr>
              <w:ind w:firstLine="0"/>
              <w:jc w:val="center"/>
              <w:rPr>
                <w:rFonts w:eastAsia="Times New Roman" w:cs="Times New Roman"/>
                <w:szCs w:val="24"/>
              </w:rPr>
            </w:pPr>
          </w:p>
        </w:tc>
      </w:tr>
      <w:tr w:rsidR="00EC7CA5" w14:paraId="00DA5D4C" w14:textId="77777777" w:rsidTr="00D47333">
        <w:tc>
          <w:tcPr>
            <w:tcW w:w="2254" w:type="dxa"/>
          </w:tcPr>
          <w:p w14:paraId="0832F157" w14:textId="77777777" w:rsidR="00EC7CA5" w:rsidRPr="00986AA8" w:rsidRDefault="00EC7CA5" w:rsidP="00843A74">
            <w:pPr>
              <w:ind w:left="-20" w:firstLine="0"/>
              <w:jc w:val="center"/>
              <w:rPr>
                <w:rFonts w:eastAsia="Times New Roman" w:cs="Times New Roman"/>
                <w:szCs w:val="24"/>
              </w:rPr>
            </w:pPr>
          </w:p>
          <w:p w14:paraId="256159F8" w14:textId="77777777" w:rsidR="00EC7CA5" w:rsidRPr="00986AA8" w:rsidRDefault="00EC7CA5" w:rsidP="00843A74">
            <w:pPr>
              <w:ind w:left="-20" w:firstLine="0"/>
              <w:jc w:val="center"/>
              <w:rPr>
                <w:rFonts w:eastAsia="Times New Roman" w:cs="Times New Roman"/>
                <w:szCs w:val="24"/>
              </w:rPr>
            </w:pPr>
          </w:p>
          <w:p w14:paraId="22C53DE3"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Realizar el prototipado.</w:t>
            </w:r>
          </w:p>
        </w:tc>
        <w:tc>
          <w:tcPr>
            <w:tcW w:w="2255" w:type="dxa"/>
          </w:tcPr>
          <w:p w14:paraId="03E3E930" w14:textId="77777777" w:rsidR="00EC7CA5" w:rsidRPr="00986AA8" w:rsidRDefault="00EC7CA5" w:rsidP="00843A74">
            <w:pPr>
              <w:ind w:left="-20" w:firstLine="0"/>
              <w:jc w:val="center"/>
              <w:rPr>
                <w:rFonts w:eastAsia="Times New Roman" w:cs="Times New Roman"/>
                <w:szCs w:val="24"/>
              </w:rPr>
            </w:pPr>
          </w:p>
          <w:p w14:paraId="597580FF" w14:textId="77777777" w:rsidR="00EC7CA5" w:rsidRPr="00986AA8" w:rsidRDefault="00EC7CA5" w:rsidP="00843A74">
            <w:pPr>
              <w:ind w:left="-20" w:firstLine="0"/>
              <w:jc w:val="center"/>
              <w:rPr>
                <w:rFonts w:eastAsia="Times New Roman" w:cs="Times New Roman"/>
                <w:szCs w:val="24"/>
              </w:rPr>
            </w:pPr>
          </w:p>
          <w:p w14:paraId="0BE29713"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Diagrama de robustez.</w:t>
            </w:r>
          </w:p>
          <w:p w14:paraId="0ECA5E9D" w14:textId="77777777" w:rsidR="00EC7CA5" w:rsidRDefault="00EC7CA5" w:rsidP="00843A74">
            <w:pPr>
              <w:ind w:firstLine="0"/>
              <w:jc w:val="center"/>
              <w:rPr>
                <w:rFonts w:eastAsia="Times New Roman" w:cs="Times New Roman"/>
                <w:szCs w:val="24"/>
              </w:rPr>
            </w:pPr>
          </w:p>
        </w:tc>
        <w:tc>
          <w:tcPr>
            <w:tcW w:w="2255" w:type="dxa"/>
          </w:tcPr>
          <w:p w14:paraId="049C750C" w14:textId="77777777" w:rsidR="00EC7CA5" w:rsidRPr="00986AA8" w:rsidRDefault="00EC7CA5" w:rsidP="00843A74">
            <w:pPr>
              <w:ind w:left="-20" w:firstLine="0"/>
              <w:jc w:val="center"/>
              <w:rPr>
                <w:rFonts w:eastAsia="Times New Roman" w:cs="Times New Roman"/>
                <w:szCs w:val="24"/>
              </w:rPr>
            </w:pPr>
          </w:p>
          <w:p w14:paraId="0142EFD5" w14:textId="77777777" w:rsidR="00EC7CA5" w:rsidRPr="00986AA8" w:rsidRDefault="00EC7CA5" w:rsidP="00843A74">
            <w:pPr>
              <w:ind w:left="-20" w:firstLine="0"/>
              <w:jc w:val="center"/>
              <w:rPr>
                <w:rFonts w:eastAsia="Times New Roman" w:cs="Times New Roman"/>
                <w:szCs w:val="24"/>
              </w:rPr>
            </w:pPr>
          </w:p>
          <w:p w14:paraId="7FF760C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secuencia.</w:t>
            </w:r>
          </w:p>
        </w:tc>
        <w:tc>
          <w:tcPr>
            <w:tcW w:w="2255" w:type="dxa"/>
          </w:tcPr>
          <w:p w14:paraId="50484DB8"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Escribir/generar el código (Desarrollo de los módulos de comunicación y transferencia de datos).</w:t>
            </w:r>
          </w:p>
        </w:tc>
      </w:tr>
      <w:tr w:rsidR="00EC7CA5" w14:paraId="3D244583" w14:textId="77777777" w:rsidTr="00D47333">
        <w:tc>
          <w:tcPr>
            <w:tcW w:w="2254" w:type="dxa"/>
          </w:tcPr>
          <w:p w14:paraId="5439CABB" w14:textId="77777777" w:rsidR="00EC7CA5" w:rsidRDefault="00EC7CA5" w:rsidP="00843A74">
            <w:pPr>
              <w:ind w:firstLine="0"/>
              <w:jc w:val="center"/>
              <w:rPr>
                <w:rFonts w:eastAsia="Times New Roman" w:cs="Times New Roman"/>
                <w:szCs w:val="24"/>
              </w:rPr>
            </w:pPr>
          </w:p>
          <w:p w14:paraId="4823428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s de caso de uso.</w:t>
            </w:r>
          </w:p>
        </w:tc>
        <w:tc>
          <w:tcPr>
            <w:tcW w:w="2255" w:type="dxa"/>
          </w:tcPr>
          <w:p w14:paraId="0BBBE4C7" w14:textId="77777777" w:rsidR="00EC7CA5" w:rsidRPr="00986AA8" w:rsidRDefault="00EC7CA5" w:rsidP="00843A74">
            <w:pPr>
              <w:ind w:firstLine="0"/>
              <w:rPr>
                <w:rFonts w:eastAsia="Times New Roman" w:cs="Times New Roman"/>
                <w:szCs w:val="24"/>
              </w:rPr>
            </w:pPr>
          </w:p>
          <w:p w14:paraId="42444E7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w:t>
            </w:r>
          </w:p>
        </w:tc>
        <w:tc>
          <w:tcPr>
            <w:tcW w:w="2255" w:type="dxa"/>
          </w:tcPr>
          <w:p w14:paraId="51829FC4" w14:textId="77777777" w:rsidR="00EC7CA5" w:rsidRPr="00986AA8" w:rsidRDefault="00EC7CA5" w:rsidP="00843A74">
            <w:pPr>
              <w:ind w:left="-20" w:firstLine="0"/>
              <w:jc w:val="center"/>
              <w:rPr>
                <w:rFonts w:eastAsia="Times New Roman" w:cs="Times New Roman"/>
                <w:szCs w:val="24"/>
              </w:rPr>
            </w:pPr>
          </w:p>
          <w:p w14:paraId="1B380410"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 refinado.</w:t>
            </w:r>
          </w:p>
        </w:tc>
        <w:tc>
          <w:tcPr>
            <w:tcW w:w="2255" w:type="dxa"/>
          </w:tcPr>
          <w:p w14:paraId="4F0095D4"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Realizar pruebas unitarias.</w:t>
            </w:r>
          </w:p>
          <w:p w14:paraId="6480D2CF" w14:textId="77777777" w:rsidR="00EC7CA5" w:rsidRDefault="00EC7CA5" w:rsidP="00843A74">
            <w:pPr>
              <w:ind w:firstLine="0"/>
              <w:jc w:val="center"/>
              <w:rPr>
                <w:rFonts w:eastAsia="Times New Roman" w:cs="Times New Roman"/>
                <w:szCs w:val="24"/>
              </w:rPr>
            </w:pPr>
          </w:p>
        </w:tc>
      </w:tr>
      <w:tr w:rsidR="00EC7CA5" w14:paraId="0C1A2ED7" w14:textId="77777777" w:rsidTr="00D47333">
        <w:tc>
          <w:tcPr>
            <w:tcW w:w="2254" w:type="dxa"/>
          </w:tcPr>
          <w:p w14:paraId="338B8529" w14:textId="77777777" w:rsidR="00EC7CA5" w:rsidRPr="00986AA8" w:rsidRDefault="00EC7CA5" w:rsidP="00843A74">
            <w:pPr>
              <w:ind w:firstLine="0"/>
              <w:rPr>
                <w:rFonts w:eastAsia="Times New Roman" w:cs="Times New Roman"/>
                <w:szCs w:val="24"/>
              </w:rPr>
            </w:pPr>
          </w:p>
          <w:p w14:paraId="0A80562E"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7876E5D8" w14:textId="77777777" w:rsidR="00EC7CA5" w:rsidRPr="00986AA8" w:rsidRDefault="00EC7CA5" w:rsidP="00843A74">
            <w:pPr>
              <w:ind w:firstLine="0"/>
              <w:rPr>
                <w:rFonts w:eastAsia="Times New Roman" w:cs="Times New Roman"/>
                <w:szCs w:val="24"/>
              </w:rPr>
            </w:pPr>
          </w:p>
          <w:p w14:paraId="045C861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6C909BC8" w14:textId="77777777" w:rsidR="00EC7CA5" w:rsidRDefault="00EC7CA5" w:rsidP="00843A74">
            <w:pPr>
              <w:ind w:firstLine="0"/>
              <w:jc w:val="center"/>
              <w:rPr>
                <w:rFonts w:eastAsia="Times New Roman" w:cs="Times New Roman"/>
                <w:szCs w:val="24"/>
              </w:rPr>
            </w:pPr>
          </w:p>
          <w:p w14:paraId="02B544CA"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Planes de prueba</w:t>
            </w:r>
          </w:p>
        </w:tc>
        <w:tc>
          <w:tcPr>
            <w:tcW w:w="2255" w:type="dxa"/>
          </w:tcPr>
          <w:p w14:paraId="7F1CBA0B" w14:textId="77777777" w:rsidR="00EC7CA5" w:rsidRDefault="00EC7CA5" w:rsidP="00843A74">
            <w:pPr>
              <w:ind w:left="-20" w:firstLine="0"/>
              <w:jc w:val="center"/>
              <w:rPr>
                <w:rFonts w:eastAsia="Times New Roman" w:cs="Times New Roman"/>
                <w:szCs w:val="24"/>
              </w:rPr>
            </w:pPr>
            <w:r w:rsidRPr="00986AA8">
              <w:rPr>
                <w:rFonts w:eastAsia="Times New Roman" w:cs="Times New Roman"/>
                <w:szCs w:val="24"/>
              </w:rPr>
              <w:t>Realizar pruebas de aceptación del usuario.</w:t>
            </w:r>
          </w:p>
        </w:tc>
      </w:tr>
    </w:tbl>
    <w:p w14:paraId="511BCF11" w14:textId="77777777" w:rsidR="00EC7CA5" w:rsidRDefault="00EC7CA5" w:rsidP="00EC7CA5">
      <w:pPr>
        <w:spacing w:line="240" w:lineRule="auto"/>
      </w:pPr>
    </w:p>
    <w:p w14:paraId="55156993" w14:textId="70C8596E" w:rsidR="00EC7CA5" w:rsidRPr="00986AA8" w:rsidRDefault="00EC7CA5" w:rsidP="00EC7CA5">
      <w:r>
        <w:t xml:space="preserve">Los entregables que se darán al cliente por parte del equipo de calidad están basados en los establecidos por la </w:t>
      </w:r>
      <w:r w:rsidRPr="003A24C6">
        <w:t>IEEE-829</w:t>
      </w:r>
      <w:r>
        <w:t>.</w:t>
      </w:r>
    </w:p>
    <w:tbl>
      <w:tblPr>
        <w:tblStyle w:val="Tablaconcuadrcula"/>
        <w:tblW w:w="0" w:type="auto"/>
        <w:tblLook w:val="04A0" w:firstRow="1" w:lastRow="0" w:firstColumn="1" w:lastColumn="0" w:noHBand="0" w:noVBand="1"/>
      </w:tblPr>
      <w:tblGrid>
        <w:gridCol w:w="1336"/>
        <w:gridCol w:w="4063"/>
        <w:gridCol w:w="1595"/>
        <w:gridCol w:w="2025"/>
      </w:tblGrid>
      <w:tr w:rsidR="00EC7CA5" w14:paraId="04D47EA8" w14:textId="77777777" w:rsidTr="00D47333">
        <w:tc>
          <w:tcPr>
            <w:tcW w:w="1336" w:type="dxa"/>
          </w:tcPr>
          <w:p w14:paraId="31800AAA" w14:textId="77777777" w:rsidR="00EC7CA5" w:rsidRDefault="00EC7CA5" w:rsidP="00843A74">
            <w:pPr>
              <w:ind w:firstLine="0"/>
              <w:jc w:val="center"/>
              <w:rPr>
                <w:rFonts w:eastAsia="Times New Roman" w:cs="Times New Roman"/>
                <w:b/>
                <w:szCs w:val="24"/>
              </w:rPr>
            </w:pPr>
          </w:p>
          <w:p w14:paraId="1825E291" w14:textId="77777777" w:rsidR="00EC7CA5" w:rsidRDefault="00EC7CA5" w:rsidP="00843A74">
            <w:pPr>
              <w:ind w:firstLine="0"/>
              <w:jc w:val="center"/>
              <w:rPr>
                <w:rFonts w:eastAsia="Times New Roman" w:cs="Times New Roman"/>
                <w:b/>
                <w:szCs w:val="24"/>
              </w:rPr>
            </w:pPr>
          </w:p>
          <w:p w14:paraId="0071A11B"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1: Planeación</w:t>
            </w:r>
          </w:p>
        </w:tc>
        <w:tc>
          <w:tcPr>
            <w:tcW w:w="4063" w:type="dxa"/>
          </w:tcPr>
          <w:p w14:paraId="223E46C7"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2:</w:t>
            </w:r>
          </w:p>
          <w:p w14:paraId="4A2DFC16"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Preparación de pruebas según las características de la ISO/IEC 25010 (adecuación funcional, eficiencia de desempeño, usabilidad, seguridad y mantenibilidad)</w:t>
            </w:r>
          </w:p>
        </w:tc>
        <w:tc>
          <w:tcPr>
            <w:tcW w:w="1595" w:type="dxa"/>
          </w:tcPr>
          <w:p w14:paraId="612CBB62" w14:textId="77777777" w:rsidR="00EC7CA5" w:rsidRDefault="00EC7CA5" w:rsidP="00843A74">
            <w:pPr>
              <w:ind w:firstLine="0"/>
              <w:jc w:val="center"/>
              <w:rPr>
                <w:rFonts w:eastAsia="Times New Roman" w:cs="Times New Roman"/>
                <w:b/>
                <w:szCs w:val="24"/>
              </w:rPr>
            </w:pPr>
          </w:p>
          <w:p w14:paraId="0C1D899A" w14:textId="77777777" w:rsidR="00EC7CA5" w:rsidRDefault="00EC7CA5" w:rsidP="00843A74">
            <w:pPr>
              <w:ind w:firstLine="0"/>
              <w:jc w:val="center"/>
              <w:rPr>
                <w:rFonts w:eastAsia="Times New Roman" w:cs="Times New Roman"/>
                <w:b/>
                <w:szCs w:val="24"/>
              </w:rPr>
            </w:pPr>
          </w:p>
          <w:p w14:paraId="64349B1B" w14:textId="77777777" w:rsidR="00EC7CA5" w:rsidRDefault="00EC7CA5" w:rsidP="00843A74">
            <w:pPr>
              <w:ind w:firstLine="0"/>
              <w:jc w:val="center"/>
              <w:rPr>
                <w:rFonts w:eastAsia="Times New Roman" w:cs="Times New Roman"/>
                <w:b/>
                <w:szCs w:val="24"/>
              </w:rPr>
            </w:pPr>
            <w:r w:rsidRPr="00E41476">
              <w:rPr>
                <w:rFonts w:eastAsia="Times New Roman" w:cs="Times New Roman"/>
                <w:b/>
                <w:szCs w:val="24"/>
              </w:rPr>
              <w:t>Fase 3:</w:t>
            </w:r>
          </w:p>
          <w:p w14:paraId="512F438F"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Ejecución de pruebas</w:t>
            </w:r>
          </w:p>
        </w:tc>
        <w:tc>
          <w:tcPr>
            <w:tcW w:w="2025" w:type="dxa"/>
          </w:tcPr>
          <w:p w14:paraId="1D3F9C3E" w14:textId="77777777" w:rsidR="00EC7CA5" w:rsidRDefault="00EC7CA5" w:rsidP="00843A74">
            <w:pPr>
              <w:ind w:firstLine="0"/>
              <w:jc w:val="center"/>
              <w:rPr>
                <w:rFonts w:eastAsia="Times New Roman" w:cs="Times New Roman"/>
                <w:b/>
                <w:szCs w:val="24"/>
              </w:rPr>
            </w:pPr>
          </w:p>
          <w:p w14:paraId="2C59C174" w14:textId="77777777" w:rsidR="00EC7CA5" w:rsidRDefault="00EC7CA5" w:rsidP="00843A74">
            <w:pPr>
              <w:ind w:firstLine="0"/>
              <w:jc w:val="center"/>
              <w:rPr>
                <w:rFonts w:eastAsia="Times New Roman" w:cs="Times New Roman"/>
                <w:b/>
                <w:szCs w:val="24"/>
              </w:rPr>
            </w:pPr>
          </w:p>
          <w:p w14:paraId="0A5F4B32"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4: Finalización de pruebas</w:t>
            </w:r>
          </w:p>
        </w:tc>
      </w:tr>
      <w:tr w:rsidR="00EC7CA5" w14:paraId="6EEB8C56" w14:textId="77777777" w:rsidTr="00D47333">
        <w:tblPrEx>
          <w:tblLook w:val="0000" w:firstRow="0" w:lastRow="0" w:firstColumn="0" w:lastColumn="0" w:noHBand="0" w:noVBand="0"/>
        </w:tblPrEx>
        <w:trPr>
          <w:trHeight w:val="372"/>
        </w:trPr>
        <w:tc>
          <w:tcPr>
            <w:tcW w:w="1336" w:type="dxa"/>
          </w:tcPr>
          <w:p w14:paraId="670B9D10" w14:textId="77777777" w:rsidR="00EC7CA5" w:rsidRPr="00E41476" w:rsidRDefault="00EC7CA5" w:rsidP="00843A74">
            <w:pPr>
              <w:ind w:left="-5" w:firstLine="0"/>
              <w:jc w:val="center"/>
              <w:rPr>
                <w:rFonts w:eastAsia="Times New Roman" w:cs="Times New Roman"/>
                <w:szCs w:val="24"/>
              </w:rPr>
            </w:pPr>
            <w:r>
              <w:rPr>
                <w:rFonts w:eastAsia="Times New Roman" w:cs="Times New Roman"/>
                <w:szCs w:val="24"/>
              </w:rPr>
              <w:t>Diagrama de casos de uso</w:t>
            </w:r>
          </w:p>
        </w:tc>
        <w:tc>
          <w:tcPr>
            <w:tcW w:w="4063" w:type="dxa"/>
          </w:tcPr>
          <w:p w14:paraId="43956B32"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Modelado de dominio.</w:t>
            </w:r>
          </w:p>
        </w:tc>
        <w:tc>
          <w:tcPr>
            <w:tcW w:w="1595" w:type="dxa"/>
          </w:tcPr>
          <w:p w14:paraId="563E24B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Logs de pruebas.</w:t>
            </w:r>
          </w:p>
        </w:tc>
        <w:tc>
          <w:tcPr>
            <w:tcW w:w="2025" w:type="dxa"/>
          </w:tcPr>
          <w:p w14:paraId="2913929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final de pruebas.</w:t>
            </w:r>
          </w:p>
        </w:tc>
      </w:tr>
      <w:tr w:rsidR="00EC7CA5" w14:paraId="52A14815" w14:textId="77777777" w:rsidTr="00D47333">
        <w:tblPrEx>
          <w:tblLook w:val="0000" w:firstRow="0" w:lastRow="0" w:firstColumn="0" w:lastColumn="0" w:noHBand="0" w:noVBand="0"/>
        </w:tblPrEx>
        <w:trPr>
          <w:trHeight w:val="1331"/>
        </w:trPr>
        <w:tc>
          <w:tcPr>
            <w:tcW w:w="1336" w:type="dxa"/>
          </w:tcPr>
          <w:p w14:paraId="5D73A525"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Validación de diagrama de casos de uso</w:t>
            </w:r>
          </w:p>
        </w:tc>
        <w:tc>
          <w:tcPr>
            <w:tcW w:w="4063" w:type="dxa"/>
          </w:tcPr>
          <w:p w14:paraId="3893577B" w14:textId="77777777" w:rsidR="00EC7CA5" w:rsidRDefault="00EC7CA5" w:rsidP="00843A74">
            <w:pPr>
              <w:ind w:firstLine="0"/>
              <w:jc w:val="center"/>
              <w:rPr>
                <w:rFonts w:eastAsia="Times New Roman" w:cs="Times New Roman"/>
                <w:szCs w:val="24"/>
              </w:rPr>
            </w:pPr>
          </w:p>
          <w:p w14:paraId="078FD7C3" w14:textId="77777777" w:rsidR="00EC7CA5" w:rsidRDefault="00EC7CA5" w:rsidP="00843A74">
            <w:pPr>
              <w:ind w:firstLine="0"/>
              <w:jc w:val="center"/>
              <w:rPr>
                <w:rFonts w:eastAsia="Times New Roman" w:cs="Times New Roman"/>
                <w:szCs w:val="24"/>
              </w:rPr>
            </w:pPr>
          </w:p>
          <w:p w14:paraId="345511A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lan de pruebas.</w:t>
            </w:r>
          </w:p>
        </w:tc>
        <w:tc>
          <w:tcPr>
            <w:tcW w:w="1595" w:type="dxa"/>
          </w:tcPr>
          <w:p w14:paraId="3E932E40"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alizar pruebas unitarias y de funcional.</w:t>
            </w:r>
          </w:p>
        </w:tc>
        <w:tc>
          <w:tcPr>
            <w:tcW w:w="2025" w:type="dxa"/>
          </w:tcPr>
          <w:p w14:paraId="2F622D62" w14:textId="77777777" w:rsidR="00EC7CA5" w:rsidRDefault="00EC7CA5" w:rsidP="00843A74">
            <w:pPr>
              <w:ind w:firstLine="0"/>
              <w:jc w:val="center"/>
              <w:rPr>
                <w:rFonts w:eastAsia="Times New Roman" w:cs="Times New Roman"/>
                <w:szCs w:val="24"/>
              </w:rPr>
            </w:pPr>
          </w:p>
          <w:p w14:paraId="6473E429" w14:textId="77777777" w:rsidR="00EC7CA5" w:rsidRDefault="00EC7CA5" w:rsidP="00843A74">
            <w:pPr>
              <w:ind w:firstLine="0"/>
              <w:jc w:val="center"/>
              <w:rPr>
                <w:rFonts w:eastAsia="Times New Roman" w:cs="Times New Roman"/>
                <w:szCs w:val="24"/>
              </w:rPr>
            </w:pPr>
          </w:p>
          <w:p w14:paraId="4D04F7BF"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r>
      <w:tr w:rsidR="00EC7CA5" w14:paraId="6A3E08C6" w14:textId="77777777" w:rsidTr="00D47333">
        <w:tblPrEx>
          <w:tblLook w:val="0000" w:firstRow="0" w:lastRow="0" w:firstColumn="0" w:lastColumn="0" w:noHBand="0" w:noVBand="0"/>
        </w:tblPrEx>
        <w:trPr>
          <w:trHeight w:val="372"/>
        </w:trPr>
        <w:tc>
          <w:tcPr>
            <w:tcW w:w="1336" w:type="dxa"/>
          </w:tcPr>
          <w:p w14:paraId="10572479"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Tipos de pruebas.</w:t>
            </w:r>
          </w:p>
        </w:tc>
        <w:tc>
          <w:tcPr>
            <w:tcW w:w="4063" w:type="dxa"/>
          </w:tcPr>
          <w:p w14:paraId="7A1EFD6F"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l diseño de pruebas.</w:t>
            </w:r>
          </w:p>
        </w:tc>
        <w:tc>
          <w:tcPr>
            <w:tcW w:w="1595" w:type="dxa"/>
          </w:tcPr>
          <w:p w14:paraId="11ED967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incidencias.</w:t>
            </w:r>
          </w:p>
        </w:tc>
        <w:tc>
          <w:tcPr>
            <w:tcW w:w="2025" w:type="dxa"/>
          </w:tcPr>
          <w:p w14:paraId="62B238E8"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r>
      <w:tr w:rsidR="00EC7CA5" w14:paraId="4D038747" w14:textId="77777777" w:rsidTr="00D47333">
        <w:tblPrEx>
          <w:tblLook w:val="0000" w:firstRow="0" w:lastRow="0" w:firstColumn="0" w:lastColumn="0" w:noHBand="0" w:noVBand="0"/>
        </w:tblPrEx>
        <w:trPr>
          <w:trHeight w:val="372"/>
        </w:trPr>
        <w:tc>
          <w:tcPr>
            <w:tcW w:w="1336" w:type="dxa"/>
          </w:tcPr>
          <w:p w14:paraId="68E394BB" w14:textId="51628C60" w:rsidR="00EC7CA5" w:rsidRPr="00E41476" w:rsidRDefault="00EC7CA5" w:rsidP="00843A74">
            <w:pPr>
              <w:ind w:left="-5" w:firstLine="0"/>
              <w:jc w:val="center"/>
              <w:rPr>
                <w:rFonts w:eastAsia="Times New Roman" w:cs="Times New Roman"/>
                <w:szCs w:val="24"/>
              </w:rPr>
            </w:pPr>
            <w:r>
              <w:rPr>
                <w:rFonts w:eastAsia="Times New Roman" w:cs="Times New Roman"/>
                <w:szCs w:val="24"/>
              </w:rPr>
              <w:t>-------------</w:t>
            </w:r>
          </w:p>
        </w:tc>
        <w:tc>
          <w:tcPr>
            <w:tcW w:w="4063" w:type="dxa"/>
          </w:tcPr>
          <w:p w14:paraId="7DCDACF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 casos de prueba.</w:t>
            </w:r>
          </w:p>
        </w:tc>
        <w:tc>
          <w:tcPr>
            <w:tcW w:w="1595" w:type="dxa"/>
          </w:tcPr>
          <w:p w14:paraId="567244B2"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c>
          <w:tcPr>
            <w:tcW w:w="2025" w:type="dxa"/>
          </w:tcPr>
          <w:p w14:paraId="78C231F5"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281AFD3D" w14:textId="77777777" w:rsidTr="00D47333">
        <w:tblPrEx>
          <w:tblLook w:val="0000" w:firstRow="0" w:lastRow="0" w:firstColumn="0" w:lastColumn="0" w:noHBand="0" w:noVBand="0"/>
        </w:tblPrEx>
        <w:trPr>
          <w:trHeight w:val="372"/>
        </w:trPr>
        <w:tc>
          <w:tcPr>
            <w:tcW w:w="1336" w:type="dxa"/>
          </w:tcPr>
          <w:p w14:paraId="1B6991A0" w14:textId="4CB01A5D"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3C047101"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rocedimiento de pruebas.</w:t>
            </w:r>
          </w:p>
        </w:tc>
        <w:tc>
          <w:tcPr>
            <w:tcW w:w="1595" w:type="dxa"/>
          </w:tcPr>
          <w:p w14:paraId="117010F4" w14:textId="423C9F38"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r>
              <w:rPr>
                <w:rFonts w:eastAsia="Times New Roman" w:cs="Times New Roman"/>
                <w:szCs w:val="24"/>
              </w:rPr>
              <w:t>-</w:t>
            </w:r>
            <w:r w:rsidRPr="00E41476">
              <w:rPr>
                <w:rFonts w:eastAsia="Times New Roman" w:cs="Times New Roman"/>
                <w:szCs w:val="24"/>
              </w:rPr>
              <w:t>-----------</w:t>
            </w:r>
          </w:p>
        </w:tc>
        <w:tc>
          <w:tcPr>
            <w:tcW w:w="2025" w:type="dxa"/>
          </w:tcPr>
          <w:p w14:paraId="13470F1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734414D3" w14:textId="77777777" w:rsidTr="00D47333">
        <w:tblPrEx>
          <w:tblLook w:val="0000" w:firstRow="0" w:lastRow="0" w:firstColumn="0" w:lastColumn="0" w:noHBand="0" w:noVBand="0"/>
        </w:tblPrEx>
        <w:trPr>
          <w:trHeight w:val="372"/>
        </w:trPr>
        <w:tc>
          <w:tcPr>
            <w:tcW w:w="1336" w:type="dxa"/>
          </w:tcPr>
          <w:p w14:paraId="2E71C7C1" w14:textId="2AB4FA5E"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5E09129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trasmisión de pruebas.</w:t>
            </w:r>
          </w:p>
        </w:tc>
        <w:tc>
          <w:tcPr>
            <w:tcW w:w="1595" w:type="dxa"/>
          </w:tcPr>
          <w:p w14:paraId="1D1B6F78" w14:textId="1BCD603C"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c>
          <w:tcPr>
            <w:tcW w:w="2025" w:type="dxa"/>
          </w:tcPr>
          <w:p w14:paraId="40901A0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46D596E9" w14:textId="77777777" w:rsidTr="00D4733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019" w:type="dxa"/>
            <w:gridSpan w:val="4"/>
            <w:tcBorders>
              <w:top w:val="single" w:sz="4" w:space="0" w:color="auto"/>
            </w:tcBorders>
          </w:tcPr>
          <w:p w14:paraId="15DFD406" w14:textId="77777777" w:rsidR="00EC7CA5" w:rsidRDefault="00EC7CA5" w:rsidP="00D47333">
            <w:pPr>
              <w:rPr>
                <w:rFonts w:eastAsia="Times New Roman" w:cs="Times New Roman"/>
                <w:b/>
                <w:szCs w:val="24"/>
                <w:u w:val="single"/>
              </w:rPr>
            </w:pPr>
          </w:p>
        </w:tc>
      </w:tr>
    </w:tbl>
    <w:p w14:paraId="4C89239F" w14:textId="51B4F6E0" w:rsidR="00EC7CA5" w:rsidRDefault="00EC7CA5" w:rsidP="00EC7CA5">
      <w:pPr>
        <w:rPr>
          <w:rFonts w:eastAsia="Times New Roman" w:cs="Times New Roman"/>
          <w:b/>
          <w:szCs w:val="24"/>
        </w:rPr>
      </w:pPr>
      <w:r>
        <w:rPr>
          <w:rFonts w:eastAsia="Times New Roman" w:cs="Times New Roman"/>
          <w:b/>
          <w:szCs w:val="24"/>
        </w:rPr>
        <w:t>Tareas y su duración estimada</w:t>
      </w:r>
    </w:p>
    <w:p w14:paraId="5B9CE5A5" w14:textId="45A02974" w:rsidR="00EC7CA5" w:rsidRDefault="00EC7CA5" w:rsidP="00F37BDE">
      <w:pPr>
        <w:rPr>
          <w:rFonts w:eastAsia="Times New Roman" w:cs="Times New Roman"/>
          <w:szCs w:val="24"/>
        </w:rPr>
      </w:pPr>
      <w:r>
        <w:rPr>
          <w:rFonts w:eastAsia="Times New Roman" w:cs="Times New Roman"/>
          <w:b/>
          <w:szCs w:val="24"/>
        </w:rPr>
        <w:t>Nota para los entregables del equipo de desarrollo:</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29C45FC1" w14:textId="266FD401" w:rsidR="00EC7CA5" w:rsidRDefault="00EC7CA5" w:rsidP="00EC7CA5">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6D9A291B"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1:</w:t>
      </w:r>
      <w:r w:rsidRPr="00F37BDE">
        <w:rPr>
          <w:rFonts w:eastAsia="Times New Roman" w:cs="Times New Roman"/>
          <w:szCs w:val="24"/>
        </w:rPr>
        <w:t xml:space="preserve"> Análisis de requerimientos.</w:t>
      </w:r>
    </w:p>
    <w:p w14:paraId="4E27E147"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lastRenderedPageBreak/>
        <w:t>Fase 2:</w:t>
      </w:r>
      <w:r w:rsidRPr="00F37BDE">
        <w:rPr>
          <w:rFonts w:eastAsia="Times New Roman" w:cs="Times New Roman"/>
          <w:szCs w:val="24"/>
        </w:rPr>
        <w:t xml:space="preserve"> Análisis y diseño preliminar.</w:t>
      </w:r>
    </w:p>
    <w:p w14:paraId="1A9D0210" w14:textId="2B250208"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3:</w:t>
      </w:r>
      <w:r w:rsidRPr="00F37BDE">
        <w:rPr>
          <w:rFonts w:eastAsia="Times New Roman" w:cs="Times New Roman"/>
          <w:szCs w:val="24"/>
        </w:rPr>
        <w:t xml:space="preserve"> Implementación.</w:t>
      </w:r>
    </w:p>
    <w:p w14:paraId="1464E7F9" w14:textId="77777777" w:rsidR="00EC7CA5" w:rsidRDefault="00EC7CA5" w:rsidP="00EC7CA5">
      <w:pPr>
        <w:rPr>
          <w:rFonts w:eastAsia="Times New Roman" w:cs="Times New Roman"/>
          <w:szCs w:val="24"/>
        </w:rPr>
      </w:pPr>
      <w:r>
        <w:rPr>
          <w:rFonts w:eastAsia="Times New Roman" w:cs="Times New Roman"/>
          <w:szCs w:val="24"/>
        </w:rPr>
        <w:t>Las tareas y su duración estimada serán definidas y estipuladas por casos de uso, que se obtuvieron del análisis a los requisitos del proyecto por parte del equipo de calidad.</w:t>
      </w:r>
    </w:p>
    <w:p w14:paraId="431C3DCC" w14:textId="45CBB450" w:rsidR="00EC7CA5" w:rsidRDefault="00EC7CA5" w:rsidP="00EC7CA5">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7B52A5D2" w14:textId="32D13EE0" w:rsidR="00EC7CA5" w:rsidRPr="00EC7CA5" w:rsidRDefault="00EC7CA5" w:rsidP="00D47333">
      <w:pPr>
        <w:ind w:firstLine="0"/>
        <w:rPr>
          <w:rFonts w:eastAsia="Times New Roman" w:cs="Times New Roman"/>
          <w:b/>
          <w:szCs w:val="24"/>
          <w:u w:val="single"/>
        </w:rPr>
      </w:pPr>
      <w:r w:rsidRPr="00D71D1F">
        <w:rPr>
          <w:rFonts w:eastAsia="Times New Roman" w:cs="Times New Roman"/>
          <w:b/>
          <w:szCs w:val="24"/>
          <w:u w:val="single"/>
        </w:rPr>
        <w:t>Equipo de desarrollo (Requerimientos de comunicación y transferencia de información 1 y 2)</w:t>
      </w:r>
    </w:p>
    <w:p w14:paraId="2CB07495" w14:textId="77777777" w:rsidR="00EC7CA5" w:rsidRDefault="00EC7CA5" w:rsidP="00EC7CA5">
      <w:pPr>
        <w:ind w:firstLine="0"/>
        <w:rPr>
          <w:rFonts w:eastAsia="Times New Roman" w:cs="Times New Roman"/>
          <w:b/>
          <w:szCs w:val="24"/>
        </w:rPr>
      </w:pPr>
      <w:r>
        <w:rPr>
          <w:rFonts w:eastAsia="Times New Roman" w:cs="Times New Roman"/>
          <w:b/>
          <w:szCs w:val="24"/>
        </w:rPr>
        <w:t>Casos de uso #04 y #08</w:t>
      </w:r>
    </w:p>
    <w:p w14:paraId="08754562" w14:textId="77777777" w:rsidR="00EC7CA5" w:rsidRDefault="00EC7CA5" w:rsidP="00EC7CA5">
      <w:pPr>
        <w:ind w:firstLine="0"/>
        <w:rPr>
          <w:rFonts w:eastAsia="Times New Roman" w:cs="Times New Roman"/>
          <w:b/>
          <w:szCs w:val="24"/>
        </w:rPr>
      </w:pPr>
      <w:r>
        <w:rPr>
          <w:rFonts w:eastAsia="Times New Roman" w:cs="Times New Roman"/>
          <w:b/>
          <w:szCs w:val="24"/>
        </w:rPr>
        <w:t>Nombre CU04: Crear región (tabla parámetro)</w:t>
      </w:r>
    </w:p>
    <w:p w14:paraId="394882F6" w14:textId="2065DABD" w:rsidR="00EC7CA5" w:rsidRDefault="00EC7CA5" w:rsidP="00EC7CA5">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0" w:type="auto"/>
        <w:tblLook w:val="04A0" w:firstRow="1" w:lastRow="0" w:firstColumn="1" w:lastColumn="0" w:noHBand="0" w:noVBand="1"/>
      </w:tblPr>
      <w:tblGrid>
        <w:gridCol w:w="620"/>
        <w:gridCol w:w="5450"/>
        <w:gridCol w:w="1921"/>
      </w:tblGrid>
      <w:tr w:rsidR="00EC7CA5" w14:paraId="421B6F84" w14:textId="77777777" w:rsidTr="00D47333">
        <w:tc>
          <w:tcPr>
            <w:tcW w:w="562" w:type="dxa"/>
          </w:tcPr>
          <w:p w14:paraId="2DD4F36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5D89AC2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059F0F5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3C103D4E" w14:textId="77777777" w:rsidTr="00D47333">
        <w:tc>
          <w:tcPr>
            <w:tcW w:w="562" w:type="dxa"/>
          </w:tcPr>
          <w:p w14:paraId="3191F3AB" w14:textId="77777777" w:rsidR="00EC7CA5" w:rsidRDefault="00EC7CA5" w:rsidP="00D47333">
            <w:pPr>
              <w:rPr>
                <w:rFonts w:eastAsia="Times New Roman" w:cs="Times New Roman"/>
                <w:szCs w:val="24"/>
              </w:rPr>
            </w:pPr>
          </w:p>
          <w:p w14:paraId="473DC35C" w14:textId="77777777" w:rsidR="00EC7CA5" w:rsidRDefault="00EC7CA5" w:rsidP="00D47333">
            <w:pPr>
              <w:jc w:val="center"/>
              <w:rPr>
                <w:rFonts w:eastAsia="Times New Roman" w:cs="Times New Roman"/>
                <w:szCs w:val="24"/>
              </w:rPr>
            </w:pPr>
          </w:p>
          <w:p w14:paraId="277C6A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6B1DE885"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756E36E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3CBD58" w14:textId="77777777" w:rsidR="00EC7CA5" w:rsidRDefault="00EC7CA5" w:rsidP="00D47333">
            <w:pPr>
              <w:rPr>
                <w:rFonts w:eastAsia="Times New Roman" w:cs="Times New Roman"/>
                <w:b/>
                <w:szCs w:val="24"/>
              </w:rPr>
            </w:pPr>
            <w:r>
              <w:rPr>
                <w:rFonts w:eastAsia="Times New Roman" w:cs="Times New Roman"/>
                <w:b/>
                <w:szCs w:val="24"/>
              </w:rPr>
              <w:t>Actividades:</w:t>
            </w:r>
          </w:p>
          <w:p w14:paraId="55389DD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Plantilla Bootstrap.</w:t>
            </w:r>
          </w:p>
          <w:p w14:paraId="780BA51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Realizar el prototipado (diseño de la interfaz).</w:t>
            </w:r>
          </w:p>
          <w:p w14:paraId="71C8F303"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1FB8F2" w14:textId="77777777" w:rsidR="00EC7CA5" w:rsidRDefault="00EC7CA5" w:rsidP="00D47333">
            <w:pPr>
              <w:rPr>
                <w:rFonts w:eastAsia="Times New Roman" w:cs="Times New Roman"/>
                <w:szCs w:val="24"/>
              </w:rPr>
            </w:pPr>
          </w:p>
          <w:p w14:paraId="6D06E351" w14:textId="77777777" w:rsidR="00EC7CA5" w:rsidRDefault="00EC7CA5" w:rsidP="00D47333">
            <w:pPr>
              <w:jc w:val="center"/>
              <w:rPr>
                <w:rFonts w:eastAsia="Times New Roman" w:cs="Times New Roman"/>
                <w:szCs w:val="24"/>
              </w:rPr>
            </w:pPr>
          </w:p>
          <w:p w14:paraId="3C4B9E9A"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45FF2BBD" w14:textId="77777777" w:rsidTr="00D47333">
        <w:tc>
          <w:tcPr>
            <w:tcW w:w="562" w:type="dxa"/>
          </w:tcPr>
          <w:p w14:paraId="560CBE7D" w14:textId="77777777" w:rsidR="00EC7CA5" w:rsidRDefault="00EC7CA5" w:rsidP="00D47333">
            <w:pPr>
              <w:rPr>
                <w:rFonts w:eastAsia="Times New Roman" w:cs="Times New Roman"/>
                <w:szCs w:val="24"/>
              </w:rPr>
            </w:pPr>
          </w:p>
          <w:p w14:paraId="41F4A37E" w14:textId="77777777" w:rsidR="00EC7CA5" w:rsidRDefault="00EC7CA5" w:rsidP="00D47333">
            <w:pPr>
              <w:jc w:val="center"/>
              <w:rPr>
                <w:rFonts w:eastAsia="Times New Roman" w:cs="Times New Roman"/>
                <w:szCs w:val="24"/>
              </w:rPr>
            </w:pPr>
          </w:p>
          <w:p w14:paraId="6130E9B2"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2C82321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9C8BA2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49A588A" w14:textId="77777777" w:rsidR="00EC7CA5" w:rsidRDefault="00EC7CA5" w:rsidP="00D47333">
            <w:pPr>
              <w:rPr>
                <w:rFonts w:eastAsia="Times New Roman" w:cs="Times New Roman"/>
                <w:szCs w:val="24"/>
              </w:rPr>
            </w:pPr>
            <w:r>
              <w:rPr>
                <w:rFonts w:eastAsia="Times New Roman" w:cs="Times New Roman"/>
                <w:b/>
                <w:szCs w:val="24"/>
              </w:rPr>
              <w:t>Actividades:</w:t>
            </w:r>
          </w:p>
          <w:p w14:paraId="70436EF6"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clases.</w:t>
            </w:r>
          </w:p>
          <w:p w14:paraId="6604C27C"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secuencia.</w:t>
            </w:r>
          </w:p>
          <w:p w14:paraId="5FA5F74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7D0C054D" w14:textId="77777777" w:rsidR="00EC7CA5" w:rsidRDefault="00EC7CA5" w:rsidP="00D47333">
            <w:pPr>
              <w:rPr>
                <w:rFonts w:eastAsia="Times New Roman" w:cs="Times New Roman"/>
                <w:szCs w:val="24"/>
              </w:rPr>
            </w:pPr>
          </w:p>
          <w:p w14:paraId="5134691C" w14:textId="77777777" w:rsidR="00EC7CA5" w:rsidRDefault="00EC7CA5" w:rsidP="00D47333">
            <w:pPr>
              <w:rPr>
                <w:rFonts w:eastAsia="Times New Roman" w:cs="Times New Roman"/>
                <w:szCs w:val="24"/>
              </w:rPr>
            </w:pPr>
          </w:p>
          <w:p w14:paraId="62B1470A"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9EEAD81" w14:textId="77777777" w:rsidTr="00D47333">
        <w:tc>
          <w:tcPr>
            <w:tcW w:w="562" w:type="dxa"/>
          </w:tcPr>
          <w:p w14:paraId="693DDB15" w14:textId="77777777" w:rsidR="00EC7CA5" w:rsidRDefault="00EC7CA5" w:rsidP="00D47333">
            <w:pPr>
              <w:jc w:val="center"/>
              <w:rPr>
                <w:rFonts w:eastAsia="Times New Roman" w:cs="Times New Roman"/>
                <w:szCs w:val="24"/>
              </w:rPr>
            </w:pPr>
          </w:p>
          <w:p w14:paraId="050AA447" w14:textId="77777777" w:rsidR="00EC7CA5" w:rsidRDefault="00EC7CA5" w:rsidP="00D47333">
            <w:pPr>
              <w:rPr>
                <w:rFonts w:eastAsia="Times New Roman" w:cs="Times New Roman"/>
                <w:szCs w:val="24"/>
              </w:rPr>
            </w:pPr>
          </w:p>
          <w:p w14:paraId="044CDDA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3DF5F47"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B56EEF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119B70B" w14:textId="77777777" w:rsidR="00EC7CA5" w:rsidRDefault="00EC7CA5" w:rsidP="00D47333">
            <w:pPr>
              <w:rPr>
                <w:rFonts w:eastAsia="Times New Roman" w:cs="Times New Roman"/>
                <w:b/>
                <w:szCs w:val="24"/>
              </w:rPr>
            </w:pPr>
            <w:r>
              <w:rPr>
                <w:rFonts w:eastAsia="Times New Roman" w:cs="Times New Roman"/>
                <w:b/>
                <w:szCs w:val="24"/>
              </w:rPr>
              <w:t>Actividades:</w:t>
            </w:r>
          </w:p>
          <w:p w14:paraId="62900805"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Escribir/generar código.</w:t>
            </w:r>
          </w:p>
          <w:p w14:paraId="4A909EA7"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Diccionario de funciones o módulos.</w:t>
            </w:r>
          </w:p>
          <w:p w14:paraId="292349A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9CD7577" w14:textId="77777777" w:rsidR="00EC7CA5" w:rsidRDefault="00EC7CA5" w:rsidP="00D47333">
            <w:pPr>
              <w:jc w:val="center"/>
              <w:rPr>
                <w:rFonts w:eastAsia="Times New Roman" w:cs="Times New Roman"/>
                <w:szCs w:val="24"/>
              </w:rPr>
            </w:pPr>
          </w:p>
          <w:p w14:paraId="6A20425A" w14:textId="77777777" w:rsidR="00EC7CA5" w:rsidRDefault="00EC7CA5" w:rsidP="00D47333">
            <w:pPr>
              <w:jc w:val="center"/>
              <w:rPr>
                <w:rFonts w:eastAsia="Times New Roman" w:cs="Times New Roman"/>
                <w:szCs w:val="24"/>
              </w:rPr>
            </w:pPr>
          </w:p>
          <w:p w14:paraId="729E54A7" w14:textId="77777777" w:rsidR="00EC7CA5" w:rsidRDefault="00EC7CA5" w:rsidP="00D47333">
            <w:pPr>
              <w:jc w:val="center"/>
              <w:rPr>
                <w:rFonts w:eastAsia="Times New Roman" w:cs="Times New Roman"/>
                <w:szCs w:val="24"/>
              </w:rPr>
            </w:pPr>
            <w:r>
              <w:rPr>
                <w:rFonts w:eastAsia="Times New Roman" w:cs="Times New Roman"/>
                <w:szCs w:val="24"/>
              </w:rPr>
              <w:t>7</w:t>
            </w:r>
          </w:p>
          <w:p w14:paraId="3F228254" w14:textId="77777777" w:rsidR="00EC7CA5" w:rsidRDefault="00EC7CA5" w:rsidP="00D47333">
            <w:pPr>
              <w:jc w:val="center"/>
              <w:rPr>
                <w:rFonts w:eastAsia="Times New Roman" w:cs="Times New Roman"/>
                <w:b/>
                <w:szCs w:val="24"/>
              </w:rPr>
            </w:pPr>
          </w:p>
        </w:tc>
      </w:tr>
    </w:tbl>
    <w:p w14:paraId="4482F14C" w14:textId="77777777" w:rsidR="00EC7CA5" w:rsidRDefault="00EC7CA5" w:rsidP="00EC7CA5">
      <w:pPr>
        <w:spacing w:line="240" w:lineRule="auto"/>
        <w:ind w:firstLine="0"/>
        <w:rPr>
          <w:rFonts w:eastAsia="Times New Roman" w:cs="Times New Roman"/>
          <w:b/>
          <w:szCs w:val="24"/>
        </w:rPr>
      </w:pPr>
    </w:p>
    <w:p w14:paraId="6E6FDCBA" w14:textId="77777777" w:rsidR="00EC7CA5" w:rsidRDefault="00EC7CA5" w:rsidP="00EC7CA5">
      <w:pPr>
        <w:ind w:firstLine="0"/>
        <w:rPr>
          <w:rFonts w:eastAsia="Times New Roman" w:cs="Times New Roman"/>
          <w:b/>
          <w:szCs w:val="24"/>
        </w:rPr>
      </w:pPr>
      <w:r>
        <w:rPr>
          <w:rFonts w:eastAsia="Times New Roman" w:cs="Times New Roman"/>
          <w:b/>
          <w:szCs w:val="24"/>
        </w:rPr>
        <w:t>Casos de uso #16 y #10</w:t>
      </w:r>
    </w:p>
    <w:p w14:paraId="5473CFE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CU16: Crear mantenimiento (tabla parámetro) </w:t>
      </w:r>
    </w:p>
    <w:p w14:paraId="3A113910" w14:textId="6603A263" w:rsidR="00EC7CA5" w:rsidRDefault="00EC7CA5" w:rsidP="00EC7CA5">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7933" w:type="dxa"/>
        <w:tblLook w:val="04A0" w:firstRow="1" w:lastRow="0" w:firstColumn="1" w:lastColumn="0" w:noHBand="0" w:noVBand="1"/>
      </w:tblPr>
      <w:tblGrid>
        <w:gridCol w:w="620"/>
        <w:gridCol w:w="5400"/>
        <w:gridCol w:w="1913"/>
      </w:tblGrid>
      <w:tr w:rsidR="00EC7CA5" w14:paraId="2F6B3D4C" w14:textId="77777777" w:rsidTr="00D47333">
        <w:tc>
          <w:tcPr>
            <w:tcW w:w="562" w:type="dxa"/>
          </w:tcPr>
          <w:p w14:paraId="41C6F58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08C6FAC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48FE5A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7A442993" w14:textId="77777777" w:rsidTr="00D47333">
        <w:tc>
          <w:tcPr>
            <w:tcW w:w="562" w:type="dxa"/>
          </w:tcPr>
          <w:p w14:paraId="401B5477" w14:textId="77777777" w:rsidR="00EC7CA5" w:rsidRDefault="00EC7CA5" w:rsidP="00D47333">
            <w:pPr>
              <w:rPr>
                <w:rFonts w:eastAsia="Times New Roman" w:cs="Times New Roman"/>
                <w:szCs w:val="24"/>
              </w:rPr>
            </w:pPr>
          </w:p>
          <w:p w14:paraId="73843A7C" w14:textId="77777777" w:rsidR="00EC7CA5" w:rsidRDefault="00EC7CA5" w:rsidP="00D47333">
            <w:pPr>
              <w:jc w:val="center"/>
              <w:rPr>
                <w:rFonts w:eastAsia="Times New Roman" w:cs="Times New Roman"/>
                <w:szCs w:val="24"/>
              </w:rPr>
            </w:pPr>
          </w:p>
          <w:p w14:paraId="32C49E69"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BFDE342"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6042EE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87F1D1" w14:textId="77777777" w:rsidR="00EC7CA5" w:rsidRDefault="00EC7CA5" w:rsidP="00D47333">
            <w:pPr>
              <w:rPr>
                <w:rFonts w:eastAsia="Times New Roman" w:cs="Times New Roman"/>
                <w:b/>
                <w:szCs w:val="24"/>
              </w:rPr>
            </w:pPr>
            <w:r>
              <w:rPr>
                <w:rFonts w:eastAsia="Times New Roman" w:cs="Times New Roman"/>
                <w:b/>
                <w:szCs w:val="24"/>
              </w:rPr>
              <w:t>Actividades:</w:t>
            </w:r>
          </w:p>
          <w:p w14:paraId="2F54A49C" w14:textId="77777777" w:rsidR="00EC7CA5" w:rsidRDefault="00EC7CA5" w:rsidP="00525E5E">
            <w:pPr>
              <w:numPr>
                <w:ilvl w:val="0"/>
                <w:numId w:val="60"/>
              </w:numPr>
              <w:jc w:val="left"/>
              <w:rPr>
                <w:rFonts w:eastAsia="Times New Roman" w:cs="Times New Roman"/>
                <w:szCs w:val="24"/>
              </w:rPr>
            </w:pPr>
            <w:r>
              <w:rPr>
                <w:rFonts w:eastAsia="Times New Roman" w:cs="Times New Roman"/>
                <w:szCs w:val="24"/>
              </w:rPr>
              <w:t>Realizar el prototipado (diseño de la interfaz).</w:t>
            </w:r>
          </w:p>
          <w:p w14:paraId="5D3BCBAA"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5A010E2D" w14:textId="77777777" w:rsidR="00EC7CA5" w:rsidRDefault="00EC7CA5" w:rsidP="00D47333">
            <w:pPr>
              <w:jc w:val="center"/>
              <w:rPr>
                <w:rFonts w:eastAsia="Times New Roman" w:cs="Times New Roman"/>
                <w:szCs w:val="24"/>
              </w:rPr>
            </w:pPr>
          </w:p>
          <w:p w14:paraId="7589B0E2" w14:textId="77777777" w:rsidR="00EC7CA5" w:rsidRDefault="00EC7CA5" w:rsidP="00D47333">
            <w:pPr>
              <w:rPr>
                <w:rFonts w:eastAsia="Times New Roman" w:cs="Times New Roman"/>
                <w:szCs w:val="24"/>
              </w:rPr>
            </w:pPr>
          </w:p>
          <w:p w14:paraId="3E53B474" w14:textId="77777777" w:rsidR="00EC7CA5" w:rsidRDefault="00EC7CA5" w:rsidP="00D47333">
            <w:pPr>
              <w:jc w:val="center"/>
              <w:rPr>
                <w:rFonts w:eastAsia="Times New Roman" w:cs="Times New Roman"/>
                <w:szCs w:val="24"/>
              </w:rPr>
            </w:pPr>
          </w:p>
          <w:p w14:paraId="2C3EA4C7"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76677952" w14:textId="77777777" w:rsidTr="00D47333">
        <w:tc>
          <w:tcPr>
            <w:tcW w:w="562" w:type="dxa"/>
          </w:tcPr>
          <w:p w14:paraId="23FBF0F4" w14:textId="77777777" w:rsidR="00EC7CA5" w:rsidRDefault="00EC7CA5" w:rsidP="00D47333">
            <w:pPr>
              <w:rPr>
                <w:rFonts w:eastAsia="Times New Roman" w:cs="Times New Roman"/>
                <w:szCs w:val="24"/>
              </w:rPr>
            </w:pPr>
          </w:p>
          <w:p w14:paraId="1357808F" w14:textId="77777777" w:rsidR="00EC7CA5" w:rsidRDefault="00EC7CA5" w:rsidP="00D47333">
            <w:pPr>
              <w:jc w:val="center"/>
              <w:rPr>
                <w:rFonts w:eastAsia="Times New Roman" w:cs="Times New Roman"/>
                <w:szCs w:val="24"/>
              </w:rPr>
            </w:pPr>
          </w:p>
          <w:p w14:paraId="1EEB9F1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50438847"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49CFF1D8"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97DD471" w14:textId="77777777" w:rsidR="00EC7CA5" w:rsidRDefault="00EC7CA5" w:rsidP="00D47333">
            <w:pPr>
              <w:rPr>
                <w:rFonts w:eastAsia="Times New Roman" w:cs="Times New Roman"/>
                <w:szCs w:val="24"/>
              </w:rPr>
            </w:pPr>
            <w:r>
              <w:rPr>
                <w:rFonts w:eastAsia="Times New Roman" w:cs="Times New Roman"/>
                <w:b/>
                <w:szCs w:val="24"/>
              </w:rPr>
              <w:t>Actividades:</w:t>
            </w:r>
          </w:p>
          <w:p w14:paraId="7B4BDF3E"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clases.</w:t>
            </w:r>
          </w:p>
          <w:p w14:paraId="28C058D1"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secuencia.</w:t>
            </w:r>
          </w:p>
          <w:p w14:paraId="761C172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EB1FD9A" w14:textId="77777777" w:rsidR="00EC7CA5" w:rsidRDefault="00EC7CA5" w:rsidP="00D47333">
            <w:pPr>
              <w:rPr>
                <w:rFonts w:eastAsia="Times New Roman" w:cs="Times New Roman"/>
                <w:szCs w:val="24"/>
              </w:rPr>
            </w:pPr>
          </w:p>
          <w:p w14:paraId="7D5AD848" w14:textId="77777777" w:rsidR="00EC7CA5" w:rsidRDefault="00EC7CA5" w:rsidP="00D47333">
            <w:pPr>
              <w:jc w:val="center"/>
              <w:rPr>
                <w:rFonts w:eastAsia="Times New Roman" w:cs="Times New Roman"/>
                <w:szCs w:val="24"/>
              </w:rPr>
            </w:pPr>
          </w:p>
          <w:p w14:paraId="21282C1B" w14:textId="77777777" w:rsidR="00EC7CA5" w:rsidRDefault="00EC7CA5" w:rsidP="00D47333">
            <w:pPr>
              <w:jc w:val="center"/>
              <w:rPr>
                <w:rFonts w:eastAsia="Times New Roman" w:cs="Times New Roman"/>
                <w:szCs w:val="24"/>
              </w:rPr>
            </w:pPr>
          </w:p>
          <w:p w14:paraId="1D30DBA8"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616E603" w14:textId="77777777" w:rsidTr="00D47333">
        <w:tc>
          <w:tcPr>
            <w:tcW w:w="562" w:type="dxa"/>
          </w:tcPr>
          <w:p w14:paraId="7AA62EF4" w14:textId="77777777" w:rsidR="00EC7CA5" w:rsidRDefault="00EC7CA5" w:rsidP="00D47333">
            <w:pPr>
              <w:jc w:val="center"/>
              <w:rPr>
                <w:rFonts w:eastAsia="Times New Roman" w:cs="Times New Roman"/>
                <w:szCs w:val="24"/>
              </w:rPr>
            </w:pPr>
          </w:p>
          <w:p w14:paraId="546443B2" w14:textId="77777777" w:rsidR="00EC7CA5" w:rsidRDefault="00EC7CA5" w:rsidP="00D47333">
            <w:pPr>
              <w:rPr>
                <w:rFonts w:eastAsia="Times New Roman" w:cs="Times New Roman"/>
                <w:szCs w:val="24"/>
              </w:rPr>
            </w:pPr>
          </w:p>
          <w:p w14:paraId="2585E3A6"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C7B24E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3B449F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529C07BF" w14:textId="77777777" w:rsidR="00EC7CA5" w:rsidRDefault="00EC7CA5" w:rsidP="00D47333">
            <w:pPr>
              <w:rPr>
                <w:rFonts w:eastAsia="Times New Roman" w:cs="Times New Roman"/>
                <w:b/>
                <w:szCs w:val="24"/>
              </w:rPr>
            </w:pPr>
            <w:r>
              <w:rPr>
                <w:rFonts w:eastAsia="Times New Roman" w:cs="Times New Roman"/>
                <w:b/>
                <w:szCs w:val="24"/>
              </w:rPr>
              <w:t>Actividades:</w:t>
            </w:r>
          </w:p>
          <w:p w14:paraId="46E20846"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Escribir/generar código.</w:t>
            </w:r>
          </w:p>
          <w:p w14:paraId="68642FC2"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Diccionario de funciones o módulos.</w:t>
            </w:r>
          </w:p>
          <w:p w14:paraId="6689068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31CB8BAF" w14:textId="77777777" w:rsidR="00EC7CA5" w:rsidRDefault="00EC7CA5" w:rsidP="00D47333">
            <w:pPr>
              <w:jc w:val="center"/>
              <w:rPr>
                <w:rFonts w:eastAsia="Times New Roman" w:cs="Times New Roman"/>
                <w:szCs w:val="24"/>
              </w:rPr>
            </w:pPr>
          </w:p>
          <w:p w14:paraId="68BA85F9" w14:textId="77777777" w:rsidR="00EC7CA5" w:rsidRDefault="00EC7CA5" w:rsidP="00D47333">
            <w:pPr>
              <w:jc w:val="center"/>
              <w:rPr>
                <w:rFonts w:eastAsia="Times New Roman" w:cs="Times New Roman"/>
                <w:szCs w:val="24"/>
              </w:rPr>
            </w:pPr>
          </w:p>
          <w:p w14:paraId="56B293A6" w14:textId="77777777" w:rsidR="00EC7CA5" w:rsidRDefault="00EC7CA5" w:rsidP="00D47333">
            <w:pPr>
              <w:jc w:val="center"/>
              <w:rPr>
                <w:rFonts w:eastAsia="Times New Roman" w:cs="Times New Roman"/>
                <w:b/>
                <w:szCs w:val="24"/>
              </w:rPr>
            </w:pPr>
            <w:r>
              <w:rPr>
                <w:rFonts w:eastAsia="Times New Roman" w:cs="Times New Roman"/>
                <w:b/>
                <w:szCs w:val="24"/>
              </w:rPr>
              <w:t>7</w:t>
            </w:r>
          </w:p>
          <w:p w14:paraId="1BD71A41" w14:textId="77777777" w:rsidR="00EC7CA5" w:rsidRDefault="00EC7CA5" w:rsidP="00D47333">
            <w:pPr>
              <w:jc w:val="center"/>
              <w:rPr>
                <w:rFonts w:eastAsia="Times New Roman" w:cs="Times New Roman"/>
                <w:b/>
                <w:szCs w:val="24"/>
              </w:rPr>
            </w:pPr>
          </w:p>
        </w:tc>
      </w:tr>
    </w:tbl>
    <w:p w14:paraId="5782D5FC" w14:textId="769279D2" w:rsidR="00EC7CA5" w:rsidRDefault="00EC7CA5" w:rsidP="00EC7CA5">
      <w:pPr>
        <w:spacing w:line="240" w:lineRule="auto"/>
        <w:ind w:firstLine="0"/>
        <w:rPr>
          <w:rFonts w:eastAsia="Times New Roman" w:cs="Times New Roman"/>
          <w:b/>
          <w:szCs w:val="24"/>
        </w:rPr>
      </w:pPr>
    </w:p>
    <w:p w14:paraId="5157F6AB" w14:textId="69E44E08" w:rsidR="00EC7CA5" w:rsidRDefault="00EC7CA5" w:rsidP="00EC7CA5">
      <w:pPr>
        <w:ind w:firstLine="0"/>
        <w:rPr>
          <w:rFonts w:eastAsia="Times New Roman" w:cs="Times New Roman"/>
          <w:b/>
          <w:szCs w:val="24"/>
        </w:rPr>
      </w:pPr>
      <w:r>
        <w:rPr>
          <w:rFonts w:eastAsia="Times New Roman" w:cs="Times New Roman"/>
          <w:b/>
          <w:szCs w:val="24"/>
        </w:rPr>
        <w:t>Casos de uso #06, #07</w:t>
      </w:r>
    </w:p>
    <w:p w14:paraId="369EDAF5" w14:textId="77777777" w:rsidR="00EC7CA5" w:rsidRDefault="00EC7CA5" w:rsidP="00EC7CA5">
      <w:pPr>
        <w:ind w:firstLine="0"/>
        <w:rPr>
          <w:rFonts w:eastAsia="Times New Roman" w:cs="Times New Roman"/>
          <w:b/>
          <w:szCs w:val="24"/>
        </w:rPr>
      </w:pPr>
      <w:r>
        <w:rPr>
          <w:rFonts w:eastAsia="Times New Roman" w:cs="Times New Roman"/>
          <w:b/>
          <w:szCs w:val="24"/>
        </w:rPr>
        <w:t>Nombre CU06: Crear organización (tabla parámetro)</w:t>
      </w:r>
    </w:p>
    <w:p w14:paraId="278746A7" w14:textId="571A0B69" w:rsidR="00EC7CA5" w:rsidRDefault="00EC7CA5" w:rsidP="00EC7CA5">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7933" w:type="dxa"/>
        <w:tblLook w:val="04A0" w:firstRow="1" w:lastRow="0" w:firstColumn="1" w:lastColumn="0" w:noHBand="0" w:noVBand="1"/>
      </w:tblPr>
      <w:tblGrid>
        <w:gridCol w:w="620"/>
        <w:gridCol w:w="5400"/>
        <w:gridCol w:w="1913"/>
      </w:tblGrid>
      <w:tr w:rsidR="00EC7CA5" w14:paraId="06DA0573" w14:textId="77777777" w:rsidTr="00D47333">
        <w:tc>
          <w:tcPr>
            <w:tcW w:w="562" w:type="dxa"/>
          </w:tcPr>
          <w:p w14:paraId="0BAE2B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33C83F4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2431000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841D66F" w14:textId="77777777" w:rsidTr="00D47333">
        <w:tc>
          <w:tcPr>
            <w:tcW w:w="562" w:type="dxa"/>
          </w:tcPr>
          <w:p w14:paraId="750FD382" w14:textId="77777777" w:rsidR="00EC7CA5" w:rsidRDefault="00EC7CA5" w:rsidP="00D47333">
            <w:pPr>
              <w:rPr>
                <w:rFonts w:eastAsia="Times New Roman" w:cs="Times New Roman"/>
                <w:szCs w:val="24"/>
              </w:rPr>
            </w:pPr>
          </w:p>
          <w:p w14:paraId="7B320E0C" w14:textId="77777777" w:rsidR="00EC7CA5" w:rsidRDefault="00EC7CA5" w:rsidP="00D47333">
            <w:pPr>
              <w:jc w:val="center"/>
              <w:rPr>
                <w:rFonts w:eastAsia="Times New Roman" w:cs="Times New Roman"/>
                <w:szCs w:val="24"/>
              </w:rPr>
            </w:pPr>
          </w:p>
          <w:p w14:paraId="4A51CAE2"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EE128ED"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EEBEA5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B8A923B" w14:textId="77777777" w:rsidR="00EC7CA5" w:rsidRDefault="00EC7CA5" w:rsidP="00D47333">
            <w:pPr>
              <w:rPr>
                <w:rFonts w:eastAsia="Times New Roman" w:cs="Times New Roman"/>
                <w:b/>
                <w:szCs w:val="24"/>
              </w:rPr>
            </w:pPr>
            <w:r>
              <w:rPr>
                <w:rFonts w:eastAsia="Times New Roman" w:cs="Times New Roman"/>
                <w:b/>
                <w:szCs w:val="24"/>
              </w:rPr>
              <w:t>Actividades:</w:t>
            </w:r>
          </w:p>
          <w:p w14:paraId="2E18ADDD" w14:textId="77777777" w:rsidR="00EC7CA5" w:rsidRDefault="00EC7CA5" w:rsidP="00525E5E">
            <w:pPr>
              <w:numPr>
                <w:ilvl w:val="0"/>
                <w:numId w:val="63"/>
              </w:numPr>
              <w:jc w:val="left"/>
              <w:rPr>
                <w:rFonts w:eastAsia="Times New Roman" w:cs="Times New Roman"/>
                <w:szCs w:val="24"/>
              </w:rPr>
            </w:pPr>
            <w:r>
              <w:rPr>
                <w:rFonts w:eastAsia="Times New Roman" w:cs="Times New Roman"/>
                <w:szCs w:val="24"/>
              </w:rPr>
              <w:t>Realizar el prototipado (diseño de la interfaz).</w:t>
            </w:r>
          </w:p>
          <w:p w14:paraId="03D2B54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803A68" w14:textId="77777777" w:rsidR="00EC7CA5" w:rsidRDefault="00EC7CA5" w:rsidP="00D47333">
            <w:pPr>
              <w:jc w:val="center"/>
              <w:rPr>
                <w:rFonts w:eastAsia="Times New Roman" w:cs="Times New Roman"/>
                <w:szCs w:val="24"/>
              </w:rPr>
            </w:pPr>
          </w:p>
          <w:p w14:paraId="634D7FAC" w14:textId="77777777" w:rsidR="00EC7CA5" w:rsidRDefault="00EC7CA5" w:rsidP="00D47333">
            <w:pPr>
              <w:jc w:val="center"/>
              <w:rPr>
                <w:rFonts w:eastAsia="Times New Roman" w:cs="Times New Roman"/>
                <w:szCs w:val="24"/>
              </w:rPr>
            </w:pPr>
          </w:p>
          <w:p w14:paraId="2F27C5CC" w14:textId="77777777" w:rsidR="00EC7CA5" w:rsidRDefault="00EC7CA5" w:rsidP="00D47333">
            <w:pPr>
              <w:jc w:val="center"/>
              <w:rPr>
                <w:rFonts w:eastAsia="Times New Roman" w:cs="Times New Roman"/>
                <w:szCs w:val="24"/>
              </w:rPr>
            </w:pPr>
          </w:p>
          <w:p w14:paraId="23DBF48F"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5DF8E57D" w14:textId="77777777" w:rsidTr="00D47333">
        <w:tc>
          <w:tcPr>
            <w:tcW w:w="562" w:type="dxa"/>
          </w:tcPr>
          <w:p w14:paraId="20CC3AEA" w14:textId="77777777" w:rsidR="00EC7CA5" w:rsidRDefault="00EC7CA5" w:rsidP="00D47333">
            <w:pPr>
              <w:rPr>
                <w:rFonts w:eastAsia="Times New Roman" w:cs="Times New Roman"/>
                <w:szCs w:val="24"/>
              </w:rPr>
            </w:pPr>
          </w:p>
          <w:p w14:paraId="55FCEDA3" w14:textId="77777777" w:rsidR="00EC7CA5" w:rsidRDefault="00EC7CA5" w:rsidP="00D47333">
            <w:pPr>
              <w:jc w:val="center"/>
              <w:rPr>
                <w:rFonts w:eastAsia="Times New Roman" w:cs="Times New Roman"/>
                <w:szCs w:val="24"/>
              </w:rPr>
            </w:pPr>
          </w:p>
          <w:p w14:paraId="63355CC1"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134507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EFF1AA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BAF42F4" w14:textId="77777777" w:rsidR="00EC7CA5" w:rsidRDefault="00EC7CA5" w:rsidP="00D47333">
            <w:pPr>
              <w:rPr>
                <w:rFonts w:eastAsia="Times New Roman" w:cs="Times New Roman"/>
                <w:szCs w:val="24"/>
              </w:rPr>
            </w:pPr>
            <w:r>
              <w:rPr>
                <w:rFonts w:eastAsia="Times New Roman" w:cs="Times New Roman"/>
                <w:b/>
                <w:szCs w:val="24"/>
              </w:rPr>
              <w:t>Actividades:</w:t>
            </w:r>
          </w:p>
          <w:p w14:paraId="4DA857E4"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clases.</w:t>
            </w:r>
          </w:p>
          <w:p w14:paraId="4E40AA15"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secuencia.</w:t>
            </w:r>
          </w:p>
          <w:p w14:paraId="21C9C2D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443A7F0" w14:textId="77777777" w:rsidR="00EC7CA5" w:rsidRDefault="00EC7CA5" w:rsidP="00D47333">
            <w:pPr>
              <w:jc w:val="center"/>
              <w:rPr>
                <w:rFonts w:eastAsia="Times New Roman" w:cs="Times New Roman"/>
                <w:szCs w:val="24"/>
              </w:rPr>
            </w:pPr>
          </w:p>
          <w:p w14:paraId="428E7E20" w14:textId="77777777" w:rsidR="00EC7CA5" w:rsidRDefault="00EC7CA5" w:rsidP="00D47333">
            <w:pPr>
              <w:jc w:val="center"/>
              <w:rPr>
                <w:rFonts w:eastAsia="Times New Roman" w:cs="Times New Roman"/>
                <w:szCs w:val="24"/>
              </w:rPr>
            </w:pPr>
          </w:p>
          <w:p w14:paraId="6F896697" w14:textId="77777777" w:rsidR="00EC7CA5" w:rsidRDefault="00EC7CA5" w:rsidP="00D47333">
            <w:pPr>
              <w:jc w:val="center"/>
              <w:rPr>
                <w:rFonts w:eastAsia="Times New Roman" w:cs="Times New Roman"/>
                <w:szCs w:val="24"/>
              </w:rPr>
            </w:pPr>
          </w:p>
          <w:p w14:paraId="0531AE50" w14:textId="77777777" w:rsidR="00EC7CA5" w:rsidRDefault="00EC7CA5" w:rsidP="00D47333">
            <w:pPr>
              <w:jc w:val="center"/>
              <w:rPr>
                <w:rFonts w:eastAsia="Times New Roman" w:cs="Times New Roman"/>
                <w:szCs w:val="24"/>
              </w:rPr>
            </w:pPr>
            <w:r>
              <w:rPr>
                <w:rFonts w:eastAsia="Times New Roman" w:cs="Times New Roman"/>
                <w:szCs w:val="24"/>
              </w:rPr>
              <w:t>3</w:t>
            </w:r>
          </w:p>
        </w:tc>
      </w:tr>
      <w:tr w:rsidR="00EC7CA5" w14:paraId="58164826" w14:textId="77777777" w:rsidTr="00D47333">
        <w:tc>
          <w:tcPr>
            <w:tcW w:w="562" w:type="dxa"/>
          </w:tcPr>
          <w:p w14:paraId="3088CF9E" w14:textId="77777777" w:rsidR="00EC7CA5" w:rsidRDefault="00EC7CA5" w:rsidP="00D47333">
            <w:pPr>
              <w:jc w:val="center"/>
              <w:rPr>
                <w:rFonts w:eastAsia="Times New Roman" w:cs="Times New Roman"/>
                <w:szCs w:val="24"/>
              </w:rPr>
            </w:pPr>
          </w:p>
          <w:p w14:paraId="0B91A6C2" w14:textId="77777777" w:rsidR="00EC7CA5" w:rsidRDefault="00EC7CA5" w:rsidP="00D47333">
            <w:pPr>
              <w:rPr>
                <w:rFonts w:eastAsia="Times New Roman" w:cs="Times New Roman"/>
                <w:szCs w:val="24"/>
              </w:rPr>
            </w:pPr>
          </w:p>
          <w:p w14:paraId="6DB72974"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6BE443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6C4B122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704096F" w14:textId="77777777" w:rsidR="00EC7CA5" w:rsidRDefault="00EC7CA5" w:rsidP="00D47333">
            <w:pPr>
              <w:rPr>
                <w:rFonts w:eastAsia="Times New Roman" w:cs="Times New Roman"/>
                <w:b/>
                <w:szCs w:val="24"/>
              </w:rPr>
            </w:pPr>
            <w:r>
              <w:rPr>
                <w:rFonts w:eastAsia="Times New Roman" w:cs="Times New Roman"/>
                <w:b/>
                <w:szCs w:val="24"/>
              </w:rPr>
              <w:t>Actividades:</w:t>
            </w:r>
          </w:p>
          <w:p w14:paraId="10EAA1B2"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Escribir/generar código.</w:t>
            </w:r>
          </w:p>
          <w:p w14:paraId="1449F040"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Diccionario de funciones o módulos.</w:t>
            </w:r>
          </w:p>
          <w:p w14:paraId="73927EC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6163C42" w14:textId="77777777" w:rsidR="00EC7CA5" w:rsidRDefault="00EC7CA5" w:rsidP="00D47333">
            <w:pPr>
              <w:jc w:val="center"/>
              <w:rPr>
                <w:rFonts w:eastAsia="Times New Roman" w:cs="Times New Roman"/>
                <w:szCs w:val="24"/>
              </w:rPr>
            </w:pPr>
          </w:p>
          <w:p w14:paraId="2E129103" w14:textId="77777777" w:rsidR="00EC7CA5" w:rsidRDefault="00EC7CA5" w:rsidP="00D47333">
            <w:pPr>
              <w:jc w:val="center"/>
              <w:rPr>
                <w:rFonts w:eastAsia="Times New Roman" w:cs="Times New Roman"/>
                <w:szCs w:val="24"/>
              </w:rPr>
            </w:pPr>
          </w:p>
          <w:p w14:paraId="1951DC2F" w14:textId="77777777" w:rsidR="00EC7CA5" w:rsidRDefault="00EC7CA5" w:rsidP="00D47333">
            <w:pPr>
              <w:jc w:val="center"/>
              <w:rPr>
                <w:rFonts w:eastAsia="Times New Roman" w:cs="Times New Roman"/>
                <w:szCs w:val="24"/>
              </w:rPr>
            </w:pPr>
            <w:r>
              <w:rPr>
                <w:rFonts w:eastAsia="Times New Roman" w:cs="Times New Roman"/>
                <w:szCs w:val="24"/>
              </w:rPr>
              <w:t>7</w:t>
            </w:r>
          </w:p>
          <w:p w14:paraId="7478C479" w14:textId="77777777" w:rsidR="00EC7CA5" w:rsidRDefault="00EC7CA5" w:rsidP="00D47333">
            <w:pPr>
              <w:jc w:val="center"/>
              <w:rPr>
                <w:rFonts w:eastAsia="Times New Roman" w:cs="Times New Roman"/>
                <w:szCs w:val="24"/>
              </w:rPr>
            </w:pPr>
          </w:p>
        </w:tc>
      </w:tr>
    </w:tbl>
    <w:p w14:paraId="69DAACC0" w14:textId="77777777" w:rsidR="00EC7CA5" w:rsidRDefault="00EC7CA5" w:rsidP="00EB3FB9">
      <w:pPr>
        <w:spacing w:line="240" w:lineRule="auto"/>
        <w:rPr>
          <w:rFonts w:eastAsia="Times New Roman" w:cs="Times New Roman"/>
          <w:b/>
          <w:szCs w:val="24"/>
        </w:rPr>
      </w:pPr>
    </w:p>
    <w:p w14:paraId="05221E84" w14:textId="77777777" w:rsidR="00EC7CA5" w:rsidRDefault="00EC7CA5" w:rsidP="00EB3FB9">
      <w:pPr>
        <w:ind w:firstLine="0"/>
        <w:rPr>
          <w:rFonts w:eastAsia="Times New Roman" w:cs="Times New Roman"/>
          <w:b/>
          <w:szCs w:val="24"/>
        </w:rPr>
      </w:pPr>
      <w:r>
        <w:rPr>
          <w:rFonts w:eastAsia="Times New Roman" w:cs="Times New Roman"/>
          <w:b/>
          <w:szCs w:val="24"/>
        </w:rPr>
        <w:t>Caso de uso #05</w:t>
      </w:r>
    </w:p>
    <w:p w14:paraId="615DD32B" w14:textId="5BD5A9FC" w:rsidR="00EC7CA5" w:rsidRDefault="00EC7CA5" w:rsidP="00EB3FB9">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7933" w:type="dxa"/>
        <w:tblLook w:val="04A0" w:firstRow="1" w:lastRow="0" w:firstColumn="1" w:lastColumn="0" w:noHBand="0" w:noVBand="1"/>
      </w:tblPr>
      <w:tblGrid>
        <w:gridCol w:w="620"/>
        <w:gridCol w:w="5400"/>
        <w:gridCol w:w="1913"/>
      </w:tblGrid>
      <w:tr w:rsidR="00EC7CA5" w14:paraId="4C2EB017" w14:textId="77777777" w:rsidTr="00D47333">
        <w:tc>
          <w:tcPr>
            <w:tcW w:w="562" w:type="dxa"/>
          </w:tcPr>
          <w:p w14:paraId="677AF57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7327655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496895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AF85D2F" w14:textId="77777777" w:rsidTr="00D47333">
        <w:tc>
          <w:tcPr>
            <w:tcW w:w="562" w:type="dxa"/>
          </w:tcPr>
          <w:p w14:paraId="362641AA" w14:textId="77777777" w:rsidR="00EC7CA5" w:rsidRDefault="00EC7CA5" w:rsidP="00D47333">
            <w:pPr>
              <w:rPr>
                <w:rFonts w:eastAsia="Times New Roman" w:cs="Times New Roman"/>
                <w:szCs w:val="24"/>
              </w:rPr>
            </w:pPr>
          </w:p>
          <w:p w14:paraId="74B1F264" w14:textId="77777777" w:rsidR="00EC7CA5" w:rsidRDefault="00EC7CA5" w:rsidP="00D47333">
            <w:pPr>
              <w:jc w:val="center"/>
              <w:rPr>
                <w:rFonts w:eastAsia="Times New Roman" w:cs="Times New Roman"/>
                <w:szCs w:val="24"/>
              </w:rPr>
            </w:pPr>
          </w:p>
          <w:p w14:paraId="69ACEC26"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29EC578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6AE6BB3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0A84F3F" w14:textId="77777777" w:rsidR="00EC7CA5" w:rsidRDefault="00EC7CA5" w:rsidP="00D47333">
            <w:pPr>
              <w:rPr>
                <w:rFonts w:eastAsia="Times New Roman" w:cs="Times New Roman"/>
                <w:b/>
                <w:szCs w:val="24"/>
              </w:rPr>
            </w:pPr>
            <w:r>
              <w:rPr>
                <w:rFonts w:eastAsia="Times New Roman" w:cs="Times New Roman"/>
                <w:b/>
                <w:szCs w:val="24"/>
              </w:rPr>
              <w:t>Actividades:</w:t>
            </w:r>
          </w:p>
          <w:p w14:paraId="43F4F4E2" w14:textId="77777777" w:rsidR="00EC7CA5" w:rsidRDefault="00EC7CA5" w:rsidP="00525E5E">
            <w:pPr>
              <w:numPr>
                <w:ilvl w:val="0"/>
                <w:numId w:val="66"/>
              </w:numPr>
              <w:jc w:val="left"/>
              <w:rPr>
                <w:rFonts w:eastAsia="Times New Roman" w:cs="Times New Roman"/>
                <w:szCs w:val="24"/>
              </w:rPr>
            </w:pPr>
            <w:r>
              <w:rPr>
                <w:rFonts w:eastAsia="Times New Roman" w:cs="Times New Roman"/>
                <w:szCs w:val="24"/>
              </w:rPr>
              <w:t>Realizar el prototipado (diseño de la interfaz).</w:t>
            </w:r>
          </w:p>
          <w:p w14:paraId="2763698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2BD346D1" w14:textId="77777777" w:rsidR="00EC7CA5" w:rsidRDefault="00EC7CA5" w:rsidP="00D47333">
            <w:pPr>
              <w:jc w:val="center"/>
              <w:rPr>
                <w:rFonts w:eastAsia="Times New Roman" w:cs="Times New Roman"/>
                <w:szCs w:val="24"/>
              </w:rPr>
            </w:pPr>
          </w:p>
          <w:p w14:paraId="6350884E" w14:textId="77777777" w:rsidR="00EC7CA5" w:rsidRDefault="00EC7CA5" w:rsidP="00D47333">
            <w:pPr>
              <w:jc w:val="center"/>
              <w:rPr>
                <w:rFonts w:eastAsia="Times New Roman" w:cs="Times New Roman"/>
                <w:szCs w:val="24"/>
              </w:rPr>
            </w:pPr>
          </w:p>
          <w:p w14:paraId="238A0403" w14:textId="77777777" w:rsidR="00EC7CA5" w:rsidRDefault="00EC7CA5" w:rsidP="00D47333">
            <w:pPr>
              <w:jc w:val="center"/>
              <w:rPr>
                <w:rFonts w:eastAsia="Times New Roman" w:cs="Times New Roman"/>
                <w:szCs w:val="24"/>
              </w:rPr>
            </w:pPr>
          </w:p>
          <w:p w14:paraId="00C89B3E"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67A69285" w14:textId="77777777" w:rsidTr="00D47333">
        <w:tc>
          <w:tcPr>
            <w:tcW w:w="562" w:type="dxa"/>
          </w:tcPr>
          <w:p w14:paraId="151BAEBE" w14:textId="77777777" w:rsidR="00EC7CA5" w:rsidRDefault="00EC7CA5" w:rsidP="00D47333">
            <w:pPr>
              <w:rPr>
                <w:rFonts w:eastAsia="Times New Roman" w:cs="Times New Roman"/>
                <w:szCs w:val="24"/>
              </w:rPr>
            </w:pPr>
          </w:p>
          <w:p w14:paraId="620B65C2" w14:textId="77777777" w:rsidR="00EC7CA5" w:rsidRDefault="00EC7CA5" w:rsidP="00D47333">
            <w:pPr>
              <w:jc w:val="center"/>
              <w:rPr>
                <w:rFonts w:eastAsia="Times New Roman" w:cs="Times New Roman"/>
                <w:szCs w:val="24"/>
              </w:rPr>
            </w:pPr>
          </w:p>
          <w:p w14:paraId="6A4BA48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72F4619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245058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39729CE1" w14:textId="77777777" w:rsidR="00EC7CA5" w:rsidRDefault="00EC7CA5" w:rsidP="00D47333">
            <w:pPr>
              <w:rPr>
                <w:rFonts w:eastAsia="Times New Roman" w:cs="Times New Roman"/>
                <w:szCs w:val="24"/>
              </w:rPr>
            </w:pPr>
            <w:r>
              <w:rPr>
                <w:rFonts w:eastAsia="Times New Roman" w:cs="Times New Roman"/>
                <w:b/>
                <w:szCs w:val="24"/>
              </w:rPr>
              <w:t>Actividades:</w:t>
            </w:r>
          </w:p>
          <w:p w14:paraId="7CF93BB3"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clases.</w:t>
            </w:r>
          </w:p>
          <w:p w14:paraId="00744BAD"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secuencia.</w:t>
            </w:r>
          </w:p>
          <w:p w14:paraId="0887D2E4"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DB21A4B" w14:textId="77777777" w:rsidR="00EC7CA5" w:rsidRDefault="00EC7CA5" w:rsidP="00D47333">
            <w:pPr>
              <w:jc w:val="center"/>
              <w:rPr>
                <w:rFonts w:eastAsia="Times New Roman" w:cs="Times New Roman"/>
                <w:szCs w:val="24"/>
              </w:rPr>
            </w:pPr>
          </w:p>
          <w:p w14:paraId="14A78DB2" w14:textId="77777777" w:rsidR="00EC7CA5" w:rsidRDefault="00EC7CA5" w:rsidP="00D47333">
            <w:pPr>
              <w:jc w:val="center"/>
              <w:rPr>
                <w:rFonts w:eastAsia="Times New Roman" w:cs="Times New Roman"/>
                <w:szCs w:val="24"/>
              </w:rPr>
            </w:pPr>
          </w:p>
          <w:p w14:paraId="7AF3AABF" w14:textId="77777777" w:rsidR="00EC7CA5" w:rsidRDefault="00EC7CA5" w:rsidP="00D47333">
            <w:pPr>
              <w:jc w:val="center"/>
              <w:rPr>
                <w:rFonts w:eastAsia="Times New Roman" w:cs="Times New Roman"/>
                <w:szCs w:val="24"/>
              </w:rPr>
            </w:pPr>
          </w:p>
          <w:p w14:paraId="70EA4D5B"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70CA21" w14:textId="77777777" w:rsidTr="00D47333">
        <w:tc>
          <w:tcPr>
            <w:tcW w:w="562" w:type="dxa"/>
          </w:tcPr>
          <w:p w14:paraId="7C4FD8E5" w14:textId="77777777" w:rsidR="00EC7CA5" w:rsidRDefault="00EC7CA5" w:rsidP="00D47333">
            <w:pPr>
              <w:jc w:val="center"/>
              <w:rPr>
                <w:rFonts w:eastAsia="Times New Roman" w:cs="Times New Roman"/>
                <w:szCs w:val="24"/>
              </w:rPr>
            </w:pPr>
          </w:p>
          <w:p w14:paraId="1E40CE91" w14:textId="77777777" w:rsidR="00EC7CA5" w:rsidRDefault="00EC7CA5" w:rsidP="00D47333">
            <w:pPr>
              <w:rPr>
                <w:rFonts w:eastAsia="Times New Roman" w:cs="Times New Roman"/>
                <w:szCs w:val="24"/>
              </w:rPr>
            </w:pPr>
          </w:p>
          <w:p w14:paraId="37415071"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5FB7C8A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898B09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04BA699F" w14:textId="77777777" w:rsidR="00EC7CA5" w:rsidRDefault="00EC7CA5" w:rsidP="00D47333">
            <w:pPr>
              <w:rPr>
                <w:rFonts w:eastAsia="Times New Roman" w:cs="Times New Roman"/>
                <w:b/>
                <w:szCs w:val="24"/>
              </w:rPr>
            </w:pPr>
            <w:r>
              <w:rPr>
                <w:rFonts w:eastAsia="Times New Roman" w:cs="Times New Roman"/>
                <w:b/>
                <w:szCs w:val="24"/>
              </w:rPr>
              <w:t>Actividades:</w:t>
            </w:r>
          </w:p>
          <w:p w14:paraId="7E729C0D"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Escribir/generar código.</w:t>
            </w:r>
          </w:p>
          <w:p w14:paraId="0DD98DC5"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Diccionario de funciones o módulos.</w:t>
            </w:r>
          </w:p>
          <w:p w14:paraId="6E20798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6EE354BC" w14:textId="77777777" w:rsidR="00EC7CA5" w:rsidRDefault="00EC7CA5" w:rsidP="00D47333">
            <w:pPr>
              <w:jc w:val="center"/>
              <w:rPr>
                <w:rFonts w:eastAsia="Times New Roman" w:cs="Times New Roman"/>
                <w:szCs w:val="24"/>
              </w:rPr>
            </w:pPr>
          </w:p>
          <w:p w14:paraId="223693BB" w14:textId="77777777" w:rsidR="00EC7CA5" w:rsidRDefault="00EC7CA5" w:rsidP="00D47333">
            <w:pPr>
              <w:jc w:val="center"/>
              <w:rPr>
                <w:rFonts w:eastAsia="Times New Roman" w:cs="Times New Roman"/>
                <w:szCs w:val="24"/>
              </w:rPr>
            </w:pPr>
          </w:p>
          <w:p w14:paraId="22CE21E9" w14:textId="77777777" w:rsidR="00EC7CA5" w:rsidRDefault="00EC7CA5" w:rsidP="00D47333">
            <w:pPr>
              <w:jc w:val="center"/>
              <w:rPr>
                <w:rFonts w:eastAsia="Times New Roman" w:cs="Times New Roman"/>
                <w:szCs w:val="24"/>
              </w:rPr>
            </w:pPr>
            <w:r>
              <w:rPr>
                <w:rFonts w:eastAsia="Times New Roman" w:cs="Times New Roman"/>
                <w:szCs w:val="24"/>
              </w:rPr>
              <w:t>18</w:t>
            </w:r>
          </w:p>
          <w:p w14:paraId="58F7AB3B" w14:textId="77777777" w:rsidR="00EC7CA5" w:rsidRDefault="00EC7CA5" w:rsidP="00D47333">
            <w:pPr>
              <w:jc w:val="center"/>
              <w:rPr>
                <w:rFonts w:eastAsia="Times New Roman" w:cs="Times New Roman"/>
                <w:szCs w:val="24"/>
              </w:rPr>
            </w:pPr>
          </w:p>
        </w:tc>
      </w:tr>
    </w:tbl>
    <w:p w14:paraId="720729B4" w14:textId="77777777" w:rsidR="00EC7CA5" w:rsidRDefault="00EC7CA5" w:rsidP="00EB3FB9">
      <w:pPr>
        <w:spacing w:line="240" w:lineRule="auto"/>
        <w:rPr>
          <w:rFonts w:eastAsia="Times New Roman" w:cs="Times New Roman"/>
          <w:b/>
          <w:szCs w:val="24"/>
        </w:rPr>
      </w:pPr>
    </w:p>
    <w:p w14:paraId="17D7D6CE" w14:textId="77777777" w:rsidR="00EC7CA5" w:rsidRDefault="00EC7CA5" w:rsidP="00EB3FB9">
      <w:pPr>
        <w:ind w:firstLine="0"/>
        <w:rPr>
          <w:rFonts w:eastAsia="Times New Roman" w:cs="Times New Roman"/>
          <w:b/>
          <w:szCs w:val="24"/>
        </w:rPr>
      </w:pPr>
      <w:r>
        <w:rPr>
          <w:rFonts w:eastAsia="Times New Roman" w:cs="Times New Roman"/>
          <w:b/>
          <w:szCs w:val="24"/>
        </w:rPr>
        <w:t>Caso de uso #01</w:t>
      </w:r>
    </w:p>
    <w:p w14:paraId="2C786576" w14:textId="1D05906E" w:rsidR="00EC7CA5" w:rsidRDefault="00EC7CA5" w:rsidP="00EB3FB9">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7933" w:type="dxa"/>
        <w:tblLook w:val="04A0" w:firstRow="1" w:lastRow="0" w:firstColumn="1" w:lastColumn="0" w:noHBand="0" w:noVBand="1"/>
      </w:tblPr>
      <w:tblGrid>
        <w:gridCol w:w="620"/>
        <w:gridCol w:w="5400"/>
        <w:gridCol w:w="1913"/>
      </w:tblGrid>
      <w:tr w:rsidR="00EC7CA5" w14:paraId="71B377EE" w14:textId="77777777" w:rsidTr="00D47333">
        <w:tc>
          <w:tcPr>
            <w:tcW w:w="562" w:type="dxa"/>
          </w:tcPr>
          <w:p w14:paraId="21D92960"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15029F"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781250D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8FFD0E4" w14:textId="77777777" w:rsidTr="00D47333">
        <w:tc>
          <w:tcPr>
            <w:tcW w:w="562" w:type="dxa"/>
          </w:tcPr>
          <w:p w14:paraId="0D0CD82E" w14:textId="77777777" w:rsidR="00EC7CA5" w:rsidRDefault="00EC7CA5" w:rsidP="00D47333">
            <w:pPr>
              <w:rPr>
                <w:rFonts w:eastAsia="Times New Roman" w:cs="Times New Roman"/>
                <w:szCs w:val="24"/>
              </w:rPr>
            </w:pPr>
          </w:p>
          <w:p w14:paraId="40CE13C9" w14:textId="77777777" w:rsidR="00EC7CA5" w:rsidRDefault="00EC7CA5" w:rsidP="00D47333">
            <w:pPr>
              <w:jc w:val="center"/>
              <w:rPr>
                <w:rFonts w:eastAsia="Times New Roman" w:cs="Times New Roman"/>
                <w:szCs w:val="24"/>
              </w:rPr>
            </w:pPr>
          </w:p>
          <w:p w14:paraId="3CD9CC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0A968D51"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4CB81645"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D3B3799" w14:textId="77777777" w:rsidR="00EC7CA5" w:rsidRDefault="00EC7CA5" w:rsidP="00D47333">
            <w:pPr>
              <w:rPr>
                <w:rFonts w:eastAsia="Times New Roman" w:cs="Times New Roman"/>
                <w:b/>
                <w:szCs w:val="24"/>
              </w:rPr>
            </w:pPr>
            <w:r>
              <w:rPr>
                <w:rFonts w:eastAsia="Times New Roman" w:cs="Times New Roman"/>
                <w:b/>
                <w:szCs w:val="24"/>
              </w:rPr>
              <w:t>Actividades:</w:t>
            </w:r>
          </w:p>
          <w:p w14:paraId="73D0BCF3" w14:textId="77777777" w:rsidR="00EC7CA5" w:rsidRDefault="00EC7CA5" w:rsidP="00525E5E">
            <w:pPr>
              <w:numPr>
                <w:ilvl w:val="0"/>
                <w:numId w:val="69"/>
              </w:numPr>
              <w:jc w:val="left"/>
              <w:rPr>
                <w:rFonts w:eastAsia="Times New Roman" w:cs="Times New Roman"/>
                <w:szCs w:val="24"/>
              </w:rPr>
            </w:pPr>
            <w:r>
              <w:rPr>
                <w:rFonts w:eastAsia="Times New Roman" w:cs="Times New Roman"/>
                <w:szCs w:val="24"/>
              </w:rPr>
              <w:t>Realizar el prototipado (diseño de la interfaz).</w:t>
            </w:r>
          </w:p>
          <w:p w14:paraId="29EDA459"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1CC6BDBB" w14:textId="77777777" w:rsidR="00EC7CA5" w:rsidRDefault="00EC7CA5" w:rsidP="00D47333">
            <w:pPr>
              <w:jc w:val="center"/>
              <w:rPr>
                <w:rFonts w:eastAsia="Times New Roman" w:cs="Times New Roman"/>
                <w:szCs w:val="24"/>
              </w:rPr>
            </w:pPr>
          </w:p>
          <w:p w14:paraId="0F6968C8" w14:textId="77777777" w:rsidR="00EC7CA5" w:rsidRDefault="00EC7CA5" w:rsidP="00D47333">
            <w:pPr>
              <w:jc w:val="center"/>
              <w:rPr>
                <w:rFonts w:eastAsia="Times New Roman" w:cs="Times New Roman"/>
                <w:szCs w:val="24"/>
              </w:rPr>
            </w:pPr>
          </w:p>
          <w:p w14:paraId="59E57CD3" w14:textId="77777777" w:rsidR="00EC7CA5" w:rsidRDefault="00EC7CA5" w:rsidP="00D47333">
            <w:pPr>
              <w:jc w:val="center"/>
              <w:rPr>
                <w:rFonts w:eastAsia="Times New Roman" w:cs="Times New Roman"/>
                <w:szCs w:val="24"/>
              </w:rPr>
            </w:pPr>
          </w:p>
          <w:p w14:paraId="53F27F05"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7BD04648" w14:textId="77777777" w:rsidTr="00D47333">
        <w:tc>
          <w:tcPr>
            <w:tcW w:w="562" w:type="dxa"/>
          </w:tcPr>
          <w:p w14:paraId="28FD67C9" w14:textId="77777777" w:rsidR="00EC7CA5" w:rsidRDefault="00EC7CA5" w:rsidP="00D47333">
            <w:pPr>
              <w:rPr>
                <w:rFonts w:eastAsia="Times New Roman" w:cs="Times New Roman"/>
                <w:szCs w:val="24"/>
              </w:rPr>
            </w:pPr>
          </w:p>
          <w:p w14:paraId="1C836343" w14:textId="77777777" w:rsidR="00EC7CA5" w:rsidRDefault="00EC7CA5" w:rsidP="00D47333">
            <w:pPr>
              <w:jc w:val="center"/>
              <w:rPr>
                <w:rFonts w:eastAsia="Times New Roman" w:cs="Times New Roman"/>
                <w:szCs w:val="24"/>
              </w:rPr>
            </w:pPr>
          </w:p>
          <w:p w14:paraId="7783C1A0"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4A8117C"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EB38D5A"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9427E3B" w14:textId="77777777" w:rsidR="00EC7CA5" w:rsidRDefault="00EC7CA5" w:rsidP="00D47333">
            <w:pPr>
              <w:rPr>
                <w:rFonts w:eastAsia="Times New Roman" w:cs="Times New Roman"/>
                <w:szCs w:val="24"/>
              </w:rPr>
            </w:pPr>
            <w:r>
              <w:rPr>
                <w:rFonts w:eastAsia="Times New Roman" w:cs="Times New Roman"/>
                <w:b/>
                <w:szCs w:val="24"/>
              </w:rPr>
              <w:t>Actividades:</w:t>
            </w:r>
          </w:p>
          <w:p w14:paraId="26F14A51"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clases.</w:t>
            </w:r>
          </w:p>
          <w:p w14:paraId="11BCD7B3"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lastRenderedPageBreak/>
              <w:t>Diagrama de secuencia.</w:t>
            </w:r>
          </w:p>
          <w:p w14:paraId="14ABB271"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19E9464F" w14:textId="77777777" w:rsidR="00EC7CA5" w:rsidRDefault="00EC7CA5" w:rsidP="00D47333">
            <w:pPr>
              <w:jc w:val="center"/>
              <w:rPr>
                <w:rFonts w:eastAsia="Times New Roman" w:cs="Times New Roman"/>
                <w:szCs w:val="24"/>
              </w:rPr>
            </w:pPr>
          </w:p>
          <w:p w14:paraId="253B1373" w14:textId="77777777" w:rsidR="00EC7CA5" w:rsidRDefault="00EC7CA5" w:rsidP="00D47333">
            <w:pPr>
              <w:jc w:val="center"/>
              <w:rPr>
                <w:rFonts w:eastAsia="Times New Roman" w:cs="Times New Roman"/>
                <w:szCs w:val="24"/>
              </w:rPr>
            </w:pPr>
          </w:p>
          <w:p w14:paraId="6665F8F1" w14:textId="77777777" w:rsidR="00EC7CA5" w:rsidRDefault="00EC7CA5" w:rsidP="00D47333">
            <w:pPr>
              <w:jc w:val="center"/>
              <w:rPr>
                <w:rFonts w:eastAsia="Times New Roman" w:cs="Times New Roman"/>
                <w:szCs w:val="24"/>
              </w:rPr>
            </w:pPr>
          </w:p>
          <w:p w14:paraId="710C3168"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623F4D" w14:textId="77777777" w:rsidTr="00D47333">
        <w:tc>
          <w:tcPr>
            <w:tcW w:w="562" w:type="dxa"/>
          </w:tcPr>
          <w:p w14:paraId="002540C1" w14:textId="77777777" w:rsidR="00EC7CA5" w:rsidRDefault="00EC7CA5" w:rsidP="00D47333">
            <w:pPr>
              <w:rPr>
                <w:rFonts w:eastAsia="Times New Roman" w:cs="Times New Roman"/>
                <w:szCs w:val="24"/>
              </w:rPr>
            </w:pPr>
          </w:p>
          <w:p w14:paraId="3031E4AF" w14:textId="77777777" w:rsidR="00EC7CA5" w:rsidRDefault="00EC7CA5" w:rsidP="00D47333">
            <w:pPr>
              <w:rPr>
                <w:rFonts w:eastAsia="Times New Roman" w:cs="Times New Roman"/>
                <w:szCs w:val="24"/>
              </w:rPr>
            </w:pPr>
          </w:p>
          <w:p w14:paraId="051EECBD"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0E6CC46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DB6C68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7EA3A12" w14:textId="77777777" w:rsidR="00EC7CA5" w:rsidRDefault="00EC7CA5" w:rsidP="00D47333">
            <w:pPr>
              <w:rPr>
                <w:rFonts w:eastAsia="Times New Roman" w:cs="Times New Roman"/>
                <w:b/>
                <w:szCs w:val="24"/>
              </w:rPr>
            </w:pPr>
            <w:r>
              <w:rPr>
                <w:rFonts w:eastAsia="Times New Roman" w:cs="Times New Roman"/>
                <w:b/>
                <w:szCs w:val="24"/>
              </w:rPr>
              <w:t>Actividades:</w:t>
            </w:r>
          </w:p>
          <w:p w14:paraId="1FC2C472"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Escribir/generar código.</w:t>
            </w:r>
          </w:p>
          <w:p w14:paraId="0DF6FF37"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Diccionario de funciones o módulos.</w:t>
            </w:r>
          </w:p>
          <w:p w14:paraId="57A9A47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2184281" w14:textId="77777777" w:rsidR="00EC7CA5" w:rsidRDefault="00EC7CA5" w:rsidP="00D47333">
            <w:pPr>
              <w:jc w:val="center"/>
              <w:rPr>
                <w:rFonts w:eastAsia="Times New Roman" w:cs="Times New Roman"/>
                <w:szCs w:val="24"/>
              </w:rPr>
            </w:pPr>
          </w:p>
          <w:p w14:paraId="17BC0258" w14:textId="77777777" w:rsidR="00EC7CA5" w:rsidRDefault="00EC7CA5" w:rsidP="00D47333">
            <w:pPr>
              <w:jc w:val="center"/>
              <w:rPr>
                <w:rFonts w:eastAsia="Times New Roman" w:cs="Times New Roman"/>
                <w:szCs w:val="24"/>
              </w:rPr>
            </w:pPr>
          </w:p>
          <w:p w14:paraId="22B29548" w14:textId="77777777" w:rsidR="00EC7CA5" w:rsidRDefault="00EC7CA5" w:rsidP="00D47333">
            <w:pPr>
              <w:jc w:val="center"/>
              <w:rPr>
                <w:rFonts w:eastAsia="Times New Roman" w:cs="Times New Roman"/>
                <w:szCs w:val="24"/>
              </w:rPr>
            </w:pPr>
            <w:r>
              <w:rPr>
                <w:rFonts w:eastAsia="Times New Roman" w:cs="Times New Roman"/>
                <w:szCs w:val="24"/>
              </w:rPr>
              <w:t>18</w:t>
            </w:r>
          </w:p>
          <w:p w14:paraId="38159E2F" w14:textId="77777777" w:rsidR="00EC7CA5" w:rsidRDefault="00EC7CA5" w:rsidP="00D47333">
            <w:pPr>
              <w:jc w:val="center"/>
              <w:rPr>
                <w:rFonts w:eastAsia="Times New Roman" w:cs="Times New Roman"/>
                <w:szCs w:val="24"/>
              </w:rPr>
            </w:pPr>
          </w:p>
        </w:tc>
      </w:tr>
    </w:tbl>
    <w:p w14:paraId="442338BA" w14:textId="77777777" w:rsidR="00EC7CA5" w:rsidRDefault="00EC7CA5" w:rsidP="006C3BFF">
      <w:pPr>
        <w:spacing w:line="240" w:lineRule="auto"/>
        <w:rPr>
          <w:rFonts w:eastAsia="Times New Roman" w:cs="Times New Roman"/>
          <w:b/>
          <w:szCs w:val="24"/>
        </w:rPr>
      </w:pPr>
    </w:p>
    <w:p w14:paraId="1644038D" w14:textId="77777777" w:rsidR="00EC7CA5" w:rsidRDefault="00EC7CA5" w:rsidP="006C3BFF">
      <w:pPr>
        <w:ind w:firstLine="0"/>
        <w:rPr>
          <w:rFonts w:eastAsia="Times New Roman" w:cs="Times New Roman"/>
          <w:b/>
          <w:szCs w:val="24"/>
        </w:rPr>
      </w:pPr>
      <w:r>
        <w:rPr>
          <w:rFonts w:eastAsia="Times New Roman" w:cs="Times New Roman"/>
          <w:b/>
          <w:szCs w:val="24"/>
        </w:rPr>
        <w:t>Casos de uso #09 y #11</w:t>
      </w:r>
    </w:p>
    <w:p w14:paraId="4A48F2BE" w14:textId="77777777" w:rsidR="00EC7CA5" w:rsidRDefault="00EC7CA5" w:rsidP="006C3BFF">
      <w:pPr>
        <w:ind w:firstLine="0"/>
        <w:rPr>
          <w:rFonts w:eastAsia="Times New Roman" w:cs="Times New Roman"/>
          <w:b/>
          <w:szCs w:val="24"/>
        </w:rPr>
      </w:pPr>
      <w:r>
        <w:rPr>
          <w:rFonts w:eastAsia="Times New Roman" w:cs="Times New Roman"/>
          <w:b/>
          <w:szCs w:val="24"/>
        </w:rPr>
        <w:t>Nombre CU09: Crear rango (tabla parámetro)</w:t>
      </w:r>
    </w:p>
    <w:p w14:paraId="5680A523" w14:textId="3456BFA8" w:rsidR="00EC7CA5" w:rsidRDefault="00EC7CA5" w:rsidP="006C3BFF">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7933" w:type="dxa"/>
        <w:tblLook w:val="04A0" w:firstRow="1" w:lastRow="0" w:firstColumn="1" w:lastColumn="0" w:noHBand="0" w:noVBand="1"/>
      </w:tblPr>
      <w:tblGrid>
        <w:gridCol w:w="620"/>
        <w:gridCol w:w="5400"/>
        <w:gridCol w:w="1913"/>
      </w:tblGrid>
      <w:tr w:rsidR="00EC7CA5" w14:paraId="795D5B72" w14:textId="77777777" w:rsidTr="00D47333">
        <w:tc>
          <w:tcPr>
            <w:tcW w:w="562" w:type="dxa"/>
          </w:tcPr>
          <w:p w14:paraId="204C213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A3B56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A7298D0"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F68D3CF" w14:textId="77777777" w:rsidTr="00D47333">
        <w:tc>
          <w:tcPr>
            <w:tcW w:w="562" w:type="dxa"/>
          </w:tcPr>
          <w:p w14:paraId="0D8A163C" w14:textId="77777777" w:rsidR="00EC7CA5" w:rsidRDefault="00EC7CA5" w:rsidP="00D47333">
            <w:pPr>
              <w:rPr>
                <w:rFonts w:eastAsia="Times New Roman" w:cs="Times New Roman"/>
                <w:szCs w:val="24"/>
              </w:rPr>
            </w:pPr>
          </w:p>
          <w:p w14:paraId="0583ABFB" w14:textId="77777777" w:rsidR="00EC7CA5" w:rsidRDefault="00EC7CA5" w:rsidP="00D47333">
            <w:pPr>
              <w:jc w:val="center"/>
              <w:rPr>
                <w:rFonts w:eastAsia="Times New Roman" w:cs="Times New Roman"/>
                <w:szCs w:val="24"/>
              </w:rPr>
            </w:pPr>
          </w:p>
          <w:p w14:paraId="276967CB"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11BFA5A6"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00428F0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4768C9D" w14:textId="77777777" w:rsidR="00EC7CA5" w:rsidRDefault="00EC7CA5" w:rsidP="00D47333">
            <w:pPr>
              <w:rPr>
                <w:rFonts w:eastAsia="Times New Roman" w:cs="Times New Roman"/>
                <w:b/>
                <w:szCs w:val="24"/>
              </w:rPr>
            </w:pPr>
            <w:r>
              <w:rPr>
                <w:rFonts w:eastAsia="Times New Roman" w:cs="Times New Roman"/>
                <w:b/>
                <w:szCs w:val="24"/>
              </w:rPr>
              <w:t>Actividades:</w:t>
            </w:r>
          </w:p>
          <w:p w14:paraId="22FD20EE" w14:textId="77777777" w:rsidR="00EC7CA5" w:rsidRDefault="00EC7CA5" w:rsidP="00525E5E">
            <w:pPr>
              <w:numPr>
                <w:ilvl w:val="0"/>
                <w:numId w:val="72"/>
              </w:numPr>
              <w:jc w:val="left"/>
              <w:rPr>
                <w:rFonts w:eastAsia="Times New Roman" w:cs="Times New Roman"/>
                <w:szCs w:val="24"/>
              </w:rPr>
            </w:pPr>
            <w:r>
              <w:rPr>
                <w:rFonts w:eastAsia="Times New Roman" w:cs="Times New Roman"/>
                <w:szCs w:val="24"/>
              </w:rPr>
              <w:t>Realizar el prototipado (diseño de la interfaz).</w:t>
            </w:r>
          </w:p>
          <w:p w14:paraId="63E50DA7"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65499EC0" w14:textId="77777777" w:rsidR="00EC7CA5" w:rsidRDefault="00EC7CA5" w:rsidP="00D47333">
            <w:pPr>
              <w:jc w:val="center"/>
              <w:rPr>
                <w:rFonts w:eastAsia="Times New Roman" w:cs="Times New Roman"/>
                <w:szCs w:val="24"/>
              </w:rPr>
            </w:pPr>
          </w:p>
          <w:p w14:paraId="545C18D8" w14:textId="77777777" w:rsidR="00EC7CA5" w:rsidRDefault="00EC7CA5" w:rsidP="00D47333">
            <w:pPr>
              <w:rPr>
                <w:rFonts w:eastAsia="Times New Roman" w:cs="Times New Roman"/>
                <w:szCs w:val="24"/>
              </w:rPr>
            </w:pPr>
          </w:p>
          <w:p w14:paraId="6C32024A" w14:textId="77777777" w:rsidR="00EC7CA5" w:rsidRDefault="00EC7CA5" w:rsidP="00D47333">
            <w:pPr>
              <w:jc w:val="center"/>
              <w:rPr>
                <w:rFonts w:eastAsia="Times New Roman" w:cs="Times New Roman"/>
                <w:szCs w:val="24"/>
              </w:rPr>
            </w:pPr>
          </w:p>
          <w:p w14:paraId="558EB955"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53E53C14" w14:textId="77777777" w:rsidTr="00D47333">
        <w:tc>
          <w:tcPr>
            <w:tcW w:w="562" w:type="dxa"/>
          </w:tcPr>
          <w:p w14:paraId="5392958C" w14:textId="77777777" w:rsidR="00EC7CA5" w:rsidRDefault="00EC7CA5" w:rsidP="00D47333">
            <w:pPr>
              <w:rPr>
                <w:rFonts w:eastAsia="Times New Roman" w:cs="Times New Roman"/>
                <w:szCs w:val="24"/>
              </w:rPr>
            </w:pPr>
          </w:p>
          <w:p w14:paraId="39800489" w14:textId="77777777" w:rsidR="00EC7CA5" w:rsidRDefault="00EC7CA5" w:rsidP="00D47333">
            <w:pPr>
              <w:jc w:val="center"/>
              <w:rPr>
                <w:rFonts w:eastAsia="Times New Roman" w:cs="Times New Roman"/>
                <w:szCs w:val="24"/>
              </w:rPr>
            </w:pPr>
          </w:p>
          <w:p w14:paraId="7F3ACC1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0DB483C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12FE85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5F05DC5" w14:textId="77777777" w:rsidR="00EC7CA5" w:rsidRDefault="00EC7CA5" w:rsidP="00D47333">
            <w:pPr>
              <w:rPr>
                <w:rFonts w:eastAsia="Times New Roman" w:cs="Times New Roman"/>
                <w:szCs w:val="24"/>
              </w:rPr>
            </w:pPr>
            <w:r>
              <w:rPr>
                <w:rFonts w:eastAsia="Times New Roman" w:cs="Times New Roman"/>
                <w:b/>
                <w:szCs w:val="24"/>
              </w:rPr>
              <w:t>Actividades:</w:t>
            </w:r>
          </w:p>
          <w:p w14:paraId="714A0915"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clases.</w:t>
            </w:r>
          </w:p>
          <w:p w14:paraId="404B6583"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secuencia.</w:t>
            </w:r>
          </w:p>
          <w:p w14:paraId="2782283C"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74E50E0" w14:textId="77777777" w:rsidR="00EC7CA5" w:rsidRDefault="00EC7CA5" w:rsidP="00D47333">
            <w:pPr>
              <w:rPr>
                <w:rFonts w:eastAsia="Times New Roman" w:cs="Times New Roman"/>
                <w:szCs w:val="24"/>
              </w:rPr>
            </w:pPr>
          </w:p>
          <w:p w14:paraId="22817B5E" w14:textId="77777777" w:rsidR="00EC7CA5" w:rsidRDefault="00EC7CA5" w:rsidP="00D47333">
            <w:pPr>
              <w:jc w:val="center"/>
              <w:rPr>
                <w:rFonts w:eastAsia="Times New Roman" w:cs="Times New Roman"/>
                <w:szCs w:val="24"/>
              </w:rPr>
            </w:pPr>
          </w:p>
          <w:p w14:paraId="5C667E64" w14:textId="77777777" w:rsidR="00EC7CA5" w:rsidRDefault="00EC7CA5" w:rsidP="00D47333">
            <w:pPr>
              <w:jc w:val="center"/>
              <w:rPr>
                <w:rFonts w:eastAsia="Times New Roman" w:cs="Times New Roman"/>
                <w:szCs w:val="24"/>
              </w:rPr>
            </w:pPr>
          </w:p>
          <w:p w14:paraId="630BB9D6"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0DD78CD7" w14:textId="77777777" w:rsidTr="00D47333">
        <w:tc>
          <w:tcPr>
            <w:tcW w:w="562" w:type="dxa"/>
          </w:tcPr>
          <w:p w14:paraId="1C3EB657" w14:textId="77777777" w:rsidR="00EC7CA5" w:rsidRDefault="00EC7CA5" w:rsidP="00D47333">
            <w:pPr>
              <w:jc w:val="center"/>
              <w:rPr>
                <w:rFonts w:eastAsia="Times New Roman" w:cs="Times New Roman"/>
                <w:szCs w:val="24"/>
              </w:rPr>
            </w:pPr>
          </w:p>
          <w:p w14:paraId="2CE5F0BD" w14:textId="77777777" w:rsidR="00EC7CA5" w:rsidRDefault="00EC7CA5" w:rsidP="00D47333">
            <w:pPr>
              <w:rPr>
                <w:rFonts w:eastAsia="Times New Roman" w:cs="Times New Roman"/>
                <w:szCs w:val="24"/>
              </w:rPr>
            </w:pPr>
          </w:p>
          <w:p w14:paraId="0C5140E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4349BC4"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148759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23D4BF7C" w14:textId="77777777" w:rsidR="00EC7CA5" w:rsidRDefault="00EC7CA5" w:rsidP="00D47333">
            <w:pPr>
              <w:rPr>
                <w:rFonts w:eastAsia="Times New Roman" w:cs="Times New Roman"/>
                <w:b/>
                <w:szCs w:val="24"/>
              </w:rPr>
            </w:pPr>
            <w:r>
              <w:rPr>
                <w:rFonts w:eastAsia="Times New Roman" w:cs="Times New Roman"/>
                <w:b/>
                <w:szCs w:val="24"/>
              </w:rPr>
              <w:t>Actividades:</w:t>
            </w:r>
          </w:p>
          <w:p w14:paraId="33C2BB69"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Escribir/generar código.</w:t>
            </w:r>
          </w:p>
          <w:p w14:paraId="509C69EF"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Diccionario de funciones o módulos.</w:t>
            </w:r>
          </w:p>
          <w:p w14:paraId="1B98D7E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19FB034" w14:textId="77777777" w:rsidR="00EC7CA5" w:rsidRDefault="00EC7CA5" w:rsidP="00D47333">
            <w:pPr>
              <w:jc w:val="center"/>
              <w:rPr>
                <w:rFonts w:eastAsia="Times New Roman" w:cs="Times New Roman"/>
                <w:szCs w:val="24"/>
              </w:rPr>
            </w:pPr>
          </w:p>
          <w:p w14:paraId="76379B52" w14:textId="77777777" w:rsidR="00EC7CA5" w:rsidRDefault="00EC7CA5" w:rsidP="00D47333">
            <w:pPr>
              <w:jc w:val="center"/>
              <w:rPr>
                <w:rFonts w:eastAsia="Times New Roman" w:cs="Times New Roman"/>
                <w:szCs w:val="24"/>
              </w:rPr>
            </w:pPr>
          </w:p>
          <w:p w14:paraId="4E4E9039" w14:textId="77777777" w:rsidR="00EC7CA5" w:rsidRDefault="00EC7CA5" w:rsidP="00D47333">
            <w:pPr>
              <w:jc w:val="center"/>
              <w:rPr>
                <w:rFonts w:eastAsia="Times New Roman" w:cs="Times New Roman"/>
                <w:szCs w:val="24"/>
              </w:rPr>
            </w:pPr>
            <w:r>
              <w:rPr>
                <w:rFonts w:eastAsia="Times New Roman" w:cs="Times New Roman"/>
                <w:szCs w:val="24"/>
              </w:rPr>
              <w:t>7</w:t>
            </w:r>
          </w:p>
          <w:p w14:paraId="36FFC93A" w14:textId="77777777" w:rsidR="00EC7CA5" w:rsidRDefault="00EC7CA5" w:rsidP="00D47333">
            <w:pPr>
              <w:jc w:val="center"/>
              <w:rPr>
                <w:rFonts w:eastAsia="Times New Roman" w:cs="Times New Roman"/>
                <w:b/>
                <w:szCs w:val="24"/>
              </w:rPr>
            </w:pPr>
          </w:p>
        </w:tc>
      </w:tr>
    </w:tbl>
    <w:p w14:paraId="2142D49F" w14:textId="77777777" w:rsidR="00EC7CA5" w:rsidRDefault="00EC7CA5" w:rsidP="006C3BFF">
      <w:pPr>
        <w:spacing w:line="240" w:lineRule="auto"/>
        <w:rPr>
          <w:rFonts w:eastAsia="Times New Roman" w:cs="Times New Roman"/>
          <w:b/>
          <w:szCs w:val="24"/>
        </w:rPr>
      </w:pPr>
    </w:p>
    <w:p w14:paraId="05A33AD7" w14:textId="5469486F" w:rsidR="00EC7CA5" w:rsidRDefault="00EC7CA5" w:rsidP="006C3BFF">
      <w:pPr>
        <w:ind w:firstLine="0"/>
        <w:rPr>
          <w:rFonts w:eastAsia="Times New Roman" w:cs="Times New Roman"/>
          <w:b/>
          <w:szCs w:val="24"/>
        </w:rPr>
      </w:pPr>
      <w:r>
        <w:rPr>
          <w:rFonts w:eastAsia="Times New Roman" w:cs="Times New Roman"/>
          <w:b/>
          <w:szCs w:val="24"/>
        </w:rPr>
        <w:t>Fase 3: Actividades 3.3 y 3.4</w:t>
      </w:r>
    </w:p>
    <w:p w14:paraId="62150CCA" w14:textId="77777777" w:rsidR="00EC7CA5" w:rsidRDefault="00EC7CA5" w:rsidP="006C3BFF">
      <w:pPr>
        <w:ind w:firstLine="0"/>
        <w:rPr>
          <w:rFonts w:eastAsia="Times New Roman" w:cs="Times New Roman"/>
          <w:b/>
          <w:szCs w:val="24"/>
        </w:rPr>
      </w:pPr>
      <w:r>
        <w:rPr>
          <w:rFonts w:eastAsia="Times New Roman" w:cs="Times New Roman"/>
          <w:b/>
          <w:szCs w:val="24"/>
        </w:rPr>
        <w:t>Casos de uso #04 y #08</w:t>
      </w:r>
    </w:p>
    <w:p w14:paraId="5C98948C" w14:textId="77777777" w:rsidR="00EC7CA5" w:rsidRDefault="00EC7CA5" w:rsidP="006C3BFF">
      <w:pPr>
        <w:ind w:firstLine="0"/>
        <w:rPr>
          <w:rFonts w:eastAsia="Times New Roman" w:cs="Times New Roman"/>
          <w:b/>
          <w:szCs w:val="24"/>
        </w:rPr>
      </w:pPr>
      <w:r>
        <w:rPr>
          <w:rFonts w:eastAsia="Times New Roman" w:cs="Times New Roman"/>
          <w:b/>
          <w:szCs w:val="24"/>
        </w:rPr>
        <w:t>Nombre CU04: Crear región (tabla parámetro)</w:t>
      </w:r>
    </w:p>
    <w:p w14:paraId="420530AC" w14:textId="74A8A84F" w:rsidR="00EC7CA5" w:rsidRDefault="00EC7CA5" w:rsidP="006C3BFF">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6936" w:type="dxa"/>
        <w:tblLook w:val="04A0" w:firstRow="1" w:lastRow="0" w:firstColumn="1" w:lastColumn="0" w:noHBand="0" w:noVBand="1"/>
      </w:tblPr>
      <w:tblGrid>
        <w:gridCol w:w="620"/>
        <w:gridCol w:w="4097"/>
        <w:gridCol w:w="2219"/>
      </w:tblGrid>
      <w:tr w:rsidR="00EC7CA5" w14:paraId="0CD81506" w14:textId="77777777" w:rsidTr="00D47333">
        <w:tc>
          <w:tcPr>
            <w:tcW w:w="562" w:type="dxa"/>
          </w:tcPr>
          <w:p w14:paraId="5C29103F"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E6131F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61C63B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AD47B63" w14:textId="77777777" w:rsidTr="00D47333">
        <w:tc>
          <w:tcPr>
            <w:tcW w:w="562" w:type="dxa"/>
          </w:tcPr>
          <w:p w14:paraId="58AB3017" w14:textId="77777777" w:rsidR="00EC7CA5" w:rsidRDefault="00EC7CA5" w:rsidP="00D47333">
            <w:pPr>
              <w:jc w:val="center"/>
              <w:rPr>
                <w:rFonts w:eastAsia="Times New Roman" w:cs="Times New Roman"/>
                <w:szCs w:val="24"/>
              </w:rPr>
            </w:pPr>
          </w:p>
          <w:p w14:paraId="3A60C2F0" w14:textId="77777777" w:rsidR="00EC7CA5" w:rsidRDefault="00EC7CA5" w:rsidP="00D47333">
            <w:pPr>
              <w:jc w:val="center"/>
              <w:rPr>
                <w:rFonts w:eastAsia="Times New Roman" w:cs="Times New Roman"/>
                <w:szCs w:val="24"/>
              </w:rPr>
            </w:pPr>
          </w:p>
          <w:p w14:paraId="2D235033" w14:textId="77777777" w:rsidR="00EC7CA5" w:rsidRDefault="00EC7CA5" w:rsidP="00D47333">
            <w:pPr>
              <w:jc w:val="center"/>
              <w:rPr>
                <w:rFonts w:eastAsia="Times New Roman" w:cs="Times New Roman"/>
                <w:szCs w:val="24"/>
              </w:rPr>
            </w:pPr>
          </w:p>
          <w:p w14:paraId="3EC8744B" w14:textId="77777777" w:rsidR="00EC7CA5" w:rsidRDefault="00EC7CA5" w:rsidP="00D47333">
            <w:pPr>
              <w:jc w:val="center"/>
              <w:rPr>
                <w:rFonts w:eastAsia="Times New Roman" w:cs="Times New Roman"/>
                <w:szCs w:val="24"/>
              </w:rPr>
            </w:pPr>
          </w:p>
          <w:p w14:paraId="2B222AD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8D1C8BA"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30E6CE1"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5B73970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C75D696"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finamiento de acuerdo a las pruebas unitarias.</w:t>
            </w:r>
          </w:p>
          <w:p w14:paraId="4FB630AD"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alizar pruebas de aceptación del usuario.</w:t>
            </w:r>
          </w:p>
          <w:p w14:paraId="1B76442D"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3223855" w14:textId="77777777" w:rsidR="00EC7CA5" w:rsidRDefault="00EC7CA5" w:rsidP="00D47333">
            <w:pPr>
              <w:jc w:val="center"/>
              <w:rPr>
                <w:rFonts w:eastAsia="Times New Roman" w:cs="Times New Roman"/>
                <w:b/>
                <w:szCs w:val="24"/>
              </w:rPr>
            </w:pPr>
          </w:p>
          <w:p w14:paraId="72D7E161" w14:textId="77777777" w:rsidR="00EC7CA5" w:rsidRDefault="00EC7CA5" w:rsidP="00D47333">
            <w:pPr>
              <w:jc w:val="center"/>
              <w:rPr>
                <w:rFonts w:eastAsia="Times New Roman" w:cs="Times New Roman"/>
                <w:b/>
                <w:szCs w:val="24"/>
              </w:rPr>
            </w:pPr>
          </w:p>
          <w:p w14:paraId="5EEE3189" w14:textId="77777777" w:rsidR="00EC7CA5" w:rsidRDefault="00EC7CA5" w:rsidP="00D47333">
            <w:pPr>
              <w:jc w:val="center"/>
              <w:rPr>
                <w:rFonts w:eastAsia="Times New Roman" w:cs="Times New Roman"/>
                <w:b/>
                <w:szCs w:val="24"/>
              </w:rPr>
            </w:pPr>
          </w:p>
          <w:p w14:paraId="72EF32CD" w14:textId="77777777" w:rsidR="00EC7CA5" w:rsidRDefault="00EC7CA5" w:rsidP="00D47333">
            <w:pPr>
              <w:jc w:val="center"/>
              <w:rPr>
                <w:rFonts w:eastAsia="Times New Roman" w:cs="Times New Roman"/>
                <w:b/>
                <w:szCs w:val="24"/>
              </w:rPr>
            </w:pPr>
          </w:p>
          <w:p w14:paraId="5D7CE11A"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648E4FBE" w14:textId="77777777" w:rsidR="00EC7CA5" w:rsidRDefault="00EC7CA5" w:rsidP="006C3BFF">
      <w:pPr>
        <w:spacing w:line="240" w:lineRule="auto"/>
        <w:rPr>
          <w:rFonts w:eastAsia="Times New Roman" w:cs="Times New Roman"/>
          <w:b/>
          <w:szCs w:val="24"/>
        </w:rPr>
      </w:pPr>
    </w:p>
    <w:p w14:paraId="42961081" w14:textId="77777777" w:rsidR="00EC7CA5" w:rsidRDefault="00EC7CA5" w:rsidP="006C3BFF">
      <w:pPr>
        <w:ind w:firstLine="0"/>
        <w:rPr>
          <w:rFonts w:eastAsia="Times New Roman" w:cs="Times New Roman"/>
          <w:b/>
          <w:szCs w:val="24"/>
        </w:rPr>
      </w:pPr>
      <w:r>
        <w:rPr>
          <w:rFonts w:eastAsia="Times New Roman" w:cs="Times New Roman"/>
          <w:b/>
          <w:szCs w:val="24"/>
        </w:rPr>
        <w:t>Casos de uso #16 y #10</w:t>
      </w:r>
    </w:p>
    <w:p w14:paraId="1203EE99"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CU16: Crear mantenimiento (tabla parámetro) </w:t>
      </w:r>
    </w:p>
    <w:p w14:paraId="5D2B7DB5" w14:textId="2CAB3BFC" w:rsidR="00EC7CA5" w:rsidRDefault="00EC7CA5" w:rsidP="006C3BF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6936" w:type="dxa"/>
        <w:tblLook w:val="04A0" w:firstRow="1" w:lastRow="0" w:firstColumn="1" w:lastColumn="0" w:noHBand="0" w:noVBand="1"/>
      </w:tblPr>
      <w:tblGrid>
        <w:gridCol w:w="620"/>
        <w:gridCol w:w="4097"/>
        <w:gridCol w:w="2219"/>
      </w:tblGrid>
      <w:tr w:rsidR="00EC7CA5" w14:paraId="123FC6B2" w14:textId="77777777" w:rsidTr="00D47333">
        <w:tc>
          <w:tcPr>
            <w:tcW w:w="562" w:type="dxa"/>
          </w:tcPr>
          <w:p w14:paraId="688279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07CCB5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E90C0C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24105FF" w14:textId="77777777" w:rsidTr="00D47333">
        <w:tc>
          <w:tcPr>
            <w:tcW w:w="562" w:type="dxa"/>
          </w:tcPr>
          <w:p w14:paraId="33B643A7" w14:textId="77777777" w:rsidR="00EC7CA5" w:rsidRDefault="00EC7CA5" w:rsidP="00D47333">
            <w:pPr>
              <w:jc w:val="center"/>
              <w:rPr>
                <w:rFonts w:eastAsia="Times New Roman" w:cs="Times New Roman"/>
                <w:szCs w:val="24"/>
              </w:rPr>
            </w:pPr>
          </w:p>
          <w:p w14:paraId="724E1EDA" w14:textId="77777777" w:rsidR="00EC7CA5" w:rsidRDefault="00EC7CA5" w:rsidP="00D47333">
            <w:pPr>
              <w:jc w:val="center"/>
              <w:rPr>
                <w:rFonts w:eastAsia="Times New Roman" w:cs="Times New Roman"/>
                <w:szCs w:val="24"/>
              </w:rPr>
            </w:pPr>
          </w:p>
          <w:p w14:paraId="3A029273" w14:textId="77777777" w:rsidR="00EC7CA5" w:rsidRDefault="00EC7CA5" w:rsidP="00D47333">
            <w:pPr>
              <w:jc w:val="center"/>
              <w:rPr>
                <w:rFonts w:eastAsia="Times New Roman" w:cs="Times New Roman"/>
                <w:szCs w:val="24"/>
              </w:rPr>
            </w:pPr>
          </w:p>
          <w:p w14:paraId="0FB905FF" w14:textId="77777777" w:rsidR="00EC7CA5" w:rsidRDefault="00EC7CA5" w:rsidP="00D47333">
            <w:pPr>
              <w:jc w:val="center"/>
              <w:rPr>
                <w:rFonts w:eastAsia="Times New Roman" w:cs="Times New Roman"/>
                <w:szCs w:val="24"/>
              </w:rPr>
            </w:pPr>
          </w:p>
          <w:p w14:paraId="4827AE4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5568F5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4C5245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A0FF87F"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1BCE047"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finamiento de acuerdo a las pruebas unitarias.</w:t>
            </w:r>
          </w:p>
          <w:p w14:paraId="05F4C9DB"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alizar pruebas de aceptación del usuario.</w:t>
            </w:r>
          </w:p>
          <w:p w14:paraId="1AF083A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7F7F7F0" w14:textId="77777777" w:rsidR="00EC7CA5" w:rsidRDefault="00EC7CA5" w:rsidP="00D47333">
            <w:pPr>
              <w:jc w:val="center"/>
              <w:rPr>
                <w:rFonts w:eastAsia="Times New Roman" w:cs="Times New Roman"/>
                <w:b/>
                <w:szCs w:val="24"/>
              </w:rPr>
            </w:pPr>
          </w:p>
          <w:p w14:paraId="1EEF6A3C" w14:textId="77777777" w:rsidR="00EC7CA5" w:rsidRDefault="00EC7CA5" w:rsidP="00D47333">
            <w:pPr>
              <w:jc w:val="center"/>
              <w:rPr>
                <w:rFonts w:eastAsia="Times New Roman" w:cs="Times New Roman"/>
                <w:b/>
                <w:szCs w:val="24"/>
              </w:rPr>
            </w:pPr>
          </w:p>
          <w:p w14:paraId="61CB548A" w14:textId="77777777" w:rsidR="00EC7CA5" w:rsidRDefault="00EC7CA5" w:rsidP="00D47333">
            <w:pPr>
              <w:jc w:val="center"/>
              <w:rPr>
                <w:rFonts w:eastAsia="Times New Roman" w:cs="Times New Roman"/>
                <w:b/>
                <w:szCs w:val="24"/>
              </w:rPr>
            </w:pPr>
          </w:p>
          <w:p w14:paraId="50771CAE" w14:textId="77777777" w:rsidR="00EC7CA5" w:rsidRDefault="00EC7CA5" w:rsidP="00D47333">
            <w:pPr>
              <w:jc w:val="center"/>
              <w:rPr>
                <w:rFonts w:eastAsia="Times New Roman" w:cs="Times New Roman"/>
                <w:b/>
                <w:szCs w:val="24"/>
              </w:rPr>
            </w:pPr>
          </w:p>
          <w:p w14:paraId="0494244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538FDCAE" w14:textId="77777777" w:rsidR="00EC7CA5" w:rsidRDefault="00EC7CA5" w:rsidP="00B25593">
      <w:pPr>
        <w:spacing w:line="240" w:lineRule="auto"/>
        <w:rPr>
          <w:rFonts w:eastAsia="Times New Roman" w:cs="Times New Roman"/>
          <w:b/>
          <w:szCs w:val="24"/>
        </w:rPr>
      </w:pPr>
    </w:p>
    <w:p w14:paraId="5111DF45" w14:textId="77777777" w:rsidR="00EC7CA5" w:rsidRDefault="00EC7CA5" w:rsidP="00B25593">
      <w:pPr>
        <w:ind w:firstLine="0"/>
        <w:rPr>
          <w:rFonts w:eastAsia="Times New Roman" w:cs="Times New Roman"/>
          <w:b/>
          <w:szCs w:val="24"/>
        </w:rPr>
      </w:pPr>
      <w:r>
        <w:rPr>
          <w:rFonts w:eastAsia="Times New Roman" w:cs="Times New Roman"/>
          <w:b/>
          <w:szCs w:val="24"/>
        </w:rPr>
        <w:t>Casos de uso #06 y #07</w:t>
      </w:r>
    </w:p>
    <w:p w14:paraId="35AF2EA9" w14:textId="77777777" w:rsidR="00EC7CA5" w:rsidRDefault="00EC7CA5" w:rsidP="00B25593">
      <w:pPr>
        <w:ind w:firstLine="0"/>
        <w:rPr>
          <w:rFonts w:eastAsia="Times New Roman" w:cs="Times New Roman"/>
          <w:b/>
          <w:szCs w:val="24"/>
        </w:rPr>
      </w:pPr>
      <w:r>
        <w:rPr>
          <w:rFonts w:eastAsia="Times New Roman" w:cs="Times New Roman"/>
          <w:b/>
          <w:szCs w:val="24"/>
        </w:rPr>
        <w:t>Nombre CU06: Crear organización (tabla parámetro)</w:t>
      </w:r>
    </w:p>
    <w:p w14:paraId="708DA1AE" w14:textId="2267D64F" w:rsidR="00EC7CA5" w:rsidRDefault="00EC7CA5" w:rsidP="00B2559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6936" w:type="dxa"/>
        <w:tblLook w:val="04A0" w:firstRow="1" w:lastRow="0" w:firstColumn="1" w:lastColumn="0" w:noHBand="0" w:noVBand="1"/>
      </w:tblPr>
      <w:tblGrid>
        <w:gridCol w:w="620"/>
        <w:gridCol w:w="4097"/>
        <w:gridCol w:w="2219"/>
      </w:tblGrid>
      <w:tr w:rsidR="00EC7CA5" w14:paraId="5083E2DF" w14:textId="77777777" w:rsidTr="00D47333">
        <w:tc>
          <w:tcPr>
            <w:tcW w:w="562" w:type="dxa"/>
          </w:tcPr>
          <w:p w14:paraId="048090F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5345236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E6CD71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4B025A0" w14:textId="77777777" w:rsidTr="00D47333">
        <w:tc>
          <w:tcPr>
            <w:tcW w:w="562" w:type="dxa"/>
          </w:tcPr>
          <w:p w14:paraId="6EA35F39" w14:textId="77777777" w:rsidR="00EC7CA5" w:rsidRDefault="00EC7CA5" w:rsidP="00D47333">
            <w:pPr>
              <w:jc w:val="center"/>
              <w:rPr>
                <w:rFonts w:eastAsia="Times New Roman" w:cs="Times New Roman"/>
                <w:szCs w:val="24"/>
              </w:rPr>
            </w:pPr>
          </w:p>
          <w:p w14:paraId="0C890239" w14:textId="77777777" w:rsidR="00EC7CA5" w:rsidRDefault="00EC7CA5" w:rsidP="00D47333">
            <w:pPr>
              <w:jc w:val="center"/>
              <w:rPr>
                <w:rFonts w:eastAsia="Times New Roman" w:cs="Times New Roman"/>
                <w:szCs w:val="24"/>
              </w:rPr>
            </w:pPr>
          </w:p>
          <w:p w14:paraId="7F270990" w14:textId="77777777" w:rsidR="00EC7CA5" w:rsidRDefault="00EC7CA5" w:rsidP="00D47333">
            <w:pPr>
              <w:jc w:val="center"/>
              <w:rPr>
                <w:rFonts w:eastAsia="Times New Roman" w:cs="Times New Roman"/>
                <w:szCs w:val="24"/>
              </w:rPr>
            </w:pPr>
          </w:p>
          <w:p w14:paraId="17A6D6BF" w14:textId="77777777" w:rsidR="00EC7CA5" w:rsidRDefault="00EC7CA5" w:rsidP="00D47333">
            <w:pPr>
              <w:jc w:val="center"/>
              <w:rPr>
                <w:rFonts w:eastAsia="Times New Roman" w:cs="Times New Roman"/>
                <w:szCs w:val="24"/>
              </w:rPr>
            </w:pPr>
          </w:p>
          <w:p w14:paraId="7689138F"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3C03B4E"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0AFD79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4EF3EF4"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94F1B31"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finamiento de acuerdo a las pruebas unitarias.</w:t>
            </w:r>
          </w:p>
          <w:p w14:paraId="0AD2F242"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alizar pruebas de aceptación del usuario.</w:t>
            </w:r>
          </w:p>
          <w:p w14:paraId="59A47E1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685B6A3" w14:textId="77777777" w:rsidR="00EC7CA5" w:rsidRDefault="00EC7CA5" w:rsidP="00D47333">
            <w:pPr>
              <w:jc w:val="center"/>
              <w:rPr>
                <w:rFonts w:eastAsia="Times New Roman" w:cs="Times New Roman"/>
                <w:b/>
                <w:szCs w:val="24"/>
              </w:rPr>
            </w:pPr>
          </w:p>
          <w:p w14:paraId="22BC37E0" w14:textId="77777777" w:rsidR="00EC7CA5" w:rsidRDefault="00EC7CA5" w:rsidP="00D47333">
            <w:pPr>
              <w:jc w:val="center"/>
              <w:rPr>
                <w:rFonts w:eastAsia="Times New Roman" w:cs="Times New Roman"/>
                <w:b/>
                <w:szCs w:val="24"/>
              </w:rPr>
            </w:pPr>
          </w:p>
          <w:p w14:paraId="29B849BE" w14:textId="77777777" w:rsidR="00EC7CA5" w:rsidRDefault="00EC7CA5" w:rsidP="00D47333">
            <w:pPr>
              <w:jc w:val="center"/>
              <w:rPr>
                <w:rFonts w:eastAsia="Times New Roman" w:cs="Times New Roman"/>
                <w:szCs w:val="24"/>
              </w:rPr>
            </w:pPr>
          </w:p>
          <w:p w14:paraId="1DF1CECC" w14:textId="77777777" w:rsidR="00EC7CA5" w:rsidRDefault="00EC7CA5" w:rsidP="00D47333">
            <w:pPr>
              <w:jc w:val="center"/>
              <w:rPr>
                <w:rFonts w:eastAsia="Times New Roman" w:cs="Times New Roman"/>
                <w:b/>
                <w:szCs w:val="24"/>
              </w:rPr>
            </w:pPr>
          </w:p>
          <w:p w14:paraId="60973A9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14A03263" w14:textId="0C3E92FD" w:rsidR="00EC7CA5" w:rsidRDefault="00EC7CA5" w:rsidP="00D47333">
      <w:pPr>
        <w:spacing w:line="240" w:lineRule="auto"/>
        <w:rPr>
          <w:rFonts w:eastAsia="Times New Roman" w:cs="Times New Roman"/>
          <w:b/>
          <w:szCs w:val="24"/>
        </w:rPr>
      </w:pPr>
    </w:p>
    <w:p w14:paraId="5799BD90" w14:textId="77777777" w:rsidR="00D47333" w:rsidRDefault="00D47333" w:rsidP="00D47333">
      <w:pPr>
        <w:spacing w:line="240" w:lineRule="auto"/>
        <w:rPr>
          <w:rFonts w:eastAsia="Times New Roman" w:cs="Times New Roman"/>
          <w:b/>
          <w:szCs w:val="24"/>
        </w:rPr>
      </w:pPr>
    </w:p>
    <w:p w14:paraId="60B9A979" w14:textId="77777777" w:rsidR="00EC7CA5" w:rsidRDefault="00EC7CA5" w:rsidP="00D47333">
      <w:pPr>
        <w:ind w:firstLine="0"/>
        <w:rPr>
          <w:rFonts w:eastAsia="Times New Roman" w:cs="Times New Roman"/>
          <w:b/>
          <w:szCs w:val="24"/>
        </w:rPr>
      </w:pPr>
      <w:r>
        <w:rPr>
          <w:rFonts w:eastAsia="Times New Roman" w:cs="Times New Roman"/>
          <w:b/>
          <w:szCs w:val="24"/>
        </w:rPr>
        <w:t>Caso de uso #05</w:t>
      </w:r>
    </w:p>
    <w:p w14:paraId="2CD6DA24" w14:textId="4C8566D1" w:rsidR="00EC7CA5" w:rsidRDefault="00EC7CA5" w:rsidP="00D47333">
      <w:pPr>
        <w:ind w:firstLine="0"/>
        <w:rPr>
          <w:rFonts w:eastAsia="Times New Roman" w:cs="Times New Roman"/>
          <w:b/>
          <w:szCs w:val="24"/>
        </w:rPr>
      </w:pPr>
      <w:r>
        <w:rPr>
          <w:rFonts w:eastAsia="Times New Roman" w:cs="Times New Roman"/>
          <w:b/>
          <w:szCs w:val="24"/>
        </w:rPr>
        <w:lastRenderedPageBreak/>
        <w:t>Nombre CU05: Crear estación (tabla parámetro)</w:t>
      </w:r>
    </w:p>
    <w:tbl>
      <w:tblPr>
        <w:tblStyle w:val="Tablaconcuadrcula"/>
        <w:tblW w:w="6936" w:type="dxa"/>
        <w:tblLook w:val="04A0" w:firstRow="1" w:lastRow="0" w:firstColumn="1" w:lastColumn="0" w:noHBand="0" w:noVBand="1"/>
      </w:tblPr>
      <w:tblGrid>
        <w:gridCol w:w="620"/>
        <w:gridCol w:w="4097"/>
        <w:gridCol w:w="2219"/>
      </w:tblGrid>
      <w:tr w:rsidR="00EC7CA5" w14:paraId="53AE89BD" w14:textId="77777777" w:rsidTr="00D47333">
        <w:tc>
          <w:tcPr>
            <w:tcW w:w="562" w:type="dxa"/>
          </w:tcPr>
          <w:p w14:paraId="497B59D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1C3260E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3BB4E0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0CC714C" w14:textId="77777777" w:rsidTr="00D47333">
        <w:tc>
          <w:tcPr>
            <w:tcW w:w="562" w:type="dxa"/>
          </w:tcPr>
          <w:p w14:paraId="69E6EDE6" w14:textId="77777777" w:rsidR="00EC7CA5" w:rsidRDefault="00EC7CA5" w:rsidP="00D47333">
            <w:pPr>
              <w:jc w:val="center"/>
              <w:rPr>
                <w:rFonts w:eastAsia="Times New Roman" w:cs="Times New Roman"/>
                <w:szCs w:val="24"/>
              </w:rPr>
            </w:pPr>
          </w:p>
          <w:p w14:paraId="5B419361" w14:textId="77777777" w:rsidR="00EC7CA5" w:rsidRDefault="00EC7CA5" w:rsidP="00D47333">
            <w:pPr>
              <w:jc w:val="center"/>
              <w:rPr>
                <w:rFonts w:eastAsia="Times New Roman" w:cs="Times New Roman"/>
                <w:szCs w:val="24"/>
              </w:rPr>
            </w:pPr>
          </w:p>
          <w:p w14:paraId="7DBFCF9E" w14:textId="77777777" w:rsidR="00EC7CA5" w:rsidRDefault="00EC7CA5" w:rsidP="00D47333">
            <w:pPr>
              <w:jc w:val="center"/>
              <w:rPr>
                <w:rFonts w:eastAsia="Times New Roman" w:cs="Times New Roman"/>
                <w:szCs w:val="24"/>
              </w:rPr>
            </w:pPr>
          </w:p>
          <w:p w14:paraId="428CE95E" w14:textId="77777777" w:rsidR="00EC7CA5" w:rsidRDefault="00EC7CA5" w:rsidP="00D47333">
            <w:pPr>
              <w:jc w:val="center"/>
              <w:rPr>
                <w:rFonts w:eastAsia="Times New Roman" w:cs="Times New Roman"/>
                <w:szCs w:val="24"/>
              </w:rPr>
            </w:pPr>
          </w:p>
          <w:p w14:paraId="32E1967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1356FD00"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B349656"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B781098"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8218FA1"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finamiento de acuerdo a las pruebas unitarias.</w:t>
            </w:r>
          </w:p>
          <w:p w14:paraId="4A8FE96E"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alizar pruebas de aceptación del usuario.</w:t>
            </w:r>
          </w:p>
          <w:p w14:paraId="0DFB07EA"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26B6582" w14:textId="77777777" w:rsidR="00EC7CA5" w:rsidRDefault="00EC7CA5" w:rsidP="00D47333">
            <w:pPr>
              <w:jc w:val="center"/>
              <w:rPr>
                <w:rFonts w:eastAsia="Times New Roman" w:cs="Times New Roman"/>
                <w:b/>
                <w:szCs w:val="24"/>
              </w:rPr>
            </w:pPr>
          </w:p>
          <w:p w14:paraId="1D2233B3" w14:textId="77777777" w:rsidR="00EC7CA5" w:rsidRDefault="00EC7CA5" w:rsidP="00D47333">
            <w:pPr>
              <w:jc w:val="center"/>
              <w:rPr>
                <w:rFonts w:eastAsia="Times New Roman" w:cs="Times New Roman"/>
                <w:b/>
                <w:szCs w:val="24"/>
              </w:rPr>
            </w:pPr>
          </w:p>
          <w:p w14:paraId="44261D17" w14:textId="77777777" w:rsidR="00EC7CA5" w:rsidRDefault="00EC7CA5" w:rsidP="00D47333">
            <w:pPr>
              <w:jc w:val="center"/>
              <w:rPr>
                <w:rFonts w:eastAsia="Times New Roman" w:cs="Times New Roman"/>
                <w:b/>
                <w:szCs w:val="24"/>
              </w:rPr>
            </w:pPr>
          </w:p>
          <w:p w14:paraId="0536C4A4" w14:textId="77777777" w:rsidR="00EC7CA5" w:rsidRDefault="00EC7CA5" w:rsidP="00D47333">
            <w:pPr>
              <w:jc w:val="center"/>
              <w:rPr>
                <w:rFonts w:eastAsia="Times New Roman" w:cs="Times New Roman"/>
                <w:b/>
                <w:szCs w:val="24"/>
              </w:rPr>
            </w:pPr>
          </w:p>
          <w:p w14:paraId="21226D6B"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tc>
      </w:tr>
    </w:tbl>
    <w:p w14:paraId="7E2338C3" w14:textId="77777777" w:rsidR="00EC7CA5" w:rsidRDefault="00EC7CA5" w:rsidP="00D47333">
      <w:pPr>
        <w:spacing w:line="240" w:lineRule="auto"/>
        <w:rPr>
          <w:rFonts w:eastAsia="Times New Roman" w:cs="Times New Roman"/>
          <w:b/>
          <w:szCs w:val="24"/>
        </w:rPr>
      </w:pPr>
    </w:p>
    <w:p w14:paraId="28458DF9" w14:textId="77777777" w:rsidR="00EC7CA5" w:rsidRDefault="00EC7CA5" w:rsidP="00D47333">
      <w:pPr>
        <w:ind w:firstLine="0"/>
        <w:rPr>
          <w:rFonts w:eastAsia="Times New Roman" w:cs="Times New Roman"/>
          <w:b/>
          <w:szCs w:val="24"/>
        </w:rPr>
      </w:pPr>
      <w:r>
        <w:rPr>
          <w:rFonts w:eastAsia="Times New Roman" w:cs="Times New Roman"/>
          <w:b/>
          <w:szCs w:val="24"/>
        </w:rPr>
        <w:t>Caso de uso #01</w:t>
      </w:r>
    </w:p>
    <w:p w14:paraId="157C57BD" w14:textId="400A2C5B" w:rsidR="00EC7CA5" w:rsidRDefault="00EC7CA5" w:rsidP="00D47333">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6936" w:type="dxa"/>
        <w:tblLook w:val="04A0" w:firstRow="1" w:lastRow="0" w:firstColumn="1" w:lastColumn="0" w:noHBand="0" w:noVBand="1"/>
      </w:tblPr>
      <w:tblGrid>
        <w:gridCol w:w="620"/>
        <w:gridCol w:w="4097"/>
        <w:gridCol w:w="2219"/>
      </w:tblGrid>
      <w:tr w:rsidR="00EC7CA5" w14:paraId="19A7E1CD" w14:textId="77777777" w:rsidTr="00D47333">
        <w:tc>
          <w:tcPr>
            <w:tcW w:w="562" w:type="dxa"/>
          </w:tcPr>
          <w:p w14:paraId="5E3EA44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43147F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1A247C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1EFD33A" w14:textId="77777777" w:rsidTr="00D47333">
        <w:tc>
          <w:tcPr>
            <w:tcW w:w="562" w:type="dxa"/>
          </w:tcPr>
          <w:p w14:paraId="588E46C5" w14:textId="77777777" w:rsidR="00EC7CA5" w:rsidRDefault="00EC7CA5" w:rsidP="00D47333">
            <w:pPr>
              <w:jc w:val="center"/>
              <w:rPr>
                <w:rFonts w:eastAsia="Times New Roman" w:cs="Times New Roman"/>
                <w:szCs w:val="24"/>
              </w:rPr>
            </w:pPr>
          </w:p>
          <w:p w14:paraId="653DD07A" w14:textId="77777777" w:rsidR="00EC7CA5" w:rsidRDefault="00EC7CA5" w:rsidP="00D47333">
            <w:pPr>
              <w:jc w:val="center"/>
              <w:rPr>
                <w:rFonts w:eastAsia="Times New Roman" w:cs="Times New Roman"/>
                <w:szCs w:val="24"/>
              </w:rPr>
            </w:pPr>
          </w:p>
          <w:p w14:paraId="0F73BB27" w14:textId="77777777" w:rsidR="00EC7CA5" w:rsidRDefault="00EC7CA5" w:rsidP="00D47333">
            <w:pPr>
              <w:jc w:val="center"/>
              <w:rPr>
                <w:rFonts w:eastAsia="Times New Roman" w:cs="Times New Roman"/>
                <w:szCs w:val="24"/>
              </w:rPr>
            </w:pPr>
          </w:p>
          <w:p w14:paraId="65DF910C" w14:textId="77777777" w:rsidR="00EC7CA5" w:rsidRDefault="00EC7CA5" w:rsidP="00D47333">
            <w:pPr>
              <w:jc w:val="center"/>
              <w:rPr>
                <w:rFonts w:eastAsia="Times New Roman" w:cs="Times New Roman"/>
                <w:szCs w:val="24"/>
              </w:rPr>
            </w:pPr>
          </w:p>
          <w:p w14:paraId="4CCC56F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63056BB"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77C357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31B5DBD"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BE7D0C9"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finamiento de acuerdo a las pruebas unitarias.</w:t>
            </w:r>
          </w:p>
          <w:p w14:paraId="2741808B"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alizar pruebas de aceptación del usuario.</w:t>
            </w:r>
          </w:p>
          <w:p w14:paraId="16ED1FF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1EF83BF" w14:textId="77777777" w:rsidR="00EC7CA5" w:rsidRDefault="00EC7CA5" w:rsidP="00D47333">
            <w:pPr>
              <w:jc w:val="center"/>
              <w:rPr>
                <w:rFonts w:eastAsia="Times New Roman" w:cs="Times New Roman"/>
                <w:b/>
                <w:szCs w:val="24"/>
              </w:rPr>
            </w:pPr>
          </w:p>
          <w:p w14:paraId="7C9E0163" w14:textId="77777777" w:rsidR="00EC7CA5" w:rsidRDefault="00EC7CA5" w:rsidP="00D47333">
            <w:pPr>
              <w:jc w:val="center"/>
              <w:rPr>
                <w:rFonts w:eastAsia="Times New Roman" w:cs="Times New Roman"/>
                <w:b/>
                <w:szCs w:val="24"/>
              </w:rPr>
            </w:pPr>
          </w:p>
          <w:p w14:paraId="54A82C59" w14:textId="77777777" w:rsidR="00EC7CA5" w:rsidRDefault="00EC7CA5" w:rsidP="00D47333">
            <w:pPr>
              <w:jc w:val="center"/>
              <w:rPr>
                <w:rFonts w:eastAsia="Times New Roman" w:cs="Times New Roman"/>
                <w:b/>
                <w:szCs w:val="24"/>
              </w:rPr>
            </w:pPr>
          </w:p>
          <w:p w14:paraId="52BA3610" w14:textId="77777777" w:rsidR="00EC7CA5" w:rsidRDefault="00EC7CA5" w:rsidP="00D47333">
            <w:pPr>
              <w:jc w:val="center"/>
              <w:rPr>
                <w:rFonts w:eastAsia="Times New Roman" w:cs="Times New Roman"/>
                <w:b/>
                <w:szCs w:val="24"/>
              </w:rPr>
            </w:pPr>
          </w:p>
          <w:p w14:paraId="4CB8D496"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p w14:paraId="69C050FC" w14:textId="77777777" w:rsidR="00EC7CA5" w:rsidRDefault="00EC7CA5" w:rsidP="00D47333">
            <w:pPr>
              <w:jc w:val="center"/>
              <w:rPr>
                <w:rFonts w:eastAsia="Times New Roman" w:cs="Times New Roman"/>
                <w:b/>
                <w:szCs w:val="24"/>
              </w:rPr>
            </w:pPr>
          </w:p>
        </w:tc>
      </w:tr>
    </w:tbl>
    <w:p w14:paraId="38871F54" w14:textId="77777777" w:rsidR="00EC7CA5" w:rsidRDefault="00EC7CA5" w:rsidP="00D47333">
      <w:pPr>
        <w:spacing w:line="240" w:lineRule="auto"/>
        <w:rPr>
          <w:rFonts w:eastAsia="Times New Roman" w:cs="Times New Roman"/>
          <w:b/>
          <w:szCs w:val="24"/>
        </w:rPr>
      </w:pPr>
    </w:p>
    <w:p w14:paraId="32C9A964" w14:textId="77777777" w:rsidR="00EC7CA5" w:rsidRDefault="00EC7CA5" w:rsidP="00D47333">
      <w:pPr>
        <w:ind w:firstLine="0"/>
        <w:rPr>
          <w:rFonts w:eastAsia="Times New Roman" w:cs="Times New Roman"/>
          <w:b/>
          <w:szCs w:val="24"/>
        </w:rPr>
      </w:pPr>
      <w:r>
        <w:rPr>
          <w:rFonts w:eastAsia="Times New Roman" w:cs="Times New Roman"/>
          <w:b/>
          <w:szCs w:val="24"/>
        </w:rPr>
        <w:t>Casos de uso #09 y #11</w:t>
      </w:r>
    </w:p>
    <w:p w14:paraId="7D742CED" w14:textId="77777777" w:rsidR="00EC7CA5" w:rsidRDefault="00EC7CA5" w:rsidP="00D47333">
      <w:pPr>
        <w:ind w:firstLine="0"/>
        <w:rPr>
          <w:rFonts w:eastAsia="Times New Roman" w:cs="Times New Roman"/>
          <w:b/>
          <w:szCs w:val="24"/>
        </w:rPr>
      </w:pPr>
      <w:r>
        <w:rPr>
          <w:rFonts w:eastAsia="Times New Roman" w:cs="Times New Roman"/>
          <w:b/>
          <w:szCs w:val="24"/>
        </w:rPr>
        <w:t>Nombre CU09: Crear rango (tabla parámetro)</w:t>
      </w:r>
    </w:p>
    <w:p w14:paraId="49982969" w14:textId="471D02F3" w:rsidR="00EC7CA5" w:rsidRDefault="00EC7CA5" w:rsidP="00D47333">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6936" w:type="dxa"/>
        <w:tblLook w:val="04A0" w:firstRow="1" w:lastRow="0" w:firstColumn="1" w:lastColumn="0" w:noHBand="0" w:noVBand="1"/>
      </w:tblPr>
      <w:tblGrid>
        <w:gridCol w:w="620"/>
        <w:gridCol w:w="4097"/>
        <w:gridCol w:w="2219"/>
      </w:tblGrid>
      <w:tr w:rsidR="00EC7CA5" w14:paraId="0782320C" w14:textId="77777777" w:rsidTr="00D47333">
        <w:tc>
          <w:tcPr>
            <w:tcW w:w="562" w:type="dxa"/>
          </w:tcPr>
          <w:p w14:paraId="6D7974F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789F19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20511A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E409C37" w14:textId="77777777" w:rsidTr="00D47333">
        <w:tc>
          <w:tcPr>
            <w:tcW w:w="562" w:type="dxa"/>
          </w:tcPr>
          <w:p w14:paraId="28C6A0B2" w14:textId="77777777" w:rsidR="00EC7CA5" w:rsidRDefault="00EC7CA5" w:rsidP="00D47333">
            <w:pPr>
              <w:jc w:val="center"/>
              <w:rPr>
                <w:rFonts w:eastAsia="Times New Roman" w:cs="Times New Roman"/>
                <w:szCs w:val="24"/>
              </w:rPr>
            </w:pPr>
          </w:p>
          <w:p w14:paraId="670F9831" w14:textId="77777777" w:rsidR="00EC7CA5" w:rsidRDefault="00EC7CA5" w:rsidP="00D47333">
            <w:pPr>
              <w:jc w:val="center"/>
              <w:rPr>
                <w:rFonts w:eastAsia="Times New Roman" w:cs="Times New Roman"/>
                <w:szCs w:val="24"/>
              </w:rPr>
            </w:pPr>
          </w:p>
          <w:p w14:paraId="5C4E6D3C" w14:textId="77777777" w:rsidR="00EC7CA5" w:rsidRDefault="00EC7CA5" w:rsidP="00D47333">
            <w:pPr>
              <w:jc w:val="center"/>
              <w:rPr>
                <w:rFonts w:eastAsia="Times New Roman" w:cs="Times New Roman"/>
                <w:szCs w:val="24"/>
              </w:rPr>
            </w:pPr>
          </w:p>
          <w:p w14:paraId="47C1840B" w14:textId="77777777" w:rsidR="00EC7CA5" w:rsidRDefault="00EC7CA5" w:rsidP="00D47333">
            <w:pPr>
              <w:jc w:val="center"/>
              <w:rPr>
                <w:rFonts w:eastAsia="Times New Roman" w:cs="Times New Roman"/>
                <w:szCs w:val="24"/>
              </w:rPr>
            </w:pPr>
          </w:p>
          <w:p w14:paraId="65F36D6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46B87589"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D81EB4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C2CBD5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0B68A0A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finamiento de acuerdo a las pruebas unitarias.</w:t>
            </w:r>
          </w:p>
          <w:p w14:paraId="47E8E03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alizar pruebas de aceptación del usuario.</w:t>
            </w:r>
          </w:p>
          <w:p w14:paraId="4BEF8AB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FAA0A77" w14:textId="77777777" w:rsidR="00EC7CA5" w:rsidRDefault="00EC7CA5" w:rsidP="00D47333">
            <w:pPr>
              <w:jc w:val="center"/>
              <w:rPr>
                <w:rFonts w:eastAsia="Times New Roman" w:cs="Times New Roman"/>
                <w:b/>
                <w:szCs w:val="24"/>
              </w:rPr>
            </w:pPr>
          </w:p>
          <w:p w14:paraId="79604B99" w14:textId="77777777" w:rsidR="00EC7CA5" w:rsidRDefault="00EC7CA5" w:rsidP="00D47333">
            <w:pPr>
              <w:jc w:val="center"/>
              <w:rPr>
                <w:rFonts w:eastAsia="Times New Roman" w:cs="Times New Roman"/>
                <w:b/>
                <w:szCs w:val="24"/>
              </w:rPr>
            </w:pPr>
          </w:p>
          <w:p w14:paraId="7E411AA6" w14:textId="77777777" w:rsidR="00EC7CA5" w:rsidRDefault="00EC7CA5" w:rsidP="00D47333">
            <w:pPr>
              <w:jc w:val="center"/>
              <w:rPr>
                <w:rFonts w:eastAsia="Times New Roman" w:cs="Times New Roman"/>
                <w:b/>
                <w:szCs w:val="24"/>
              </w:rPr>
            </w:pPr>
          </w:p>
          <w:p w14:paraId="22A84C11" w14:textId="77777777" w:rsidR="00EC7CA5" w:rsidRDefault="00EC7CA5" w:rsidP="00D47333">
            <w:pPr>
              <w:jc w:val="center"/>
              <w:rPr>
                <w:rFonts w:eastAsia="Times New Roman" w:cs="Times New Roman"/>
                <w:b/>
                <w:szCs w:val="24"/>
              </w:rPr>
            </w:pPr>
          </w:p>
          <w:p w14:paraId="2D7AE219"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494E830D" w14:textId="77777777" w:rsidR="00A9725F" w:rsidRDefault="00A9725F" w:rsidP="00D47333">
      <w:pPr>
        <w:ind w:firstLine="0"/>
        <w:rPr>
          <w:rFonts w:eastAsia="Times New Roman" w:cs="Times New Roman"/>
          <w:b/>
          <w:szCs w:val="24"/>
          <w:u w:val="single"/>
        </w:rPr>
      </w:pPr>
    </w:p>
    <w:p w14:paraId="364A2C4E" w14:textId="653F528B" w:rsidR="00EC7CA5" w:rsidRPr="00D47333" w:rsidRDefault="00EC7CA5" w:rsidP="00D47333">
      <w:pPr>
        <w:ind w:firstLine="0"/>
        <w:rPr>
          <w:rFonts w:eastAsia="Times New Roman" w:cs="Times New Roman"/>
          <w:b/>
          <w:szCs w:val="24"/>
          <w:u w:val="single"/>
        </w:rPr>
      </w:pPr>
      <w:r>
        <w:rPr>
          <w:rFonts w:eastAsia="Times New Roman" w:cs="Times New Roman"/>
          <w:b/>
          <w:szCs w:val="24"/>
          <w:u w:val="single"/>
        </w:rPr>
        <w:lastRenderedPageBreak/>
        <w:t xml:space="preserve">Equipo de calidad </w:t>
      </w:r>
      <w:r w:rsidRPr="00D71D1F">
        <w:rPr>
          <w:rFonts w:eastAsia="Times New Roman" w:cs="Times New Roman"/>
          <w:b/>
          <w:szCs w:val="24"/>
          <w:u w:val="single"/>
        </w:rPr>
        <w:t>(Requerimientos de comunicación y transferencia de información 1 y 2)</w:t>
      </w:r>
    </w:p>
    <w:p w14:paraId="56928C9E"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Casos de uso #04 y #08</w:t>
      </w:r>
    </w:p>
    <w:p w14:paraId="4F2972E6"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4: Crear región (tabla parámetro)</w:t>
      </w:r>
    </w:p>
    <w:p w14:paraId="4E96F3EB" w14:textId="33E4A92B" w:rsidR="00EC7CA5" w:rsidRDefault="00EC7CA5" w:rsidP="00D47333">
      <w:pPr>
        <w:ind w:firstLine="0"/>
        <w:rPr>
          <w:rFonts w:eastAsia="Times New Roman" w:cs="Times New Roman"/>
          <w:b/>
          <w:szCs w:val="24"/>
          <w:lang w:val="es-MX"/>
        </w:rPr>
      </w:pPr>
      <w:r w:rsidRPr="004D1E6C">
        <w:rPr>
          <w:rFonts w:eastAsia="Times New Roman" w:cs="Times New Roman"/>
          <w:b/>
          <w:szCs w:val="24"/>
          <w:lang w:val="es-MX"/>
        </w:rPr>
        <w:t>Nombre CU08: Crear ciudad (tabla parámetro)</w:t>
      </w:r>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0"/>
        <w:gridCol w:w="4253"/>
        <w:gridCol w:w="7"/>
        <w:gridCol w:w="1743"/>
        <w:gridCol w:w="9"/>
      </w:tblGrid>
      <w:tr w:rsidR="00EC7CA5" w14:paraId="2E21297C" w14:textId="77777777" w:rsidTr="00D47333">
        <w:trPr>
          <w:gridAfter w:val="1"/>
          <w:wAfter w:w="9" w:type="dxa"/>
          <w:trHeight w:val="167"/>
        </w:trPr>
        <w:tc>
          <w:tcPr>
            <w:tcW w:w="540" w:type="dxa"/>
          </w:tcPr>
          <w:p w14:paraId="10184E2C"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4253" w:type="dxa"/>
          </w:tcPr>
          <w:p w14:paraId="0F7BB2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1750" w:type="dxa"/>
            <w:gridSpan w:val="2"/>
          </w:tcPr>
          <w:p w14:paraId="17803F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6416F7F1" w14:textId="77777777" w:rsidTr="00D47333">
        <w:trPr>
          <w:gridAfter w:val="1"/>
          <w:wAfter w:w="9" w:type="dxa"/>
          <w:trHeight w:val="324"/>
        </w:trPr>
        <w:tc>
          <w:tcPr>
            <w:tcW w:w="540" w:type="dxa"/>
          </w:tcPr>
          <w:p w14:paraId="49415157" w14:textId="77777777" w:rsidR="00EC7CA5" w:rsidRDefault="00EC7CA5" w:rsidP="00D47333">
            <w:pPr>
              <w:spacing w:line="240" w:lineRule="auto"/>
              <w:rPr>
                <w:rFonts w:eastAsia="Times New Roman" w:cs="Times New Roman"/>
                <w:b/>
                <w:szCs w:val="24"/>
                <w:lang w:val="es-MX"/>
              </w:rPr>
            </w:pPr>
          </w:p>
          <w:p w14:paraId="69DA4188" w14:textId="77777777" w:rsidR="00EC7CA5" w:rsidRDefault="00EC7CA5" w:rsidP="00D47333">
            <w:pPr>
              <w:spacing w:line="240" w:lineRule="auto"/>
              <w:rPr>
                <w:rFonts w:eastAsia="Times New Roman" w:cs="Times New Roman"/>
                <w:b/>
                <w:szCs w:val="24"/>
                <w:lang w:val="es-MX"/>
              </w:rPr>
            </w:pPr>
          </w:p>
          <w:p w14:paraId="7510F0D2" w14:textId="77777777" w:rsidR="00EC7CA5" w:rsidRDefault="00EC7CA5" w:rsidP="00D47333">
            <w:pPr>
              <w:spacing w:line="240" w:lineRule="auto"/>
              <w:jc w:val="center"/>
              <w:rPr>
                <w:rFonts w:eastAsia="Times New Roman" w:cs="Times New Roman"/>
                <w:b/>
                <w:szCs w:val="24"/>
                <w:lang w:val="es-MX"/>
              </w:rPr>
            </w:pPr>
            <w:r>
              <w:rPr>
                <w:rFonts w:eastAsia="Times New Roman" w:cs="Times New Roman"/>
                <w:b/>
                <w:szCs w:val="24"/>
                <w:lang w:val="es-MX"/>
              </w:rPr>
              <w:t>1</w:t>
            </w:r>
          </w:p>
        </w:tc>
        <w:tc>
          <w:tcPr>
            <w:tcW w:w="4253" w:type="dxa"/>
            <w:shd w:val="clear" w:color="auto" w:fill="auto"/>
          </w:tcPr>
          <w:p w14:paraId="2C9351CF" w14:textId="77777777" w:rsidR="005D6ED6"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Fase 1: Planeación.                      </w:t>
            </w:r>
          </w:p>
          <w:p w14:paraId="25F39024" w14:textId="3C855BB6"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Obj: </w:t>
            </w:r>
            <w:r w:rsidRPr="002F0B59">
              <w:rPr>
                <w:rFonts w:eastAsia="Times New Roman" w:cs="Times New Roman"/>
                <w:szCs w:val="24"/>
                <w:lang w:val="es-MX"/>
              </w:rPr>
              <w:t>Se define el alcance del proyecto a desarrollar al igual que los</w:t>
            </w:r>
            <w:r>
              <w:rPr>
                <w:rFonts w:eastAsia="Times New Roman" w:cs="Times New Roman"/>
                <w:szCs w:val="24"/>
                <w:lang w:val="es-MX"/>
              </w:rPr>
              <w:t xml:space="preserve"> roles del equipo de trabajo</w:t>
            </w:r>
          </w:p>
        </w:tc>
        <w:tc>
          <w:tcPr>
            <w:tcW w:w="1750" w:type="dxa"/>
            <w:gridSpan w:val="2"/>
            <w:shd w:val="clear" w:color="auto" w:fill="auto"/>
          </w:tcPr>
          <w:p w14:paraId="0BED85A1" w14:textId="77777777" w:rsidR="00EC7CA5" w:rsidRDefault="00EC7CA5" w:rsidP="00D47333">
            <w:pPr>
              <w:spacing w:line="240" w:lineRule="auto"/>
              <w:jc w:val="center"/>
              <w:rPr>
                <w:rFonts w:eastAsia="Times New Roman" w:cs="Times New Roman"/>
                <w:szCs w:val="24"/>
                <w:lang w:val="es-MX"/>
              </w:rPr>
            </w:pPr>
          </w:p>
          <w:p w14:paraId="322C2F15"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9</w:t>
            </w:r>
          </w:p>
        </w:tc>
      </w:tr>
      <w:tr w:rsidR="00EC7CA5" w14:paraId="2A1C76C6" w14:textId="77777777" w:rsidTr="00D47333">
        <w:trPr>
          <w:trHeight w:val="624"/>
        </w:trPr>
        <w:tc>
          <w:tcPr>
            <w:tcW w:w="540" w:type="dxa"/>
          </w:tcPr>
          <w:p w14:paraId="63D50F90" w14:textId="77777777" w:rsidR="00BD45CA" w:rsidRDefault="00BD45CA" w:rsidP="00D47333">
            <w:pPr>
              <w:spacing w:line="240" w:lineRule="auto"/>
              <w:rPr>
                <w:rFonts w:eastAsia="Times New Roman" w:cs="Times New Roman"/>
                <w:b/>
                <w:szCs w:val="24"/>
                <w:lang w:val="es-MX"/>
              </w:rPr>
            </w:pPr>
          </w:p>
          <w:p w14:paraId="7404D2AA" w14:textId="77777777" w:rsidR="00BD45CA" w:rsidRDefault="00BD45CA" w:rsidP="00D47333">
            <w:pPr>
              <w:spacing w:line="240" w:lineRule="auto"/>
              <w:rPr>
                <w:rFonts w:eastAsia="Times New Roman" w:cs="Times New Roman"/>
                <w:b/>
                <w:szCs w:val="24"/>
                <w:lang w:val="es-MX"/>
              </w:rPr>
            </w:pPr>
          </w:p>
          <w:p w14:paraId="7E8DB8CE" w14:textId="77777777" w:rsidR="00BD45CA" w:rsidRDefault="00BD45CA" w:rsidP="00D47333">
            <w:pPr>
              <w:spacing w:line="240" w:lineRule="auto"/>
              <w:rPr>
                <w:rFonts w:eastAsia="Times New Roman" w:cs="Times New Roman"/>
                <w:b/>
                <w:szCs w:val="24"/>
                <w:lang w:val="es-MX"/>
              </w:rPr>
            </w:pPr>
          </w:p>
          <w:p w14:paraId="44D3B9C2" w14:textId="77777777" w:rsidR="00BD45CA" w:rsidRDefault="00BD45CA" w:rsidP="00D47333">
            <w:pPr>
              <w:spacing w:line="240" w:lineRule="auto"/>
              <w:rPr>
                <w:rFonts w:eastAsia="Times New Roman" w:cs="Times New Roman"/>
                <w:b/>
                <w:szCs w:val="24"/>
                <w:lang w:val="es-MX"/>
              </w:rPr>
            </w:pPr>
          </w:p>
          <w:p w14:paraId="117525E3" w14:textId="77777777" w:rsidR="00BD45CA" w:rsidRDefault="00BD45CA" w:rsidP="00D47333">
            <w:pPr>
              <w:spacing w:line="240" w:lineRule="auto"/>
              <w:rPr>
                <w:rFonts w:eastAsia="Times New Roman" w:cs="Times New Roman"/>
                <w:b/>
                <w:szCs w:val="24"/>
                <w:lang w:val="es-MX"/>
              </w:rPr>
            </w:pPr>
          </w:p>
          <w:p w14:paraId="390E3B29" w14:textId="77777777" w:rsidR="00BD45CA" w:rsidRDefault="00BD45CA" w:rsidP="00D47333">
            <w:pPr>
              <w:spacing w:line="240" w:lineRule="auto"/>
              <w:rPr>
                <w:rFonts w:eastAsia="Times New Roman" w:cs="Times New Roman"/>
                <w:b/>
                <w:szCs w:val="24"/>
                <w:lang w:val="es-MX"/>
              </w:rPr>
            </w:pPr>
          </w:p>
          <w:p w14:paraId="13A44C4F" w14:textId="77777777" w:rsidR="00BD45CA" w:rsidRDefault="00BD45CA" w:rsidP="00D47333">
            <w:pPr>
              <w:spacing w:line="240" w:lineRule="auto"/>
              <w:rPr>
                <w:rFonts w:eastAsia="Times New Roman" w:cs="Times New Roman"/>
                <w:b/>
                <w:szCs w:val="24"/>
                <w:lang w:val="es-MX"/>
              </w:rPr>
            </w:pPr>
          </w:p>
          <w:p w14:paraId="6032C50C" w14:textId="7200615E"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2</w:t>
            </w:r>
          </w:p>
        </w:tc>
        <w:tc>
          <w:tcPr>
            <w:tcW w:w="4253" w:type="dxa"/>
            <w:shd w:val="clear" w:color="auto" w:fill="auto"/>
          </w:tcPr>
          <w:p w14:paraId="16BE37CD" w14:textId="77777777"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Fase 2: Preparación de pruebas según las características de la ISO/IEC 25110(adecuación funcional, eficiencia de desempeño, usabilidad, seguridad y mantenibilidad)</w:t>
            </w:r>
          </w:p>
          <w:p w14:paraId="1A6F702B" w14:textId="77777777" w:rsidR="00EC7CA5" w:rsidRDefault="00EC7CA5" w:rsidP="00D47333">
            <w:pPr>
              <w:spacing w:line="240" w:lineRule="auto"/>
              <w:rPr>
                <w:rFonts w:eastAsia="Times New Roman" w:cs="Times New Roman"/>
                <w:szCs w:val="24"/>
                <w:lang w:val="es-MX"/>
              </w:rPr>
            </w:pPr>
            <w:r>
              <w:rPr>
                <w:rFonts w:eastAsia="Times New Roman" w:cs="Times New Roman"/>
                <w:b/>
                <w:szCs w:val="24"/>
                <w:lang w:val="es-MX"/>
              </w:rPr>
              <w:t xml:space="preserve">Obj: </w:t>
            </w:r>
            <w:r w:rsidRPr="00D73125">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02EDA0B" w14:textId="77777777" w:rsidR="00EC7CA5" w:rsidRDefault="00EC7CA5" w:rsidP="00D47333">
            <w:pPr>
              <w:spacing w:line="240" w:lineRule="auto"/>
              <w:rPr>
                <w:rFonts w:eastAsia="Times New Roman" w:cs="Times New Roman"/>
                <w:b/>
                <w:szCs w:val="24"/>
                <w:lang w:val="es-MX"/>
              </w:rPr>
            </w:pPr>
            <w:r w:rsidRPr="00D73125">
              <w:rPr>
                <w:rFonts w:eastAsia="Times New Roman" w:cs="Times New Roman"/>
                <w:b/>
                <w:szCs w:val="24"/>
                <w:lang w:val="es-MX"/>
              </w:rPr>
              <w:t>Actividades:</w:t>
            </w:r>
          </w:p>
          <w:p w14:paraId="606FA93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Modelado de dominio</w:t>
            </w:r>
          </w:p>
          <w:p w14:paraId="36BB9F4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lan de pruebas.</w:t>
            </w:r>
          </w:p>
          <w:p w14:paraId="56DA9A78"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l diseño de pruebas.</w:t>
            </w:r>
          </w:p>
          <w:p w14:paraId="1B64DD7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 casos de prueba</w:t>
            </w:r>
          </w:p>
          <w:p w14:paraId="0790D8F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rocedimiento de pruebas</w:t>
            </w:r>
          </w:p>
          <w:p w14:paraId="5AE0B1E1" w14:textId="77777777" w:rsidR="00EC7CA5" w:rsidRPr="00D7312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1759" w:type="dxa"/>
            <w:gridSpan w:val="3"/>
            <w:shd w:val="clear" w:color="auto" w:fill="auto"/>
          </w:tcPr>
          <w:p w14:paraId="7914F461" w14:textId="77777777" w:rsidR="00EC7CA5" w:rsidRDefault="00EC7CA5" w:rsidP="00D47333">
            <w:pPr>
              <w:spacing w:line="240" w:lineRule="auto"/>
              <w:jc w:val="center"/>
              <w:rPr>
                <w:rFonts w:eastAsia="Times New Roman" w:cs="Times New Roman"/>
                <w:szCs w:val="24"/>
                <w:lang w:val="es-MX"/>
              </w:rPr>
            </w:pPr>
          </w:p>
          <w:p w14:paraId="33F01FCE" w14:textId="77777777" w:rsidR="00EC7CA5" w:rsidRDefault="00EC7CA5" w:rsidP="00D47333">
            <w:pPr>
              <w:spacing w:line="240" w:lineRule="auto"/>
              <w:jc w:val="center"/>
              <w:rPr>
                <w:rFonts w:eastAsia="Times New Roman" w:cs="Times New Roman"/>
                <w:szCs w:val="24"/>
                <w:lang w:val="es-MX"/>
              </w:rPr>
            </w:pPr>
          </w:p>
          <w:p w14:paraId="1E00F156" w14:textId="77777777" w:rsidR="00EC7CA5" w:rsidRDefault="00EC7CA5" w:rsidP="00D47333">
            <w:pPr>
              <w:spacing w:line="240" w:lineRule="auto"/>
              <w:jc w:val="center"/>
              <w:rPr>
                <w:rFonts w:eastAsia="Times New Roman" w:cs="Times New Roman"/>
                <w:szCs w:val="24"/>
                <w:lang w:val="es-MX"/>
              </w:rPr>
            </w:pPr>
          </w:p>
          <w:p w14:paraId="25373F5E" w14:textId="77777777" w:rsidR="00EC7CA5" w:rsidRDefault="00EC7CA5" w:rsidP="00D47333">
            <w:pPr>
              <w:spacing w:line="240" w:lineRule="auto"/>
              <w:jc w:val="center"/>
              <w:rPr>
                <w:rFonts w:eastAsia="Times New Roman" w:cs="Times New Roman"/>
                <w:szCs w:val="24"/>
                <w:lang w:val="es-MX"/>
              </w:rPr>
            </w:pPr>
          </w:p>
          <w:p w14:paraId="5386CBCB" w14:textId="77777777" w:rsidR="00EC7CA5" w:rsidRDefault="00EC7CA5" w:rsidP="00D47333">
            <w:pPr>
              <w:spacing w:line="240" w:lineRule="auto"/>
              <w:jc w:val="center"/>
              <w:rPr>
                <w:rFonts w:eastAsia="Times New Roman" w:cs="Times New Roman"/>
                <w:szCs w:val="24"/>
                <w:lang w:val="es-MX"/>
              </w:rPr>
            </w:pPr>
          </w:p>
          <w:p w14:paraId="754511FF" w14:textId="77777777" w:rsidR="00EC7CA5" w:rsidRDefault="00EC7CA5" w:rsidP="00D47333">
            <w:pPr>
              <w:spacing w:line="240" w:lineRule="auto"/>
              <w:jc w:val="center"/>
              <w:rPr>
                <w:rFonts w:eastAsia="Times New Roman" w:cs="Times New Roman"/>
                <w:szCs w:val="24"/>
                <w:lang w:val="es-MX"/>
              </w:rPr>
            </w:pPr>
          </w:p>
          <w:p w14:paraId="75D04903" w14:textId="77777777" w:rsidR="00EC7CA5" w:rsidRDefault="00EC7CA5" w:rsidP="00D47333">
            <w:pPr>
              <w:spacing w:line="240" w:lineRule="auto"/>
              <w:jc w:val="center"/>
              <w:rPr>
                <w:rFonts w:eastAsia="Times New Roman" w:cs="Times New Roman"/>
                <w:szCs w:val="24"/>
                <w:lang w:val="es-MX"/>
              </w:rPr>
            </w:pPr>
          </w:p>
          <w:p w14:paraId="528DEF26"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17</w:t>
            </w:r>
          </w:p>
        </w:tc>
      </w:tr>
      <w:tr w:rsidR="00EC7CA5" w14:paraId="65B43805" w14:textId="77777777" w:rsidTr="00D47333">
        <w:trPr>
          <w:trHeight w:val="348"/>
        </w:trPr>
        <w:tc>
          <w:tcPr>
            <w:tcW w:w="540" w:type="dxa"/>
          </w:tcPr>
          <w:p w14:paraId="5492D9D7" w14:textId="77777777" w:rsidR="00BD45CA" w:rsidRDefault="00BD45CA" w:rsidP="00D47333">
            <w:pPr>
              <w:spacing w:line="240" w:lineRule="auto"/>
              <w:rPr>
                <w:rFonts w:eastAsia="Times New Roman" w:cs="Times New Roman"/>
                <w:b/>
                <w:szCs w:val="24"/>
                <w:lang w:val="es-MX"/>
              </w:rPr>
            </w:pPr>
          </w:p>
          <w:p w14:paraId="62EE0B37" w14:textId="77777777" w:rsidR="00BD45CA" w:rsidRDefault="00BD45CA" w:rsidP="00D47333">
            <w:pPr>
              <w:spacing w:line="240" w:lineRule="auto"/>
              <w:rPr>
                <w:rFonts w:eastAsia="Times New Roman" w:cs="Times New Roman"/>
                <w:b/>
                <w:szCs w:val="24"/>
                <w:lang w:val="es-MX"/>
              </w:rPr>
            </w:pPr>
          </w:p>
          <w:p w14:paraId="3525525D" w14:textId="77777777" w:rsidR="00BD45CA" w:rsidRDefault="00BD45CA" w:rsidP="00D47333">
            <w:pPr>
              <w:spacing w:line="240" w:lineRule="auto"/>
              <w:rPr>
                <w:rFonts w:eastAsia="Times New Roman" w:cs="Times New Roman"/>
                <w:b/>
                <w:szCs w:val="24"/>
                <w:lang w:val="es-MX"/>
              </w:rPr>
            </w:pPr>
          </w:p>
          <w:p w14:paraId="210547F9" w14:textId="61312355"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3</w:t>
            </w:r>
          </w:p>
        </w:tc>
        <w:tc>
          <w:tcPr>
            <w:tcW w:w="4260" w:type="dxa"/>
            <w:gridSpan w:val="2"/>
            <w:shd w:val="clear" w:color="auto" w:fill="auto"/>
          </w:tcPr>
          <w:p w14:paraId="62A6DE37" w14:textId="77777777" w:rsidR="00EC7CA5" w:rsidRPr="005D6ED6" w:rsidRDefault="00EC7CA5" w:rsidP="005D6ED6">
            <w:pPr>
              <w:tabs>
                <w:tab w:val="left" w:pos="900"/>
              </w:tabs>
              <w:spacing w:line="240" w:lineRule="auto"/>
              <w:jc w:val="left"/>
              <w:rPr>
                <w:rFonts w:eastAsia="Times New Roman" w:cs="Times New Roman"/>
                <w:b/>
                <w:bCs/>
                <w:szCs w:val="24"/>
                <w:lang w:val="es-MX"/>
              </w:rPr>
            </w:pPr>
            <w:r w:rsidRPr="005D6ED6">
              <w:rPr>
                <w:rFonts w:eastAsia="Times New Roman" w:cs="Times New Roman"/>
                <w:b/>
                <w:bCs/>
                <w:szCs w:val="24"/>
                <w:lang w:val="es-MX"/>
              </w:rPr>
              <w:t xml:space="preserve">Fase 3: Ejecución de pruebas </w:t>
            </w:r>
          </w:p>
          <w:p w14:paraId="36A7DE1D" w14:textId="77777777" w:rsidR="00EC7CA5" w:rsidRPr="00AC7ED2" w:rsidRDefault="00EC7CA5" w:rsidP="00D47333">
            <w:pPr>
              <w:tabs>
                <w:tab w:val="left" w:pos="900"/>
              </w:tabs>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Se busca con los datos de la fase 2 ejecutar las pruebas.</w:t>
            </w:r>
          </w:p>
          <w:p w14:paraId="6100DB38" w14:textId="77777777" w:rsidR="00EC7CA5" w:rsidRPr="00AC7ED2" w:rsidRDefault="00EC7CA5" w:rsidP="00D47333">
            <w:pPr>
              <w:tabs>
                <w:tab w:val="left" w:pos="900"/>
              </w:tabs>
              <w:spacing w:line="240" w:lineRule="auto"/>
              <w:rPr>
                <w:rFonts w:eastAsia="Times New Roman" w:cs="Times New Roman"/>
                <w:szCs w:val="24"/>
                <w:lang w:val="es-MX"/>
              </w:rPr>
            </w:pPr>
            <w:r w:rsidRPr="00AC7ED2">
              <w:rPr>
                <w:rFonts w:eastAsia="Times New Roman" w:cs="Times New Roman"/>
                <w:szCs w:val="24"/>
                <w:lang w:val="es-MX"/>
              </w:rPr>
              <w:t>Actividades:</w:t>
            </w:r>
          </w:p>
          <w:p w14:paraId="78E6E7A1"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Logs de prueba</w:t>
            </w:r>
          </w:p>
          <w:p w14:paraId="4D510818"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alizar Pruebas</w:t>
            </w:r>
          </w:p>
          <w:p w14:paraId="38B05D42"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porte de incidencias</w:t>
            </w:r>
          </w:p>
        </w:tc>
        <w:tc>
          <w:tcPr>
            <w:tcW w:w="1752" w:type="dxa"/>
            <w:gridSpan w:val="2"/>
            <w:shd w:val="clear" w:color="auto" w:fill="auto"/>
          </w:tcPr>
          <w:p w14:paraId="60F66CF7" w14:textId="77777777" w:rsidR="00EC7CA5" w:rsidRDefault="00EC7CA5" w:rsidP="00D47333">
            <w:pPr>
              <w:spacing w:line="240" w:lineRule="auto"/>
              <w:jc w:val="center"/>
              <w:rPr>
                <w:rFonts w:eastAsia="Times New Roman" w:cs="Times New Roman"/>
                <w:szCs w:val="24"/>
                <w:lang w:val="es-MX"/>
              </w:rPr>
            </w:pPr>
          </w:p>
          <w:p w14:paraId="68BF1E36" w14:textId="77777777" w:rsidR="00EC7CA5" w:rsidRDefault="00EC7CA5" w:rsidP="00D47333">
            <w:pPr>
              <w:spacing w:line="240" w:lineRule="auto"/>
              <w:jc w:val="center"/>
              <w:rPr>
                <w:rFonts w:eastAsia="Times New Roman" w:cs="Times New Roman"/>
                <w:szCs w:val="24"/>
                <w:lang w:val="es-MX"/>
              </w:rPr>
            </w:pPr>
          </w:p>
          <w:p w14:paraId="06F6FFB2" w14:textId="77777777" w:rsidR="00EC7CA5" w:rsidRDefault="00EC7CA5" w:rsidP="00D47333">
            <w:pPr>
              <w:spacing w:line="240" w:lineRule="auto"/>
              <w:jc w:val="center"/>
              <w:rPr>
                <w:rFonts w:eastAsia="Times New Roman" w:cs="Times New Roman"/>
                <w:szCs w:val="24"/>
                <w:lang w:val="es-MX"/>
              </w:rPr>
            </w:pPr>
          </w:p>
          <w:p w14:paraId="4CBC0FBA"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7</w:t>
            </w:r>
          </w:p>
        </w:tc>
      </w:tr>
      <w:tr w:rsidR="00EC7CA5" w14:paraId="1FCE29A3" w14:textId="77777777" w:rsidTr="00D47333">
        <w:trPr>
          <w:trHeight w:val="396"/>
        </w:trPr>
        <w:tc>
          <w:tcPr>
            <w:tcW w:w="540" w:type="dxa"/>
          </w:tcPr>
          <w:p w14:paraId="76AAD6DE" w14:textId="77777777" w:rsidR="00BD45CA" w:rsidRDefault="00BD45CA" w:rsidP="00D47333">
            <w:pPr>
              <w:spacing w:line="240" w:lineRule="auto"/>
              <w:rPr>
                <w:rFonts w:eastAsia="Times New Roman" w:cs="Times New Roman"/>
                <w:b/>
                <w:szCs w:val="24"/>
                <w:lang w:val="es-MX"/>
              </w:rPr>
            </w:pPr>
          </w:p>
          <w:p w14:paraId="4E512115" w14:textId="77777777" w:rsidR="00BD45CA" w:rsidRDefault="00BD45CA" w:rsidP="00D47333">
            <w:pPr>
              <w:spacing w:line="240" w:lineRule="auto"/>
              <w:rPr>
                <w:rFonts w:eastAsia="Times New Roman" w:cs="Times New Roman"/>
                <w:b/>
                <w:szCs w:val="24"/>
                <w:lang w:val="es-MX"/>
              </w:rPr>
            </w:pPr>
          </w:p>
          <w:p w14:paraId="4DD615C5" w14:textId="1301FCEF"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4</w:t>
            </w:r>
          </w:p>
        </w:tc>
        <w:tc>
          <w:tcPr>
            <w:tcW w:w="4260" w:type="dxa"/>
            <w:gridSpan w:val="2"/>
            <w:shd w:val="clear" w:color="auto" w:fill="auto"/>
          </w:tcPr>
          <w:p w14:paraId="290E0D5F" w14:textId="77777777" w:rsidR="00EC7CA5" w:rsidRPr="005D6ED6" w:rsidRDefault="00EC7CA5" w:rsidP="00D47333">
            <w:pPr>
              <w:spacing w:line="240" w:lineRule="auto"/>
              <w:rPr>
                <w:rFonts w:eastAsia="Times New Roman" w:cs="Times New Roman"/>
                <w:b/>
                <w:bCs/>
                <w:szCs w:val="24"/>
                <w:lang w:val="es-MX"/>
              </w:rPr>
            </w:pPr>
            <w:r w:rsidRPr="005D6ED6">
              <w:rPr>
                <w:rFonts w:eastAsia="Times New Roman" w:cs="Times New Roman"/>
                <w:b/>
                <w:bCs/>
                <w:szCs w:val="24"/>
                <w:lang w:val="es-MX"/>
              </w:rPr>
              <w:t>Fase 4: Finalización de pruebas</w:t>
            </w:r>
          </w:p>
          <w:p w14:paraId="1B23B115" w14:textId="77777777" w:rsidR="00EC7CA5" w:rsidRPr="00AC7ED2" w:rsidRDefault="00EC7CA5" w:rsidP="00D47333">
            <w:pPr>
              <w:spacing w:line="240" w:lineRule="auto"/>
              <w:rPr>
                <w:rFonts w:eastAsia="Times New Roman" w:cs="Times New Roman"/>
                <w:szCs w:val="24"/>
                <w:lang w:val="es-MX"/>
              </w:rPr>
            </w:pPr>
            <w:r w:rsidRPr="005D6ED6">
              <w:rPr>
                <w:rFonts w:eastAsia="Times New Roman" w:cs="Times New Roman"/>
                <w:b/>
                <w:bCs/>
                <w:szCs w:val="24"/>
                <w:lang w:val="es-MX"/>
              </w:rPr>
              <w:t>Obj:</w:t>
            </w:r>
            <w:r w:rsidRPr="00AC7ED2">
              <w:rPr>
                <w:rFonts w:eastAsia="Times New Roman" w:cs="Times New Roman"/>
                <w:szCs w:val="24"/>
                <w:lang w:val="es-MX"/>
              </w:rPr>
              <w:t xml:space="preserve"> Documentar los resultados</w:t>
            </w:r>
          </w:p>
          <w:p w14:paraId="434D359D" w14:textId="77777777" w:rsidR="00EC7CA5" w:rsidRPr="00AC7ED2" w:rsidRDefault="00EC7CA5" w:rsidP="00D47333">
            <w:pPr>
              <w:spacing w:line="240" w:lineRule="auto"/>
              <w:rPr>
                <w:rFonts w:eastAsia="Times New Roman" w:cs="Times New Roman"/>
                <w:szCs w:val="24"/>
                <w:lang w:val="es-MX"/>
              </w:rPr>
            </w:pPr>
            <w:r w:rsidRPr="00AC7ED2">
              <w:rPr>
                <w:rFonts w:eastAsia="Times New Roman" w:cs="Times New Roman"/>
                <w:szCs w:val="24"/>
                <w:lang w:val="es-MX"/>
              </w:rPr>
              <w:t>Actividades</w:t>
            </w:r>
          </w:p>
          <w:p w14:paraId="040EB0B7" w14:textId="77777777" w:rsidR="00EC7CA5" w:rsidRPr="00AC7ED2" w:rsidRDefault="00EC7CA5" w:rsidP="00525E5E">
            <w:pPr>
              <w:pStyle w:val="Prrafodelista"/>
              <w:numPr>
                <w:ilvl w:val="0"/>
                <w:numId w:val="116"/>
              </w:numPr>
              <w:spacing w:after="160" w:line="240" w:lineRule="auto"/>
              <w:jc w:val="left"/>
              <w:rPr>
                <w:rFonts w:eastAsia="Times New Roman" w:cs="Times New Roman"/>
                <w:szCs w:val="24"/>
                <w:lang w:val="es-MX"/>
              </w:rPr>
            </w:pPr>
            <w:r w:rsidRPr="00AC7ED2">
              <w:rPr>
                <w:rFonts w:eastAsia="Times New Roman" w:cs="Times New Roman"/>
                <w:szCs w:val="24"/>
                <w:lang w:val="es-MX"/>
              </w:rPr>
              <w:t>Reporte final de pruebas</w:t>
            </w:r>
          </w:p>
        </w:tc>
        <w:tc>
          <w:tcPr>
            <w:tcW w:w="1752" w:type="dxa"/>
            <w:gridSpan w:val="2"/>
            <w:shd w:val="clear" w:color="auto" w:fill="auto"/>
          </w:tcPr>
          <w:p w14:paraId="429E0671" w14:textId="77777777" w:rsidR="00EC7CA5" w:rsidRDefault="00EC7CA5" w:rsidP="00D47333">
            <w:pPr>
              <w:spacing w:line="240" w:lineRule="auto"/>
              <w:jc w:val="center"/>
              <w:rPr>
                <w:rFonts w:eastAsia="Times New Roman" w:cs="Times New Roman"/>
                <w:szCs w:val="24"/>
                <w:lang w:val="es-MX"/>
              </w:rPr>
            </w:pPr>
          </w:p>
          <w:p w14:paraId="4369EC1A" w14:textId="77777777" w:rsidR="00EC7CA5" w:rsidRDefault="00EC7CA5" w:rsidP="00D47333">
            <w:pPr>
              <w:spacing w:line="240" w:lineRule="auto"/>
              <w:jc w:val="center"/>
              <w:rPr>
                <w:rFonts w:eastAsia="Times New Roman" w:cs="Times New Roman"/>
                <w:szCs w:val="24"/>
                <w:lang w:val="es-MX"/>
              </w:rPr>
            </w:pPr>
          </w:p>
          <w:p w14:paraId="51936D1F"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2</w:t>
            </w:r>
          </w:p>
        </w:tc>
      </w:tr>
    </w:tbl>
    <w:p w14:paraId="432010DB" w14:textId="77777777" w:rsidR="00EC7CA5" w:rsidRDefault="00EC7CA5" w:rsidP="00D47333">
      <w:pPr>
        <w:spacing w:line="240" w:lineRule="auto"/>
        <w:rPr>
          <w:rFonts w:eastAsia="Times New Roman" w:cs="Times New Roman"/>
          <w:b/>
          <w:szCs w:val="24"/>
          <w:lang w:val="es-MX"/>
        </w:rPr>
      </w:pPr>
    </w:p>
    <w:p w14:paraId="403375B4" w14:textId="77777777" w:rsidR="00EC7CA5" w:rsidRDefault="00EC7CA5" w:rsidP="00D47333">
      <w:pPr>
        <w:ind w:firstLine="0"/>
        <w:rPr>
          <w:rFonts w:eastAsia="Times New Roman" w:cs="Times New Roman"/>
          <w:b/>
          <w:szCs w:val="24"/>
        </w:rPr>
      </w:pPr>
      <w:r>
        <w:rPr>
          <w:rFonts w:eastAsia="Times New Roman" w:cs="Times New Roman"/>
          <w:b/>
          <w:szCs w:val="24"/>
        </w:rPr>
        <w:t>Casos de uso #16 y #10</w:t>
      </w:r>
    </w:p>
    <w:p w14:paraId="1137538F" w14:textId="77777777"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CU16: Crear mantenimiento (tabla parámetro) </w:t>
      </w:r>
    </w:p>
    <w:p w14:paraId="5200852E" w14:textId="3EA7ED88"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Nombre CU10: Crear alerta (tabla parámetro)</w:t>
      </w:r>
    </w:p>
    <w:tbl>
      <w:tblPr>
        <w:tblW w:w="0" w:type="auto"/>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3576"/>
        <w:gridCol w:w="2028"/>
      </w:tblGrid>
      <w:tr w:rsidR="00EC7CA5" w14:paraId="419C305C" w14:textId="77777777" w:rsidTr="00D47333">
        <w:trPr>
          <w:trHeight w:val="215"/>
        </w:trPr>
        <w:tc>
          <w:tcPr>
            <w:tcW w:w="1440" w:type="dxa"/>
          </w:tcPr>
          <w:p w14:paraId="790226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lastRenderedPageBreak/>
              <w:t>#</w:t>
            </w:r>
          </w:p>
        </w:tc>
        <w:tc>
          <w:tcPr>
            <w:tcW w:w="3576" w:type="dxa"/>
          </w:tcPr>
          <w:p w14:paraId="629C3D8B"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028" w:type="dxa"/>
          </w:tcPr>
          <w:p w14:paraId="1EF1E9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00912070" w14:textId="77777777" w:rsidTr="00D47333">
        <w:trPr>
          <w:trHeight w:val="336"/>
        </w:trPr>
        <w:tc>
          <w:tcPr>
            <w:tcW w:w="1440" w:type="dxa"/>
          </w:tcPr>
          <w:p w14:paraId="1FF80AB9" w14:textId="77777777" w:rsidR="00EC7CA5" w:rsidRDefault="00EC7CA5" w:rsidP="00D47333">
            <w:pPr>
              <w:rPr>
                <w:rFonts w:eastAsia="Times New Roman" w:cs="Times New Roman"/>
                <w:b/>
                <w:szCs w:val="24"/>
                <w:lang w:val="es-MX"/>
              </w:rPr>
            </w:pPr>
          </w:p>
          <w:p w14:paraId="2875FBF2" w14:textId="0BF40CA2" w:rsidR="00EC7CA5" w:rsidRDefault="00EC7CA5" w:rsidP="00BD45CA">
            <w:pPr>
              <w:ind w:firstLine="0"/>
              <w:rPr>
                <w:rFonts w:eastAsia="Times New Roman" w:cs="Times New Roman"/>
                <w:b/>
                <w:szCs w:val="24"/>
                <w:lang w:val="es-MX"/>
              </w:rPr>
            </w:pPr>
          </w:p>
          <w:p w14:paraId="514F3C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576" w:type="dxa"/>
            <w:shd w:val="clear" w:color="auto" w:fill="auto"/>
          </w:tcPr>
          <w:p w14:paraId="67DC155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1: Planeación                            Obj: </w:t>
            </w:r>
            <w:r w:rsidRPr="005721D7">
              <w:rPr>
                <w:rFonts w:eastAsia="Times New Roman" w:cs="Times New Roman"/>
                <w:szCs w:val="24"/>
                <w:lang w:val="es-MX"/>
              </w:rPr>
              <w:t>Se define el alcance del proyecto a desarrollar al igual que los roles del equipo de trabajo.</w:t>
            </w:r>
          </w:p>
          <w:p w14:paraId="012B32B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144C82E"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76C06DAB"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4F3C2026"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 xml:space="preserve">Tipos de pruebas                 </w:t>
            </w:r>
          </w:p>
        </w:tc>
        <w:tc>
          <w:tcPr>
            <w:tcW w:w="2028" w:type="dxa"/>
            <w:shd w:val="clear" w:color="auto" w:fill="auto"/>
          </w:tcPr>
          <w:p w14:paraId="50AA225A" w14:textId="77777777" w:rsidR="00EC7CA5" w:rsidRDefault="00EC7CA5" w:rsidP="00D47333">
            <w:pPr>
              <w:jc w:val="center"/>
              <w:rPr>
                <w:rFonts w:eastAsia="Times New Roman" w:cs="Times New Roman"/>
                <w:bCs/>
                <w:szCs w:val="24"/>
                <w:lang w:val="es-MX"/>
              </w:rPr>
            </w:pPr>
          </w:p>
          <w:p w14:paraId="77A124AD" w14:textId="77777777" w:rsidR="00EC7CA5" w:rsidRDefault="00EC7CA5" w:rsidP="00C6717F">
            <w:pPr>
              <w:ind w:firstLine="0"/>
              <w:rPr>
                <w:rFonts w:eastAsia="Times New Roman" w:cs="Times New Roman"/>
                <w:bCs/>
                <w:szCs w:val="24"/>
                <w:lang w:val="es-MX"/>
              </w:rPr>
            </w:pPr>
          </w:p>
          <w:p w14:paraId="7C0901A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9</w:t>
            </w:r>
          </w:p>
        </w:tc>
      </w:tr>
      <w:tr w:rsidR="00EC7CA5" w14:paraId="5CC3F0C5" w14:textId="77777777" w:rsidTr="00D47333">
        <w:trPr>
          <w:trHeight w:val="420"/>
        </w:trPr>
        <w:tc>
          <w:tcPr>
            <w:tcW w:w="1440" w:type="dxa"/>
          </w:tcPr>
          <w:p w14:paraId="782C96C9" w14:textId="77777777" w:rsidR="00BD45CA" w:rsidRDefault="00BD45CA" w:rsidP="00D47333">
            <w:pPr>
              <w:jc w:val="center"/>
              <w:rPr>
                <w:rFonts w:eastAsia="Times New Roman" w:cs="Times New Roman"/>
                <w:b/>
                <w:szCs w:val="24"/>
                <w:lang w:val="es-MX"/>
              </w:rPr>
            </w:pPr>
          </w:p>
          <w:p w14:paraId="0D592538" w14:textId="77777777" w:rsidR="00BD45CA" w:rsidRDefault="00BD45CA" w:rsidP="00D47333">
            <w:pPr>
              <w:jc w:val="center"/>
              <w:rPr>
                <w:rFonts w:eastAsia="Times New Roman" w:cs="Times New Roman"/>
                <w:b/>
                <w:szCs w:val="24"/>
                <w:lang w:val="es-MX"/>
              </w:rPr>
            </w:pPr>
          </w:p>
          <w:p w14:paraId="77A8E7D0" w14:textId="77777777" w:rsidR="00BD45CA" w:rsidRDefault="00BD45CA" w:rsidP="00D47333">
            <w:pPr>
              <w:jc w:val="center"/>
              <w:rPr>
                <w:rFonts w:eastAsia="Times New Roman" w:cs="Times New Roman"/>
                <w:b/>
                <w:szCs w:val="24"/>
                <w:lang w:val="es-MX"/>
              </w:rPr>
            </w:pPr>
          </w:p>
          <w:p w14:paraId="08920570" w14:textId="77777777" w:rsidR="00BD45CA" w:rsidRDefault="00BD45CA" w:rsidP="00D47333">
            <w:pPr>
              <w:jc w:val="center"/>
              <w:rPr>
                <w:rFonts w:eastAsia="Times New Roman" w:cs="Times New Roman"/>
                <w:b/>
                <w:szCs w:val="24"/>
                <w:lang w:val="es-MX"/>
              </w:rPr>
            </w:pPr>
          </w:p>
          <w:p w14:paraId="5A962827" w14:textId="25D21C3D"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576" w:type="dxa"/>
            <w:shd w:val="clear" w:color="auto" w:fill="auto"/>
          </w:tcPr>
          <w:p w14:paraId="4D8F343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09D3E5D3"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1248514"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112174D"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7E149FF0"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848B883"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18DB8363" w14:textId="77777777" w:rsidR="00EC7CA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384C21F1"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2028" w:type="dxa"/>
            <w:shd w:val="clear" w:color="auto" w:fill="auto"/>
          </w:tcPr>
          <w:p w14:paraId="5BBEDE22" w14:textId="77777777" w:rsidR="00EC7CA5" w:rsidRDefault="00EC7CA5" w:rsidP="00D47333">
            <w:pPr>
              <w:jc w:val="center"/>
              <w:rPr>
                <w:rFonts w:eastAsia="Times New Roman" w:cs="Times New Roman"/>
                <w:bCs/>
                <w:szCs w:val="24"/>
                <w:lang w:val="es-MX"/>
              </w:rPr>
            </w:pPr>
          </w:p>
          <w:p w14:paraId="445CB869" w14:textId="77777777" w:rsidR="00EC7CA5" w:rsidRDefault="00EC7CA5" w:rsidP="00D47333">
            <w:pPr>
              <w:jc w:val="center"/>
              <w:rPr>
                <w:rFonts w:eastAsia="Times New Roman" w:cs="Times New Roman"/>
                <w:bCs/>
                <w:szCs w:val="24"/>
                <w:lang w:val="es-MX"/>
              </w:rPr>
            </w:pPr>
          </w:p>
          <w:p w14:paraId="6ED57772" w14:textId="77777777" w:rsidR="00EC7CA5" w:rsidRDefault="00EC7CA5" w:rsidP="00BD45CA">
            <w:pPr>
              <w:ind w:firstLine="0"/>
              <w:rPr>
                <w:rFonts w:eastAsia="Times New Roman" w:cs="Times New Roman"/>
                <w:bCs/>
                <w:szCs w:val="24"/>
                <w:lang w:val="es-MX"/>
              </w:rPr>
            </w:pPr>
          </w:p>
          <w:p w14:paraId="0E543D5D" w14:textId="77777777" w:rsidR="00EC7CA5" w:rsidRDefault="00EC7CA5" w:rsidP="00D47333">
            <w:pPr>
              <w:jc w:val="center"/>
              <w:rPr>
                <w:rFonts w:eastAsia="Times New Roman" w:cs="Times New Roman"/>
                <w:bCs/>
                <w:szCs w:val="24"/>
                <w:lang w:val="es-MX"/>
              </w:rPr>
            </w:pPr>
          </w:p>
          <w:p w14:paraId="50C2D07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9</w:t>
            </w:r>
          </w:p>
        </w:tc>
      </w:tr>
      <w:tr w:rsidR="00EC7CA5" w14:paraId="5A3CC221" w14:textId="77777777" w:rsidTr="00D47333">
        <w:trPr>
          <w:trHeight w:val="468"/>
        </w:trPr>
        <w:tc>
          <w:tcPr>
            <w:tcW w:w="1440" w:type="dxa"/>
          </w:tcPr>
          <w:p w14:paraId="63F88E5B" w14:textId="77777777" w:rsidR="00EC7CA5" w:rsidRDefault="00EC7CA5" w:rsidP="00D47333">
            <w:pPr>
              <w:jc w:val="center"/>
              <w:rPr>
                <w:rFonts w:eastAsia="Times New Roman" w:cs="Times New Roman"/>
                <w:b/>
                <w:szCs w:val="24"/>
                <w:lang w:val="es-MX"/>
              </w:rPr>
            </w:pPr>
          </w:p>
          <w:p w14:paraId="517A1C43" w14:textId="77777777" w:rsidR="00EC7CA5" w:rsidRDefault="00EC7CA5" w:rsidP="00D47333">
            <w:pPr>
              <w:jc w:val="center"/>
              <w:rPr>
                <w:rFonts w:eastAsia="Times New Roman" w:cs="Times New Roman"/>
                <w:b/>
                <w:szCs w:val="24"/>
                <w:lang w:val="es-MX"/>
              </w:rPr>
            </w:pPr>
          </w:p>
          <w:p w14:paraId="549B230F" w14:textId="77777777" w:rsidR="00EC7CA5" w:rsidRDefault="00EC7CA5" w:rsidP="00D47333">
            <w:pPr>
              <w:jc w:val="center"/>
              <w:rPr>
                <w:rFonts w:eastAsia="Times New Roman" w:cs="Times New Roman"/>
                <w:b/>
                <w:szCs w:val="24"/>
                <w:lang w:val="es-MX"/>
              </w:rPr>
            </w:pPr>
          </w:p>
          <w:p w14:paraId="5E9CE5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576" w:type="dxa"/>
            <w:shd w:val="clear" w:color="auto" w:fill="auto"/>
          </w:tcPr>
          <w:p w14:paraId="44287370" w14:textId="77777777" w:rsidR="00EC7CA5" w:rsidRPr="003A7B45" w:rsidRDefault="00EC7CA5" w:rsidP="005D6ED6">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3A7B45">
              <w:rPr>
                <w:rFonts w:eastAsia="Times New Roman" w:cs="Times New Roman"/>
                <w:szCs w:val="24"/>
                <w:lang w:val="es-MX"/>
              </w:rPr>
              <w:t>Se busca con los datos de la fase 2 ejecutar las pruebas.</w:t>
            </w:r>
          </w:p>
          <w:p w14:paraId="5EE16F98"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983073E"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Logs de prueba</w:t>
            </w:r>
          </w:p>
          <w:p w14:paraId="02B99405"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alizar Pruebas</w:t>
            </w:r>
          </w:p>
          <w:p w14:paraId="247023AA" w14:textId="77777777" w:rsidR="00EC7CA5" w:rsidRPr="0027716F"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porte de incidencias</w:t>
            </w:r>
          </w:p>
        </w:tc>
        <w:tc>
          <w:tcPr>
            <w:tcW w:w="2028" w:type="dxa"/>
            <w:shd w:val="clear" w:color="auto" w:fill="auto"/>
          </w:tcPr>
          <w:p w14:paraId="7D14EBCD" w14:textId="77777777" w:rsidR="00EC7CA5" w:rsidRDefault="00EC7CA5" w:rsidP="00D47333">
            <w:pPr>
              <w:jc w:val="center"/>
              <w:rPr>
                <w:rFonts w:eastAsia="Times New Roman" w:cs="Times New Roman"/>
                <w:bCs/>
                <w:szCs w:val="24"/>
                <w:lang w:val="es-MX"/>
              </w:rPr>
            </w:pPr>
          </w:p>
          <w:p w14:paraId="26A70D69" w14:textId="77777777" w:rsidR="00EC7CA5" w:rsidRDefault="00EC7CA5" w:rsidP="00D47333">
            <w:pPr>
              <w:jc w:val="center"/>
              <w:rPr>
                <w:rFonts w:eastAsia="Times New Roman" w:cs="Times New Roman"/>
                <w:bCs/>
                <w:szCs w:val="24"/>
                <w:lang w:val="es-MX"/>
              </w:rPr>
            </w:pPr>
          </w:p>
          <w:p w14:paraId="71BA4B62" w14:textId="77777777" w:rsidR="00EC7CA5" w:rsidRDefault="00EC7CA5" w:rsidP="00D47333">
            <w:pPr>
              <w:jc w:val="center"/>
              <w:rPr>
                <w:rFonts w:eastAsia="Times New Roman" w:cs="Times New Roman"/>
                <w:bCs/>
                <w:szCs w:val="24"/>
                <w:lang w:val="es-MX"/>
              </w:rPr>
            </w:pPr>
          </w:p>
          <w:p w14:paraId="12EAF16E"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3</w:t>
            </w:r>
          </w:p>
        </w:tc>
      </w:tr>
      <w:tr w:rsidR="00EC7CA5" w14:paraId="296DDFDA" w14:textId="77777777" w:rsidTr="00D47333">
        <w:trPr>
          <w:trHeight w:val="552"/>
        </w:trPr>
        <w:tc>
          <w:tcPr>
            <w:tcW w:w="1440" w:type="dxa"/>
          </w:tcPr>
          <w:p w14:paraId="67F05C87" w14:textId="77777777" w:rsidR="00EC7CA5" w:rsidRDefault="00EC7CA5" w:rsidP="00D47333">
            <w:pPr>
              <w:jc w:val="center"/>
              <w:rPr>
                <w:rFonts w:eastAsia="Times New Roman" w:cs="Times New Roman"/>
                <w:b/>
                <w:szCs w:val="24"/>
                <w:lang w:val="es-MX"/>
              </w:rPr>
            </w:pPr>
          </w:p>
          <w:p w14:paraId="0B1AA081" w14:textId="77777777" w:rsidR="00EC7CA5" w:rsidRDefault="00EC7CA5" w:rsidP="00D47333">
            <w:pPr>
              <w:jc w:val="center"/>
              <w:rPr>
                <w:rFonts w:eastAsia="Times New Roman" w:cs="Times New Roman"/>
                <w:b/>
                <w:szCs w:val="24"/>
                <w:lang w:val="es-MX"/>
              </w:rPr>
            </w:pPr>
          </w:p>
          <w:p w14:paraId="178C393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576" w:type="dxa"/>
            <w:shd w:val="clear" w:color="auto" w:fill="auto"/>
          </w:tcPr>
          <w:p w14:paraId="797B262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Fase 4: Finalización de pruebas Obj:</w:t>
            </w:r>
            <w:r w:rsidRPr="00D853B1">
              <w:rPr>
                <w:rFonts w:eastAsia="Times New Roman" w:cs="Times New Roman"/>
                <w:szCs w:val="24"/>
                <w:lang w:val="es-MX"/>
              </w:rPr>
              <w:t xml:space="preserve"> Documentar los resultados</w:t>
            </w:r>
          </w:p>
          <w:p w14:paraId="04748596"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5357B13" w14:textId="77777777" w:rsidR="00EC7CA5" w:rsidRPr="00D853B1" w:rsidRDefault="00EC7CA5" w:rsidP="00525E5E">
            <w:pPr>
              <w:pStyle w:val="Prrafodelista"/>
              <w:numPr>
                <w:ilvl w:val="0"/>
                <w:numId w:val="120"/>
              </w:numPr>
              <w:spacing w:after="160" w:line="240" w:lineRule="auto"/>
              <w:jc w:val="left"/>
              <w:rPr>
                <w:rFonts w:eastAsia="Times New Roman" w:cs="Times New Roman"/>
                <w:szCs w:val="24"/>
                <w:lang w:val="es-MX"/>
              </w:rPr>
            </w:pPr>
            <w:r w:rsidRPr="00D853B1">
              <w:rPr>
                <w:rFonts w:eastAsia="Times New Roman" w:cs="Times New Roman"/>
                <w:szCs w:val="24"/>
                <w:lang w:val="es-MX"/>
              </w:rPr>
              <w:t>Reporte final de pruebas</w:t>
            </w:r>
          </w:p>
        </w:tc>
        <w:tc>
          <w:tcPr>
            <w:tcW w:w="2028" w:type="dxa"/>
            <w:shd w:val="clear" w:color="auto" w:fill="auto"/>
          </w:tcPr>
          <w:p w14:paraId="6FBF487D" w14:textId="77777777" w:rsidR="00EC7CA5" w:rsidRDefault="00EC7CA5" w:rsidP="00D47333">
            <w:pPr>
              <w:jc w:val="center"/>
              <w:rPr>
                <w:rFonts w:eastAsia="Times New Roman" w:cs="Times New Roman"/>
                <w:bCs/>
                <w:szCs w:val="24"/>
                <w:lang w:val="es-MX"/>
              </w:rPr>
            </w:pPr>
          </w:p>
          <w:p w14:paraId="184CD348" w14:textId="77777777" w:rsidR="00EC7CA5" w:rsidRDefault="00EC7CA5" w:rsidP="00D47333">
            <w:pPr>
              <w:jc w:val="center"/>
              <w:rPr>
                <w:rFonts w:eastAsia="Times New Roman" w:cs="Times New Roman"/>
                <w:bCs/>
                <w:szCs w:val="24"/>
                <w:lang w:val="es-MX"/>
              </w:rPr>
            </w:pPr>
          </w:p>
          <w:p w14:paraId="56522BF9"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w:t>
            </w:r>
          </w:p>
        </w:tc>
      </w:tr>
    </w:tbl>
    <w:p w14:paraId="7731735A" w14:textId="77777777" w:rsidR="00EC7CA5" w:rsidRDefault="00EC7CA5" w:rsidP="00E16B05">
      <w:pPr>
        <w:spacing w:line="240" w:lineRule="auto"/>
        <w:rPr>
          <w:rFonts w:eastAsia="Times New Roman" w:cs="Times New Roman"/>
          <w:b/>
          <w:szCs w:val="24"/>
          <w:lang w:val="es-MX"/>
        </w:rPr>
      </w:pPr>
    </w:p>
    <w:p w14:paraId="3F2336A3"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Casos de uso #06 y #07</w:t>
      </w:r>
    </w:p>
    <w:p w14:paraId="44F3D744"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lastRenderedPageBreak/>
        <w:t>Nombre CU06: Crear organización (tabla parámetro)</w:t>
      </w:r>
    </w:p>
    <w:p w14:paraId="72449EFB" w14:textId="65CD1253" w:rsidR="00EC7CA5" w:rsidRDefault="00EC7CA5" w:rsidP="00E16B05">
      <w:pPr>
        <w:ind w:firstLine="0"/>
        <w:rPr>
          <w:rFonts w:eastAsia="Times New Roman" w:cs="Times New Roman"/>
          <w:b/>
          <w:szCs w:val="24"/>
          <w:lang w:val="es-MX"/>
        </w:rPr>
      </w:pPr>
      <w:r w:rsidRPr="00D853B1">
        <w:rPr>
          <w:rFonts w:eastAsia="Times New Roman" w:cs="Times New Roman"/>
          <w:b/>
          <w:szCs w:val="24"/>
          <w:lang w:val="es-MX"/>
        </w:rPr>
        <w:t>Nombre CU07: Crear categoría (tabla parámetro)</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6"/>
        <w:gridCol w:w="3708"/>
        <w:gridCol w:w="2472"/>
      </w:tblGrid>
      <w:tr w:rsidR="00EC7CA5" w14:paraId="431BAA31" w14:textId="77777777" w:rsidTr="00D47333">
        <w:trPr>
          <w:trHeight w:val="313"/>
        </w:trPr>
        <w:tc>
          <w:tcPr>
            <w:tcW w:w="876" w:type="dxa"/>
          </w:tcPr>
          <w:p w14:paraId="4D93FF90"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708" w:type="dxa"/>
          </w:tcPr>
          <w:p w14:paraId="41C0253C" w14:textId="0D006C80"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72" w:type="dxa"/>
          </w:tcPr>
          <w:p w14:paraId="0361342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4C1DB617" w14:textId="77777777" w:rsidTr="00D47333">
        <w:trPr>
          <w:trHeight w:val="648"/>
        </w:trPr>
        <w:tc>
          <w:tcPr>
            <w:tcW w:w="876" w:type="dxa"/>
          </w:tcPr>
          <w:p w14:paraId="175CFFB5" w14:textId="77777777" w:rsidR="00EC7CA5" w:rsidRDefault="00EC7CA5" w:rsidP="00D47333">
            <w:pPr>
              <w:jc w:val="center"/>
              <w:rPr>
                <w:rFonts w:eastAsia="Times New Roman" w:cs="Times New Roman"/>
                <w:b/>
                <w:szCs w:val="24"/>
                <w:lang w:val="es-MX"/>
              </w:rPr>
            </w:pPr>
          </w:p>
          <w:p w14:paraId="65CA776D" w14:textId="77777777" w:rsidR="00EC7CA5" w:rsidRDefault="00EC7CA5" w:rsidP="00D47333">
            <w:pPr>
              <w:jc w:val="center"/>
              <w:rPr>
                <w:rFonts w:eastAsia="Times New Roman" w:cs="Times New Roman"/>
                <w:b/>
                <w:szCs w:val="24"/>
                <w:lang w:val="es-MX"/>
              </w:rPr>
            </w:pPr>
          </w:p>
          <w:p w14:paraId="2354850A" w14:textId="77777777" w:rsidR="00EC7CA5" w:rsidRDefault="00EC7CA5" w:rsidP="00D47333">
            <w:pPr>
              <w:jc w:val="center"/>
              <w:rPr>
                <w:rFonts w:eastAsia="Times New Roman" w:cs="Times New Roman"/>
                <w:b/>
                <w:szCs w:val="24"/>
                <w:lang w:val="es-MX"/>
              </w:rPr>
            </w:pPr>
          </w:p>
          <w:p w14:paraId="7C808E7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708" w:type="dxa"/>
            <w:shd w:val="clear" w:color="auto" w:fill="auto"/>
          </w:tcPr>
          <w:p w14:paraId="6AE5A5FF" w14:textId="77777777" w:rsidR="00EC7CA5" w:rsidRPr="00D20673"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071E07C6"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61CEC35"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E9E665A" w14:textId="77777777" w:rsidR="00EC7CA5"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5DC94DE8"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Pr>
                <w:rFonts w:eastAsia="Times New Roman" w:cs="Times New Roman"/>
                <w:szCs w:val="24"/>
                <w:lang w:val="es-MX"/>
              </w:rPr>
              <w:t>Tipos de pruebas</w:t>
            </w:r>
          </w:p>
        </w:tc>
        <w:tc>
          <w:tcPr>
            <w:tcW w:w="2472" w:type="dxa"/>
            <w:shd w:val="clear" w:color="auto" w:fill="auto"/>
          </w:tcPr>
          <w:p w14:paraId="0EBE9480" w14:textId="77777777" w:rsidR="00EC7CA5" w:rsidRDefault="00EC7CA5" w:rsidP="00D47333">
            <w:pPr>
              <w:jc w:val="center"/>
              <w:rPr>
                <w:rFonts w:eastAsia="Times New Roman" w:cs="Times New Roman"/>
                <w:bCs/>
                <w:szCs w:val="24"/>
                <w:lang w:val="es-MX"/>
              </w:rPr>
            </w:pPr>
          </w:p>
          <w:p w14:paraId="4053B676" w14:textId="77777777" w:rsidR="00EC7CA5" w:rsidRDefault="00EC7CA5" w:rsidP="00D47333">
            <w:pPr>
              <w:rPr>
                <w:rFonts w:eastAsia="Times New Roman" w:cs="Times New Roman"/>
                <w:bCs/>
                <w:szCs w:val="24"/>
                <w:lang w:val="es-MX"/>
              </w:rPr>
            </w:pPr>
          </w:p>
          <w:p w14:paraId="668B9D0A" w14:textId="77777777" w:rsidR="00EC7CA5" w:rsidRDefault="00EC7CA5" w:rsidP="00D47333">
            <w:pPr>
              <w:jc w:val="center"/>
              <w:rPr>
                <w:rFonts w:eastAsia="Times New Roman" w:cs="Times New Roman"/>
                <w:bCs/>
                <w:szCs w:val="24"/>
                <w:lang w:val="es-MX"/>
              </w:rPr>
            </w:pPr>
          </w:p>
          <w:p w14:paraId="1514701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9</w:t>
            </w:r>
          </w:p>
        </w:tc>
      </w:tr>
      <w:tr w:rsidR="00EC7CA5" w14:paraId="22A772C6" w14:textId="77777777" w:rsidTr="00D47333">
        <w:trPr>
          <w:trHeight w:val="792"/>
        </w:trPr>
        <w:tc>
          <w:tcPr>
            <w:tcW w:w="876" w:type="dxa"/>
          </w:tcPr>
          <w:p w14:paraId="2ADF7AFB" w14:textId="77777777" w:rsidR="00EC7CA5" w:rsidRDefault="00EC7CA5" w:rsidP="00D47333">
            <w:pPr>
              <w:jc w:val="center"/>
              <w:rPr>
                <w:rFonts w:eastAsia="Times New Roman" w:cs="Times New Roman"/>
                <w:b/>
                <w:szCs w:val="24"/>
                <w:lang w:val="es-MX"/>
              </w:rPr>
            </w:pPr>
          </w:p>
          <w:p w14:paraId="5A7DB4DE" w14:textId="77777777" w:rsidR="00EC7CA5" w:rsidRDefault="00EC7CA5" w:rsidP="00D47333">
            <w:pPr>
              <w:jc w:val="center"/>
              <w:rPr>
                <w:rFonts w:eastAsia="Times New Roman" w:cs="Times New Roman"/>
                <w:b/>
                <w:szCs w:val="24"/>
                <w:lang w:val="es-MX"/>
              </w:rPr>
            </w:pPr>
          </w:p>
          <w:p w14:paraId="23907FA4" w14:textId="77777777" w:rsidR="00EC7CA5" w:rsidRDefault="00EC7CA5" w:rsidP="00D47333">
            <w:pPr>
              <w:jc w:val="center"/>
              <w:rPr>
                <w:rFonts w:eastAsia="Times New Roman" w:cs="Times New Roman"/>
                <w:b/>
                <w:szCs w:val="24"/>
                <w:lang w:val="es-MX"/>
              </w:rPr>
            </w:pPr>
          </w:p>
          <w:p w14:paraId="797D8BFE" w14:textId="77777777" w:rsidR="00EC7CA5" w:rsidRDefault="00EC7CA5" w:rsidP="00D47333">
            <w:pPr>
              <w:jc w:val="center"/>
              <w:rPr>
                <w:rFonts w:eastAsia="Times New Roman" w:cs="Times New Roman"/>
                <w:b/>
                <w:szCs w:val="24"/>
                <w:lang w:val="es-MX"/>
              </w:rPr>
            </w:pPr>
          </w:p>
          <w:p w14:paraId="07070A2D" w14:textId="77777777" w:rsidR="00EC7CA5" w:rsidRDefault="00EC7CA5" w:rsidP="00BD45CA">
            <w:pPr>
              <w:ind w:firstLine="0"/>
              <w:rPr>
                <w:rFonts w:eastAsia="Times New Roman" w:cs="Times New Roman"/>
                <w:b/>
                <w:szCs w:val="24"/>
                <w:lang w:val="es-MX"/>
              </w:rPr>
            </w:pPr>
          </w:p>
          <w:p w14:paraId="341E20C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708" w:type="dxa"/>
            <w:shd w:val="clear" w:color="auto" w:fill="auto"/>
          </w:tcPr>
          <w:p w14:paraId="02DCA0F4"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 25010(adecuación funcional, eficiencia de desempeño, usabilidad, seguridad y mantenibilidad)</w:t>
            </w:r>
          </w:p>
          <w:p w14:paraId="651773A0" w14:textId="77777777" w:rsidR="00EC7CA5" w:rsidRPr="008B32C2"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FBBA9CD"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6D6E04CC"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Modelado de dominio</w:t>
            </w:r>
          </w:p>
          <w:p w14:paraId="30BAF275"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lan de pruebas</w:t>
            </w:r>
          </w:p>
          <w:p w14:paraId="0EF43F29"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ación del diseño de pruebas.</w:t>
            </w:r>
          </w:p>
          <w:p w14:paraId="4B27B467"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ficación de casos de prueba.</w:t>
            </w:r>
          </w:p>
          <w:p w14:paraId="4D40A936"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rocedimiento de pruebas</w:t>
            </w:r>
          </w:p>
          <w:p w14:paraId="08E9F99A" w14:textId="7330CA2A" w:rsidR="00EC7CA5" w:rsidRPr="00BD45CA"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Reporte de trasmisión de pruebas.</w:t>
            </w:r>
          </w:p>
        </w:tc>
        <w:tc>
          <w:tcPr>
            <w:tcW w:w="2472" w:type="dxa"/>
            <w:shd w:val="clear" w:color="auto" w:fill="auto"/>
          </w:tcPr>
          <w:p w14:paraId="131942F1" w14:textId="77777777" w:rsidR="00EC7CA5" w:rsidRDefault="00EC7CA5" w:rsidP="00D47333">
            <w:pPr>
              <w:jc w:val="center"/>
              <w:rPr>
                <w:rFonts w:eastAsia="Times New Roman" w:cs="Times New Roman"/>
                <w:bCs/>
                <w:szCs w:val="24"/>
                <w:lang w:val="es-MX"/>
              </w:rPr>
            </w:pPr>
          </w:p>
          <w:p w14:paraId="4B29E1A8" w14:textId="77777777" w:rsidR="00EC7CA5" w:rsidRDefault="00EC7CA5" w:rsidP="00D47333">
            <w:pPr>
              <w:jc w:val="center"/>
              <w:rPr>
                <w:rFonts w:eastAsia="Times New Roman" w:cs="Times New Roman"/>
                <w:bCs/>
                <w:szCs w:val="24"/>
                <w:lang w:val="es-MX"/>
              </w:rPr>
            </w:pPr>
          </w:p>
          <w:p w14:paraId="20C2B629" w14:textId="77777777" w:rsidR="00EC7CA5" w:rsidRDefault="00EC7CA5" w:rsidP="00D47333">
            <w:pPr>
              <w:jc w:val="center"/>
              <w:rPr>
                <w:rFonts w:eastAsia="Times New Roman" w:cs="Times New Roman"/>
                <w:bCs/>
                <w:szCs w:val="24"/>
                <w:lang w:val="es-MX"/>
              </w:rPr>
            </w:pPr>
          </w:p>
          <w:p w14:paraId="68D30B59" w14:textId="77777777" w:rsidR="00EC7CA5" w:rsidRDefault="00EC7CA5" w:rsidP="00D47333">
            <w:pPr>
              <w:jc w:val="center"/>
              <w:rPr>
                <w:rFonts w:eastAsia="Times New Roman" w:cs="Times New Roman"/>
                <w:bCs/>
                <w:szCs w:val="24"/>
                <w:lang w:val="es-MX"/>
              </w:rPr>
            </w:pPr>
          </w:p>
          <w:p w14:paraId="38FB3A93" w14:textId="77777777" w:rsidR="00EC7CA5" w:rsidRDefault="00EC7CA5" w:rsidP="00BD45CA">
            <w:pPr>
              <w:ind w:firstLine="0"/>
              <w:rPr>
                <w:rFonts w:eastAsia="Times New Roman" w:cs="Times New Roman"/>
                <w:bCs/>
                <w:szCs w:val="24"/>
                <w:lang w:val="es-MX"/>
              </w:rPr>
            </w:pPr>
          </w:p>
          <w:p w14:paraId="1902FCC3"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9</w:t>
            </w:r>
          </w:p>
        </w:tc>
      </w:tr>
      <w:tr w:rsidR="00EC7CA5" w14:paraId="4FE6A1C1" w14:textId="77777777" w:rsidTr="00D47333">
        <w:trPr>
          <w:trHeight w:val="600"/>
        </w:trPr>
        <w:tc>
          <w:tcPr>
            <w:tcW w:w="876" w:type="dxa"/>
          </w:tcPr>
          <w:p w14:paraId="0CEAD6AC" w14:textId="77777777" w:rsidR="00EC7CA5" w:rsidRDefault="00EC7CA5" w:rsidP="00D47333">
            <w:pPr>
              <w:jc w:val="center"/>
              <w:rPr>
                <w:rFonts w:eastAsia="Times New Roman" w:cs="Times New Roman"/>
                <w:b/>
                <w:szCs w:val="24"/>
                <w:lang w:val="es-MX"/>
              </w:rPr>
            </w:pPr>
          </w:p>
          <w:p w14:paraId="283A3590" w14:textId="77777777" w:rsidR="00EC7CA5" w:rsidRDefault="00EC7CA5" w:rsidP="00D47333">
            <w:pPr>
              <w:jc w:val="center"/>
              <w:rPr>
                <w:rFonts w:eastAsia="Times New Roman" w:cs="Times New Roman"/>
                <w:b/>
                <w:szCs w:val="24"/>
                <w:lang w:val="es-MX"/>
              </w:rPr>
            </w:pPr>
          </w:p>
          <w:p w14:paraId="5C25AE2D"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708" w:type="dxa"/>
            <w:shd w:val="clear" w:color="auto" w:fill="auto"/>
          </w:tcPr>
          <w:p w14:paraId="2C97DE86"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9407CEA"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1A050CBB"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C60EBD"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F305A54"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72" w:type="dxa"/>
            <w:shd w:val="clear" w:color="auto" w:fill="auto"/>
          </w:tcPr>
          <w:p w14:paraId="1D06110C" w14:textId="77777777" w:rsidR="00EC7CA5" w:rsidRDefault="00EC7CA5" w:rsidP="00D47333">
            <w:pPr>
              <w:jc w:val="center"/>
              <w:rPr>
                <w:rFonts w:eastAsia="Times New Roman" w:cs="Times New Roman"/>
                <w:bCs/>
                <w:szCs w:val="24"/>
                <w:lang w:val="es-MX"/>
              </w:rPr>
            </w:pPr>
          </w:p>
          <w:p w14:paraId="0E5E2895" w14:textId="77777777" w:rsidR="00EC7CA5" w:rsidRDefault="00EC7CA5" w:rsidP="009F6B5C">
            <w:pPr>
              <w:ind w:firstLine="0"/>
              <w:rPr>
                <w:rFonts w:eastAsia="Times New Roman" w:cs="Times New Roman"/>
                <w:bCs/>
                <w:szCs w:val="24"/>
                <w:lang w:val="es-MX"/>
              </w:rPr>
            </w:pPr>
          </w:p>
          <w:p w14:paraId="4D47A08A"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3</w:t>
            </w:r>
          </w:p>
        </w:tc>
      </w:tr>
      <w:tr w:rsidR="00EC7CA5" w14:paraId="18E1AF89" w14:textId="77777777" w:rsidTr="00D47333">
        <w:trPr>
          <w:trHeight w:val="672"/>
        </w:trPr>
        <w:tc>
          <w:tcPr>
            <w:tcW w:w="876" w:type="dxa"/>
          </w:tcPr>
          <w:p w14:paraId="4AE3EF74" w14:textId="77777777" w:rsidR="00EC7CA5" w:rsidRDefault="00EC7CA5" w:rsidP="009F6B5C">
            <w:pPr>
              <w:ind w:firstLine="0"/>
              <w:rPr>
                <w:rFonts w:eastAsia="Times New Roman" w:cs="Times New Roman"/>
                <w:b/>
                <w:szCs w:val="24"/>
                <w:lang w:val="es-MX"/>
              </w:rPr>
            </w:pPr>
          </w:p>
          <w:p w14:paraId="25660AA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708" w:type="dxa"/>
            <w:shd w:val="clear" w:color="auto" w:fill="auto"/>
          </w:tcPr>
          <w:p w14:paraId="56B2CC5B"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2456A14B" w14:textId="77777777" w:rsidR="00EC7CA5" w:rsidRPr="004078CE" w:rsidRDefault="00EC7CA5" w:rsidP="00E16B05">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2A7672BE" w14:textId="77777777" w:rsidR="00EC7CA5" w:rsidRPr="004078CE" w:rsidRDefault="00EC7CA5" w:rsidP="00525E5E">
            <w:pPr>
              <w:pStyle w:val="Prrafodelista"/>
              <w:numPr>
                <w:ilvl w:val="0"/>
                <w:numId w:val="124"/>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porte final de pruebas.</w:t>
            </w:r>
          </w:p>
        </w:tc>
        <w:tc>
          <w:tcPr>
            <w:tcW w:w="2472" w:type="dxa"/>
            <w:shd w:val="clear" w:color="auto" w:fill="auto"/>
          </w:tcPr>
          <w:p w14:paraId="7246FECD" w14:textId="77777777" w:rsidR="00EC7CA5" w:rsidRDefault="00EC7CA5" w:rsidP="009F6B5C">
            <w:pPr>
              <w:ind w:firstLine="0"/>
              <w:rPr>
                <w:rFonts w:eastAsia="Times New Roman" w:cs="Times New Roman"/>
                <w:bCs/>
                <w:szCs w:val="24"/>
                <w:lang w:val="es-MX"/>
              </w:rPr>
            </w:pPr>
          </w:p>
          <w:p w14:paraId="28A9E5C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w:t>
            </w:r>
          </w:p>
        </w:tc>
      </w:tr>
    </w:tbl>
    <w:p w14:paraId="2517C7E1" w14:textId="77777777" w:rsidR="00EC7CA5" w:rsidRDefault="00EC7CA5" w:rsidP="00A7171D">
      <w:pPr>
        <w:spacing w:line="240" w:lineRule="auto"/>
        <w:rPr>
          <w:rFonts w:eastAsia="Times New Roman" w:cs="Times New Roman"/>
          <w:b/>
          <w:szCs w:val="24"/>
        </w:rPr>
      </w:pPr>
    </w:p>
    <w:p w14:paraId="1C5BC38E" w14:textId="77777777" w:rsidR="00EC7CA5" w:rsidRDefault="00EC7CA5" w:rsidP="00A7171D">
      <w:pPr>
        <w:ind w:firstLine="0"/>
        <w:rPr>
          <w:rFonts w:eastAsia="Times New Roman" w:cs="Times New Roman"/>
          <w:b/>
          <w:szCs w:val="24"/>
        </w:rPr>
      </w:pPr>
      <w:r>
        <w:rPr>
          <w:rFonts w:eastAsia="Times New Roman" w:cs="Times New Roman"/>
          <w:b/>
          <w:szCs w:val="24"/>
        </w:rPr>
        <w:t>Caso de uso #05</w:t>
      </w:r>
    </w:p>
    <w:p w14:paraId="025BD999" w14:textId="5B89B943" w:rsidR="00EC7CA5" w:rsidRPr="00272A02" w:rsidRDefault="00EC7CA5" w:rsidP="00A7171D">
      <w:pPr>
        <w:ind w:firstLine="0"/>
        <w:rPr>
          <w:rFonts w:eastAsia="Times New Roman" w:cs="Times New Roman"/>
          <w:b/>
          <w:szCs w:val="24"/>
          <w:lang w:val="es-MX"/>
        </w:rPr>
      </w:pPr>
      <w:r w:rsidRPr="00272A02">
        <w:rPr>
          <w:rFonts w:eastAsia="Times New Roman" w:cs="Times New Roman"/>
          <w:b/>
          <w:szCs w:val="24"/>
          <w:lang w:val="es-MX"/>
        </w:rPr>
        <w:t>Nombre CU05: Crear estación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0B479769" w14:textId="77777777" w:rsidTr="00CA2DE7">
        <w:trPr>
          <w:trHeight w:val="315"/>
        </w:trPr>
        <w:tc>
          <w:tcPr>
            <w:tcW w:w="864" w:type="dxa"/>
          </w:tcPr>
          <w:p w14:paraId="18B786C5"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53B9F248"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1F90A646"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2F4EA300"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196A6870" w14:textId="522BADB5" w:rsidR="00EC7CA5" w:rsidRDefault="00EC7CA5" w:rsidP="00AE6F4C">
            <w:pPr>
              <w:ind w:firstLine="0"/>
              <w:rPr>
                <w:rFonts w:eastAsia="Times New Roman" w:cs="Times New Roman"/>
                <w:b/>
                <w:szCs w:val="24"/>
                <w:lang w:val="es-MX"/>
              </w:rPr>
            </w:pPr>
          </w:p>
          <w:p w14:paraId="70B3D536" w14:textId="77777777" w:rsidR="00AE6F4C" w:rsidRDefault="00AE6F4C" w:rsidP="00AE6F4C">
            <w:pPr>
              <w:ind w:firstLine="0"/>
              <w:rPr>
                <w:rFonts w:eastAsia="Times New Roman" w:cs="Times New Roman"/>
                <w:b/>
                <w:szCs w:val="24"/>
                <w:lang w:val="es-MX"/>
              </w:rPr>
            </w:pPr>
          </w:p>
          <w:p w14:paraId="22355BC5"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740E4830" w14:textId="77777777" w:rsidR="00EC7CA5" w:rsidRPr="00D20673"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62F45F68"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53FD104A" w14:textId="77777777" w:rsidR="00EC7CA5" w:rsidRPr="00D20673"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2E66DC39" w14:textId="77777777" w:rsidR="00EC7CA5"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3B1B3B6B" w14:textId="77777777" w:rsidR="00EC7CA5" w:rsidRPr="00C13857" w:rsidRDefault="00EC7CA5" w:rsidP="00525E5E">
            <w:pPr>
              <w:pStyle w:val="Prrafodelista"/>
              <w:numPr>
                <w:ilvl w:val="0"/>
                <w:numId w:val="125"/>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1EC34101" w14:textId="77777777" w:rsidR="00EC7CA5" w:rsidRDefault="00EC7CA5" w:rsidP="00D47333">
            <w:pPr>
              <w:jc w:val="center"/>
              <w:rPr>
                <w:rFonts w:eastAsia="Times New Roman" w:cs="Times New Roman"/>
                <w:bCs/>
                <w:szCs w:val="24"/>
                <w:lang w:val="es-MX"/>
              </w:rPr>
            </w:pPr>
          </w:p>
          <w:p w14:paraId="25F6D528" w14:textId="77777777" w:rsidR="00EC7CA5" w:rsidRDefault="00EC7CA5" w:rsidP="00AE6F4C">
            <w:pPr>
              <w:ind w:firstLine="0"/>
              <w:rPr>
                <w:rFonts w:eastAsia="Times New Roman" w:cs="Times New Roman"/>
                <w:bCs/>
                <w:szCs w:val="24"/>
                <w:lang w:val="es-MX"/>
              </w:rPr>
            </w:pPr>
          </w:p>
          <w:p w14:paraId="095C26F1"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9</w:t>
            </w:r>
          </w:p>
        </w:tc>
      </w:tr>
      <w:tr w:rsidR="00EC7CA5" w14:paraId="2D25B491" w14:textId="77777777" w:rsidTr="00D47333">
        <w:trPr>
          <w:trHeight w:val="492"/>
        </w:trPr>
        <w:tc>
          <w:tcPr>
            <w:tcW w:w="864" w:type="dxa"/>
          </w:tcPr>
          <w:p w14:paraId="76CFFA5C" w14:textId="77777777" w:rsidR="00EC7CA5" w:rsidRDefault="00EC7CA5" w:rsidP="00D47333">
            <w:pPr>
              <w:jc w:val="center"/>
              <w:rPr>
                <w:rFonts w:eastAsia="Times New Roman" w:cs="Times New Roman"/>
                <w:b/>
                <w:szCs w:val="24"/>
                <w:lang w:val="es-MX"/>
              </w:rPr>
            </w:pPr>
          </w:p>
          <w:p w14:paraId="23C48094" w14:textId="77777777" w:rsidR="00EC7CA5" w:rsidRDefault="00EC7CA5" w:rsidP="00D47333">
            <w:pPr>
              <w:jc w:val="center"/>
              <w:rPr>
                <w:rFonts w:eastAsia="Times New Roman" w:cs="Times New Roman"/>
                <w:b/>
                <w:szCs w:val="24"/>
                <w:lang w:val="es-MX"/>
              </w:rPr>
            </w:pPr>
          </w:p>
          <w:p w14:paraId="448569A2" w14:textId="77777777" w:rsidR="00EC7CA5" w:rsidRDefault="00EC7CA5" w:rsidP="00D47333">
            <w:pPr>
              <w:jc w:val="center"/>
              <w:rPr>
                <w:rFonts w:eastAsia="Times New Roman" w:cs="Times New Roman"/>
                <w:b/>
                <w:szCs w:val="24"/>
                <w:lang w:val="es-MX"/>
              </w:rPr>
            </w:pPr>
          </w:p>
          <w:p w14:paraId="0225F89B" w14:textId="77777777" w:rsidR="00EC7CA5" w:rsidRDefault="00EC7CA5" w:rsidP="00AE6F4C">
            <w:pPr>
              <w:ind w:firstLine="0"/>
              <w:rPr>
                <w:rFonts w:eastAsia="Times New Roman" w:cs="Times New Roman"/>
                <w:b/>
                <w:szCs w:val="24"/>
                <w:lang w:val="es-MX"/>
              </w:rPr>
            </w:pPr>
          </w:p>
          <w:p w14:paraId="05BEF0E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092BC5C8" w14:textId="2CF0EF8A" w:rsidR="00EC7CA5" w:rsidRDefault="00EC7CA5" w:rsidP="00AE6F4C">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25010(adecuación funcional, eficiencia de desempeño, usabilidad, seguridad y mantenibilidad)</w:t>
            </w:r>
          </w:p>
          <w:p w14:paraId="6F4F2C30"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 xml:space="preserve">Obj; </w:t>
            </w:r>
            <w:r w:rsidRPr="003A7B45">
              <w:rPr>
                <w:rFonts w:eastAsia="Times New Roman" w:cs="Times New Roman"/>
                <w:szCs w:val="24"/>
                <w:lang w:val="es-MX"/>
              </w:rPr>
              <w:t>Se busca elaborar las pruebas a la cuales se va a someter el software.</w:t>
            </w:r>
          </w:p>
          <w:p w14:paraId="4B5F1444"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19995E21"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2BBCE145"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081AE046"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0A1A867E"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36A657EE" w14:textId="77777777" w:rsidR="00EC7CA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26881C3B" w14:textId="77777777" w:rsidR="00EC7CA5" w:rsidRPr="007D7EAD" w:rsidRDefault="00EC7CA5" w:rsidP="00525E5E">
            <w:pPr>
              <w:pStyle w:val="Prrafodelista"/>
              <w:numPr>
                <w:ilvl w:val="0"/>
                <w:numId w:val="128"/>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4EAFC3F2" w14:textId="77777777" w:rsidR="00EC7CA5" w:rsidRDefault="00EC7CA5" w:rsidP="00D47333">
            <w:pPr>
              <w:jc w:val="center"/>
              <w:rPr>
                <w:rFonts w:eastAsia="Times New Roman" w:cs="Times New Roman"/>
                <w:bCs/>
                <w:szCs w:val="24"/>
                <w:lang w:val="es-MX"/>
              </w:rPr>
            </w:pPr>
          </w:p>
          <w:p w14:paraId="47FD03D0" w14:textId="77777777" w:rsidR="00EC7CA5" w:rsidRDefault="00EC7CA5" w:rsidP="00D47333">
            <w:pPr>
              <w:rPr>
                <w:rFonts w:eastAsia="Times New Roman" w:cs="Times New Roman"/>
                <w:bCs/>
                <w:szCs w:val="24"/>
                <w:lang w:val="es-MX"/>
              </w:rPr>
            </w:pPr>
          </w:p>
          <w:p w14:paraId="51F39E37" w14:textId="77777777" w:rsidR="00EC7CA5" w:rsidRDefault="00EC7CA5" w:rsidP="00AE6F4C">
            <w:pPr>
              <w:ind w:firstLine="0"/>
              <w:rPr>
                <w:rFonts w:eastAsia="Times New Roman" w:cs="Times New Roman"/>
                <w:bCs/>
                <w:szCs w:val="24"/>
                <w:lang w:val="es-MX"/>
              </w:rPr>
            </w:pPr>
          </w:p>
          <w:p w14:paraId="0A0975BB" w14:textId="77777777" w:rsidR="00EC7CA5" w:rsidRDefault="00EC7CA5" w:rsidP="00D47333">
            <w:pPr>
              <w:jc w:val="center"/>
              <w:rPr>
                <w:rFonts w:eastAsia="Times New Roman" w:cs="Times New Roman"/>
                <w:bCs/>
                <w:szCs w:val="24"/>
                <w:lang w:val="es-MX"/>
              </w:rPr>
            </w:pPr>
          </w:p>
          <w:p w14:paraId="27F640E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9</w:t>
            </w:r>
          </w:p>
        </w:tc>
      </w:tr>
      <w:tr w:rsidR="00EC7CA5" w14:paraId="7FD95C57" w14:textId="77777777" w:rsidTr="00D47333">
        <w:trPr>
          <w:trHeight w:val="456"/>
        </w:trPr>
        <w:tc>
          <w:tcPr>
            <w:tcW w:w="864" w:type="dxa"/>
          </w:tcPr>
          <w:p w14:paraId="1A8CEACE" w14:textId="77777777" w:rsidR="00EC7CA5" w:rsidRDefault="00EC7CA5" w:rsidP="00D47333">
            <w:pPr>
              <w:jc w:val="center"/>
              <w:rPr>
                <w:rFonts w:eastAsia="Times New Roman" w:cs="Times New Roman"/>
                <w:b/>
                <w:szCs w:val="24"/>
                <w:lang w:val="es-MX"/>
              </w:rPr>
            </w:pPr>
          </w:p>
          <w:p w14:paraId="2B18A94B" w14:textId="77777777" w:rsidR="00EC7CA5" w:rsidRDefault="00EC7CA5" w:rsidP="00D47333">
            <w:pPr>
              <w:jc w:val="center"/>
              <w:rPr>
                <w:rFonts w:eastAsia="Times New Roman" w:cs="Times New Roman"/>
                <w:b/>
                <w:szCs w:val="24"/>
                <w:lang w:val="es-MX"/>
              </w:rPr>
            </w:pPr>
          </w:p>
          <w:p w14:paraId="6C236E85" w14:textId="77777777" w:rsidR="00EC7CA5" w:rsidRDefault="00EC7CA5" w:rsidP="00D47333">
            <w:pPr>
              <w:jc w:val="center"/>
              <w:rPr>
                <w:rFonts w:eastAsia="Times New Roman" w:cs="Times New Roman"/>
                <w:b/>
                <w:szCs w:val="24"/>
                <w:lang w:val="es-MX"/>
              </w:rPr>
            </w:pPr>
          </w:p>
          <w:p w14:paraId="2653E11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AEE5A02"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25000334" w14:textId="77777777" w:rsidR="00EC7CA5" w:rsidRDefault="00EC7CA5" w:rsidP="00AE6F4C">
            <w:pPr>
              <w:spacing w:line="240" w:lineRule="auto"/>
              <w:rPr>
                <w:rFonts w:eastAsia="Times New Roman" w:cs="Times New Roman"/>
                <w:szCs w:val="24"/>
                <w:lang w:val="es-MX"/>
              </w:rPr>
            </w:pPr>
            <w:r>
              <w:rPr>
                <w:rFonts w:eastAsia="Times New Roman" w:cs="Times New Roman"/>
                <w:szCs w:val="24"/>
                <w:lang w:val="es-MX"/>
              </w:rPr>
              <w:t>Actividades:</w:t>
            </w:r>
          </w:p>
          <w:p w14:paraId="0C879AC4"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948FF82"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07F01CF"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73752508" w14:textId="77777777" w:rsidR="00EC7CA5" w:rsidRDefault="00EC7CA5" w:rsidP="00D47333">
            <w:pPr>
              <w:jc w:val="center"/>
              <w:rPr>
                <w:rFonts w:eastAsia="Times New Roman" w:cs="Times New Roman"/>
                <w:bCs/>
                <w:szCs w:val="24"/>
                <w:lang w:val="es-MX"/>
              </w:rPr>
            </w:pPr>
          </w:p>
          <w:p w14:paraId="701AA501" w14:textId="77777777" w:rsidR="00EC7CA5" w:rsidRDefault="00EC7CA5" w:rsidP="00D47333">
            <w:pPr>
              <w:jc w:val="center"/>
              <w:rPr>
                <w:rFonts w:eastAsia="Times New Roman" w:cs="Times New Roman"/>
                <w:bCs/>
                <w:szCs w:val="24"/>
                <w:lang w:val="es-MX"/>
              </w:rPr>
            </w:pPr>
          </w:p>
          <w:p w14:paraId="4939165E" w14:textId="77777777" w:rsidR="00EC7CA5" w:rsidRDefault="00EC7CA5" w:rsidP="00D47333">
            <w:pPr>
              <w:jc w:val="center"/>
              <w:rPr>
                <w:rFonts w:eastAsia="Times New Roman" w:cs="Times New Roman"/>
                <w:bCs/>
                <w:szCs w:val="24"/>
                <w:lang w:val="es-MX"/>
              </w:rPr>
            </w:pPr>
          </w:p>
          <w:p w14:paraId="2E1BE97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3</w:t>
            </w:r>
          </w:p>
        </w:tc>
      </w:tr>
      <w:tr w:rsidR="00EC7CA5" w14:paraId="19A9E68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4C4ABD73" w14:textId="77777777" w:rsidR="00EC7CA5" w:rsidRDefault="00EC7CA5" w:rsidP="00B12F81">
            <w:pPr>
              <w:ind w:firstLine="0"/>
              <w:rPr>
                <w:rFonts w:eastAsia="Times New Roman" w:cs="Times New Roman"/>
                <w:b/>
                <w:szCs w:val="24"/>
                <w:lang w:val="es-MX"/>
              </w:rPr>
            </w:pPr>
          </w:p>
          <w:p w14:paraId="6A52CAFA"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0541CFBC"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48CB1CE3" w14:textId="77777777" w:rsidR="00EC7CA5" w:rsidRPr="004078CE" w:rsidRDefault="00EC7CA5" w:rsidP="00AE6F4C">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33201625" w14:textId="77777777" w:rsidR="00EC7CA5" w:rsidRPr="004078CE" w:rsidRDefault="00EC7CA5" w:rsidP="00525E5E">
            <w:pPr>
              <w:pStyle w:val="Prrafodelista"/>
              <w:numPr>
                <w:ilvl w:val="0"/>
                <w:numId w:val="133"/>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673F94D7" w14:textId="77777777" w:rsidR="00EC7CA5" w:rsidRDefault="00EC7CA5" w:rsidP="00B12F81">
            <w:pPr>
              <w:ind w:firstLine="0"/>
              <w:rPr>
                <w:rFonts w:eastAsia="Times New Roman" w:cs="Times New Roman"/>
                <w:bCs/>
                <w:szCs w:val="24"/>
                <w:lang w:val="es-MX"/>
              </w:rPr>
            </w:pPr>
          </w:p>
          <w:p w14:paraId="0D3DDF3D"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w:t>
            </w:r>
          </w:p>
        </w:tc>
      </w:tr>
    </w:tbl>
    <w:p w14:paraId="25FE7C53" w14:textId="77777777" w:rsidR="00EC7CA5" w:rsidRDefault="00EC7CA5" w:rsidP="007D47D4">
      <w:pPr>
        <w:spacing w:line="240" w:lineRule="auto"/>
        <w:rPr>
          <w:rFonts w:eastAsia="Times New Roman" w:cs="Times New Roman"/>
          <w:b/>
          <w:szCs w:val="24"/>
          <w:lang w:val="es-MX"/>
        </w:rPr>
      </w:pPr>
    </w:p>
    <w:p w14:paraId="2EF45279" w14:textId="77777777" w:rsidR="00EC7CA5" w:rsidRPr="00C13857" w:rsidRDefault="00EC7CA5" w:rsidP="007D47D4">
      <w:pPr>
        <w:ind w:firstLine="0"/>
        <w:rPr>
          <w:rFonts w:eastAsia="Times New Roman" w:cs="Times New Roman"/>
          <w:b/>
          <w:szCs w:val="24"/>
          <w:lang w:val="es-MX"/>
        </w:rPr>
      </w:pPr>
      <w:r w:rsidRPr="00C13857">
        <w:rPr>
          <w:rFonts w:eastAsia="Times New Roman" w:cs="Times New Roman"/>
          <w:b/>
          <w:szCs w:val="24"/>
          <w:lang w:val="es-MX"/>
        </w:rPr>
        <w:t>Caso de uso #01</w:t>
      </w:r>
    </w:p>
    <w:p w14:paraId="76BD2670" w14:textId="216317F3" w:rsidR="00EC7CA5" w:rsidRDefault="00EC7CA5" w:rsidP="007D47D4">
      <w:pPr>
        <w:ind w:firstLine="0"/>
        <w:rPr>
          <w:rFonts w:eastAsia="Times New Roman" w:cs="Times New Roman"/>
          <w:b/>
          <w:szCs w:val="24"/>
          <w:lang w:val="es-MX"/>
        </w:rPr>
      </w:pPr>
      <w:r w:rsidRPr="00C13857">
        <w:rPr>
          <w:rFonts w:eastAsia="Times New Roman" w:cs="Times New Roman"/>
          <w:b/>
          <w:szCs w:val="24"/>
          <w:lang w:val="es-MX"/>
        </w:rPr>
        <w:t>Nombre CU01: Conectar con estación FTP</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38939116" w14:textId="77777777" w:rsidTr="00D47333">
        <w:trPr>
          <w:trHeight w:val="181"/>
        </w:trPr>
        <w:tc>
          <w:tcPr>
            <w:tcW w:w="864" w:type="dxa"/>
          </w:tcPr>
          <w:p w14:paraId="5178A02E"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1BA5EA8B" w14:textId="7BDA5B82"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7238434"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1EB4946"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E5C365D" w14:textId="77777777" w:rsidR="00AA3F9F" w:rsidRDefault="00AA3F9F" w:rsidP="00D47333">
            <w:pPr>
              <w:jc w:val="center"/>
              <w:rPr>
                <w:rFonts w:eastAsia="Times New Roman" w:cs="Times New Roman"/>
                <w:b/>
                <w:szCs w:val="24"/>
                <w:lang w:val="es-MX"/>
              </w:rPr>
            </w:pPr>
          </w:p>
          <w:p w14:paraId="77C6411A" w14:textId="77777777" w:rsidR="00AA3F9F" w:rsidRDefault="00AA3F9F" w:rsidP="00AA3F9F">
            <w:pPr>
              <w:ind w:firstLine="0"/>
              <w:rPr>
                <w:rFonts w:eastAsia="Times New Roman" w:cs="Times New Roman"/>
                <w:b/>
                <w:szCs w:val="24"/>
                <w:lang w:val="es-MX"/>
              </w:rPr>
            </w:pPr>
          </w:p>
          <w:p w14:paraId="1031DCCD" w14:textId="2887AB60" w:rsidR="00EC7CA5" w:rsidRDefault="00EC7CA5" w:rsidP="00AA3F9F">
            <w:pPr>
              <w:ind w:firstLine="0"/>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63F055D9" w14:textId="77777777" w:rsidR="00EC7CA5" w:rsidRPr="00D20673"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161A5A9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0C116CBB" w14:textId="77777777" w:rsidR="00EC7CA5" w:rsidRPr="00D20673"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138505AC" w14:textId="77777777" w:rsidR="00EC7CA5"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713752C0" w14:textId="77777777" w:rsidR="00EC7CA5" w:rsidRPr="00C13857" w:rsidRDefault="00EC7CA5" w:rsidP="00525E5E">
            <w:pPr>
              <w:pStyle w:val="Prrafodelista"/>
              <w:numPr>
                <w:ilvl w:val="0"/>
                <w:numId w:val="126"/>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726E8396" w14:textId="77777777" w:rsidR="00EC7CA5" w:rsidRDefault="00EC7CA5" w:rsidP="00D47333">
            <w:pPr>
              <w:jc w:val="center"/>
              <w:rPr>
                <w:rFonts w:eastAsia="Times New Roman" w:cs="Times New Roman"/>
                <w:bCs/>
                <w:szCs w:val="24"/>
                <w:lang w:val="es-MX"/>
              </w:rPr>
            </w:pPr>
          </w:p>
          <w:p w14:paraId="4548AD90" w14:textId="77777777" w:rsidR="00EC7CA5" w:rsidRDefault="00EC7CA5" w:rsidP="00AA3F9F">
            <w:pPr>
              <w:ind w:firstLine="0"/>
              <w:rPr>
                <w:rFonts w:eastAsia="Times New Roman" w:cs="Times New Roman"/>
                <w:bCs/>
                <w:szCs w:val="24"/>
                <w:lang w:val="es-MX"/>
              </w:rPr>
            </w:pPr>
          </w:p>
          <w:p w14:paraId="10373B51"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9</w:t>
            </w:r>
          </w:p>
        </w:tc>
      </w:tr>
      <w:tr w:rsidR="00EC7CA5" w14:paraId="2B1BD3FF" w14:textId="77777777" w:rsidTr="00D47333">
        <w:trPr>
          <w:trHeight w:val="492"/>
        </w:trPr>
        <w:tc>
          <w:tcPr>
            <w:tcW w:w="864" w:type="dxa"/>
          </w:tcPr>
          <w:p w14:paraId="2A66DAC6" w14:textId="77777777" w:rsidR="00EC7CA5" w:rsidRDefault="00EC7CA5" w:rsidP="00D47333">
            <w:pPr>
              <w:jc w:val="center"/>
              <w:rPr>
                <w:rFonts w:eastAsia="Times New Roman" w:cs="Times New Roman"/>
                <w:b/>
                <w:szCs w:val="24"/>
                <w:lang w:val="es-MX"/>
              </w:rPr>
            </w:pPr>
          </w:p>
          <w:p w14:paraId="46E39753" w14:textId="77777777" w:rsidR="00EC7CA5" w:rsidRDefault="00EC7CA5" w:rsidP="00D47333">
            <w:pPr>
              <w:jc w:val="center"/>
              <w:rPr>
                <w:rFonts w:eastAsia="Times New Roman" w:cs="Times New Roman"/>
                <w:b/>
                <w:szCs w:val="24"/>
                <w:lang w:val="es-MX"/>
              </w:rPr>
            </w:pPr>
          </w:p>
          <w:p w14:paraId="311097E5" w14:textId="77777777" w:rsidR="00EC7CA5" w:rsidRDefault="00EC7CA5" w:rsidP="00AA3F9F">
            <w:pPr>
              <w:ind w:firstLine="0"/>
              <w:rPr>
                <w:rFonts w:eastAsia="Times New Roman" w:cs="Times New Roman"/>
                <w:b/>
                <w:szCs w:val="24"/>
                <w:lang w:val="es-MX"/>
              </w:rPr>
            </w:pPr>
          </w:p>
          <w:p w14:paraId="64A0079A" w14:textId="77777777" w:rsidR="00EC7CA5" w:rsidRDefault="00EC7CA5" w:rsidP="00D47333">
            <w:pPr>
              <w:jc w:val="center"/>
              <w:rPr>
                <w:rFonts w:eastAsia="Times New Roman" w:cs="Times New Roman"/>
                <w:b/>
                <w:szCs w:val="24"/>
                <w:lang w:val="es-MX"/>
              </w:rPr>
            </w:pPr>
          </w:p>
          <w:p w14:paraId="6A508FDC"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2FABE0DC"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6FDE2E0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39981DFB"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BC2E773"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1F35E246"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1365372"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C2C2936" w14:textId="77777777" w:rsidR="00EC7CA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5535CC91" w14:textId="77777777" w:rsidR="00EC7CA5" w:rsidRPr="007D7EAD" w:rsidRDefault="00EC7CA5" w:rsidP="00525E5E">
            <w:pPr>
              <w:pStyle w:val="Prrafodelista"/>
              <w:numPr>
                <w:ilvl w:val="0"/>
                <w:numId w:val="129"/>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6D7CEBAB" w14:textId="77777777" w:rsidR="00EC7CA5" w:rsidRDefault="00EC7CA5" w:rsidP="00AA3F9F">
            <w:pPr>
              <w:ind w:firstLine="0"/>
              <w:rPr>
                <w:rFonts w:eastAsia="Times New Roman" w:cs="Times New Roman"/>
                <w:bCs/>
                <w:szCs w:val="24"/>
                <w:lang w:val="es-MX"/>
              </w:rPr>
            </w:pPr>
          </w:p>
          <w:p w14:paraId="6C69F56E" w14:textId="77777777" w:rsidR="00EC7CA5" w:rsidRDefault="00EC7CA5" w:rsidP="00D47333">
            <w:pPr>
              <w:jc w:val="center"/>
              <w:rPr>
                <w:rFonts w:eastAsia="Times New Roman" w:cs="Times New Roman"/>
                <w:bCs/>
                <w:szCs w:val="24"/>
                <w:lang w:val="es-MX"/>
              </w:rPr>
            </w:pPr>
          </w:p>
          <w:p w14:paraId="37F975F9" w14:textId="77777777" w:rsidR="00EC7CA5" w:rsidRDefault="00EC7CA5" w:rsidP="00D47333">
            <w:pPr>
              <w:jc w:val="center"/>
              <w:rPr>
                <w:rFonts w:eastAsia="Times New Roman" w:cs="Times New Roman"/>
                <w:bCs/>
                <w:szCs w:val="24"/>
                <w:lang w:val="es-MX"/>
              </w:rPr>
            </w:pPr>
          </w:p>
          <w:p w14:paraId="782F926B" w14:textId="77777777" w:rsidR="00EC7CA5" w:rsidRDefault="00EC7CA5" w:rsidP="00D47333">
            <w:pPr>
              <w:jc w:val="center"/>
              <w:rPr>
                <w:rFonts w:eastAsia="Times New Roman" w:cs="Times New Roman"/>
                <w:bCs/>
                <w:szCs w:val="24"/>
                <w:lang w:val="es-MX"/>
              </w:rPr>
            </w:pPr>
          </w:p>
          <w:p w14:paraId="5410FF37"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9</w:t>
            </w:r>
          </w:p>
        </w:tc>
      </w:tr>
      <w:tr w:rsidR="00EC7CA5" w14:paraId="57301F47" w14:textId="77777777" w:rsidTr="00D47333">
        <w:trPr>
          <w:trHeight w:val="456"/>
        </w:trPr>
        <w:tc>
          <w:tcPr>
            <w:tcW w:w="864" w:type="dxa"/>
          </w:tcPr>
          <w:p w14:paraId="65A0B081" w14:textId="77777777" w:rsidR="00EC7CA5" w:rsidRDefault="00EC7CA5" w:rsidP="00D47333">
            <w:pPr>
              <w:jc w:val="center"/>
              <w:rPr>
                <w:rFonts w:eastAsia="Times New Roman" w:cs="Times New Roman"/>
                <w:b/>
                <w:szCs w:val="24"/>
                <w:lang w:val="es-MX"/>
              </w:rPr>
            </w:pPr>
          </w:p>
          <w:p w14:paraId="7EEB35D4" w14:textId="77777777" w:rsidR="00EC7CA5" w:rsidRDefault="00EC7CA5" w:rsidP="004C557A">
            <w:pPr>
              <w:ind w:firstLine="0"/>
              <w:rPr>
                <w:rFonts w:eastAsia="Times New Roman" w:cs="Times New Roman"/>
                <w:b/>
                <w:szCs w:val="24"/>
                <w:lang w:val="es-MX"/>
              </w:rPr>
            </w:pPr>
          </w:p>
          <w:p w14:paraId="207CFE21"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62DF20E"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3: Ejecución de pruebas    Obj: </w:t>
            </w:r>
            <w:r w:rsidRPr="00D20673">
              <w:rPr>
                <w:rFonts w:eastAsia="Times New Roman" w:cs="Times New Roman"/>
                <w:szCs w:val="24"/>
                <w:lang w:val="es-MX"/>
              </w:rPr>
              <w:t>Se busca con los datos de fase 2 ejecutar las pruebas.</w:t>
            </w:r>
          </w:p>
          <w:p w14:paraId="5BABFA85" w14:textId="77777777" w:rsidR="00EC7CA5" w:rsidRDefault="00EC7CA5" w:rsidP="007D47D4">
            <w:pPr>
              <w:spacing w:line="240" w:lineRule="auto"/>
              <w:rPr>
                <w:rFonts w:eastAsia="Times New Roman" w:cs="Times New Roman"/>
                <w:szCs w:val="24"/>
                <w:lang w:val="es-MX"/>
              </w:rPr>
            </w:pPr>
            <w:r>
              <w:rPr>
                <w:rFonts w:eastAsia="Times New Roman" w:cs="Times New Roman"/>
                <w:szCs w:val="24"/>
                <w:lang w:val="es-MX"/>
              </w:rPr>
              <w:t>Actividades:</w:t>
            </w:r>
          </w:p>
          <w:p w14:paraId="6FB6AED5"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5E1E8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0BC5484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66A6CE9E" w14:textId="6B119DB2" w:rsidR="00EC7CA5" w:rsidRDefault="00EC7CA5" w:rsidP="004C557A">
            <w:pPr>
              <w:ind w:firstLine="0"/>
              <w:rPr>
                <w:rFonts w:eastAsia="Times New Roman" w:cs="Times New Roman"/>
                <w:bCs/>
                <w:szCs w:val="24"/>
                <w:lang w:val="es-MX"/>
              </w:rPr>
            </w:pPr>
          </w:p>
          <w:p w14:paraId="1DDBB711" w14:textId="77777777" w:rsidR="004C557A" w:rsidRDefault="004C557A" w:rsidP="004C557A">
            <w:pPr>
              <w:ind w:firstLine="0"/>
              <w:rPr>
                <w:rFonts w:eastAsia="Times New Roman" w:cs="Times New Roman"/>
                <w:bCs/>
                <w:szCs w:val="24"/>
                <w:lang w:val="es-MX"/>
              </w:rPr>
            </w:pPr>
          </w:p>
          <w:p w14:paraId="28516F86"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3</w:t>
            </w:r>
          </w:p>
        </w:tc>
      </w:tr>
      <w:tr w:rsidR="00EC7CA5" w14:paraId="4BB74483"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A9F2745" w14:textId="77777777" w:rsidR="00EC7CA5" w:rsidRDefault="00EC7CA5" w:rsidP="00AA3F9F">
            <w:pPr>
              <w:ind w:firstLine="0"/>
              <w:rPr>
                <w:rFonts w:eastAsia="Times New Roman" w:cs="Times New Roman"/>
                <w:b/>
                <w:szCs w:val="24"/>
                <w:lang w:val="es-MX"/>
              </w:rPr>
            </w:pPr>
          </w:p>
          <w:p w14:paraId="16B23E8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4F15D7A6"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Fase 4: Finalización de pruebas</w:t>
            </w:r>
          </w:p>
          <w:p w14:paraId="13FED8E5"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Obj </w:t>
            </w:r>
            <w:r w:rsidRPr="004078CE">
              <w:rPr>
                <w:rFonts w:eastAsia="Times New Roman" w:cs="Times New Roman"/>
                <w:szCs w:val="24"/>
                <w:lang w:val="es-MX"/>
              </w:rPr>
              <w:t>Documentar los resultados</w:t>
            </w:r>
          </w:p>
          <w:p w14:paraId="32D377A6" w14:textId="77777777" w:rsidR="00EC7CA5" w:rsidRPr="004078CE" w:rsidRDefault="00EC7CA5" w:rsidP="007D47D4">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75A1E674" w14:textId="77777777" w:rsidR="00EC7CA5" w:rsidRPr="004078CE" w:rsidRDefault="00EC7CA5" w:rsidP="00525E5E">
            <w:pPr>
              <w:pStyle w:val="Prrafodelista"/>
              <w:numPr>
                <w:ilvl w:val="0"/>
                <w:numId w:val="135"/>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75AC4580" w14:textId="77777777" w:rsidR="00EC7CA5" w:rsidRDefault="00EC7CA5" w:rsidP="00AA3F9F">
            <w:pPr>
              <w:ind w:firstLine="0"/>
              <w:rPr>
                <w:rFonts w:eastAsia="Times New Roman" w:cs="Times New Roman"/>
                <w:bCs/>
                <w:szCs w:val="24"/>
                <w:lang w:val="es-MX"/>
              </w:rPr>
            </w:pPr>
          </w:p>
          <w:p w14:paraId="6CF34552"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w:t>
            </w:r>
          </w:p>
        </w:tc>
      </w:tr>
    </w:tbl>
    <w:p w14:paraId="50CC3AD1" w14:textId="77777777" w:rsidR="00EC7CA5" w:rsidRDefault="00EC7CA5" w:rsidP="0036227D">
      <w:pPr>
        <w:spacing w:line="240" w:lineRule="auto"/>
        <w:rPr>
          <w:rFonts w:eastAsia="Times New Roman" w:cs="Times New Roman"/>
          <w:b/>
          <w:szCs w:val="24"/>
          <w:lang w:val="es-MX"/>
        </w:rPr>
      </w:pPr>
    </w:p>
    <w:p w14:paraId="45F94CFA"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Casos de uso #08 y #10</w:t>
      </w:r>
    </w:p>
    <w:p w14:paraId="080ADFA0"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08: Crear rango (tabla parámetro)</w:t>
      </w:r>
    </w:p>
    <w:p w14:paraId="44B45F9F" w14:textId="5206F355" w:rsidR="00EC7CA5" w:rsidRDefault="00EC7CA5" w:rsidP="0036227D">
      <w:pPr>
        <w:ind w:firstLine="0"/>
        <w:rPr>
          <w:rFonts w:eastAsia="Times New Roman" w:cs="Times New Roman"/>
          <w:b/>
          <w:szCs w:val="24"/>
          <w:lang w:val="es-MX"/>
        </w:rPr>
      </w:pPr>
      <w:r w:rsidRPr="00C13857">
        <w:rPr>
          <w:rFonts w:eastAsia="Times New Roman" w:cs="Times New Roman"/>
          <w:b/>
          <w:szCs w:val="24"/>
          <w:lang w:val="es-MX"/>
        </w:rPr>
        <w:t>Nombre CU10: Crear base de tiempo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42B635A6" w14:textId="77777777" w:rsidTr="00D47333">
        <w:trPr>
          <w:trHeight w:val="274"/>
        </w:trPr>
        <w:tc>
          <w:tcPr>
            <w:tcW w:w="864" w:type="dxa"/>
          </w:tcPr>
          <w:p w14:paraId="56C52177"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63A1AFBD"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CDFD9E0"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9CBFD85"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2619514" w14:textId="77777777" w:rsidR="0050730B" w:rsidRDefault="0050730B" w:rsidP="00D47333">
            <w:pPr>
              <w:jc w:val="center"/>
              <w:rPr>
                <w:rFonts w:eastAsia="Times New Roman" w:cs="Times New Roman"/>
                <w:b/>
                <w:szCs w:val="24"/>
                <w:lang w:val="es-MX"/>
              </w:rPr>
            </w:pPr>
          </w:p>
          <w:p w14:paraId="59AE5445" w14:textId="77777777" w:rsidR="0050730B" w:rsidRDefault="0050730B" w:rsidP="00D47333">
            <w:pPr>
              <w:jc w:val="center"/>
              <w:rPr>
                <w:rFonts w:eastAsia="Times New Roman" w:cs="Times New Roman"/>
                <w:b/>
                <w:szCs w:val="24"/>
                <w:lang w:val="es-MX"/>
              </w:rPr>
            </w:pPr>
          </w:p>
          <w:p w14:paraId="633501E3" w14:textId="74A0D8E9"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0396407A" w14:textId="77777777" w:rsidR="00EC7CA5" w:rsidRPr="00D20673"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Obj: </w:t>
            </w:r>
            <w:r w:rsidRPr="00D20673">
              <w:rPr>
                <w:rFonts w:eastAsia="Times New Roman" w:cs="Times New Roman"/>
                <w:szCs w:val="24"/>
                <w:lang w:val="es-MX"/>
              </w:rPr>
              <w:t>Se define el alcance del proyecto a desarrollar al igual que los roles del equipo de trabajo.</w:t>
            </w:r>
          </w:p>
          <w:p w14:paraId="36344816"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EBE3D93" w14:textId="77777777" w:rsidR="00EC7CA5" w:rsidRPr="00D20673"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34CF21E" w14:textId="77777777" w:rsidR="00EC7CA5"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29F127D7" w14:textId="77777777" w:rsidR="00EC7CA5" w:rsidRPr="00C13857" w:rsidRDefault="00EC7CA5" w:rsidP="00525E5E">
            <w:pPr>
              <w:pStyle w:val="Prrafodelista"/>
              <w:numPr>
                <w:ilvl w:val="0"/>
                <w:numId w:val="127"/>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2FB0E229" w14:textId="77777777" w:rsidR="0050730B" w:rsidRDefault="0050730B" w:rsidP="00D47333">
            <w:pPr>
              <w:jc w:val="center"/>
              <w:rPr>
                <w:rFonts w:eastAsia="Times New Roman" w:cs="Times New Roman"/>
                <w:b/>
                <w:szCs w:val="24"/>
                <w:lang w:val="es-MX"/>
              </w:rPr>
            </w:pPr>
          </w:p>
          <w:p w14:paraId="6506A970" w14:textId="77777777" w:rsidR="0050730B" w:rsidRDefault="0050730B" w:rsidP="00D47333">
            <w:pPr>
              <w:jc w:val="center"/>
              <w:rPr>
                <w:rFonts w:eastAsia="Times New Roman" w:cs="Times New Roman"/>
                <w:b/>
                <w:szCs w:val="24"/>
                <w:lang w:val="es-MX"/>
              </w:rPr>
            </w:pPr>
          </w:p>
          <w:p w14:paraId="23922CC3" w14:textId="2FE0FAEA" w:rsidR="00EC7CA5" w:rsidRDefault="00EC7CA5" w:rsidP="00D47333">
            <w:pPr>
              <w:jc w:val="center"/>
              <w:rPr>
                <w:rFonts w:eastAsia="Times New Roman" w:cs="Times New Roman"/>
                <w:b/>
                <w:szCs w:val="24"/>
                <w:lang w:val="es-MX"/>
              </w:rPr>
            </w:pPr>
            <w:r>
              <w:rPr>
                <w:rFonts w:eastAsia="Times New Roman" w:cs="Times New Roman"/>
                <w:b/>
                <w:szCs w:val="24"/>
                <w:lang w:val="es-MX"/>
              </w:rPr>
              <w:t>9</w:t>
            </w:r>
          </w:p>
        </w:tc>
      </w:tr>
      <w:tr w:rsidR="00EC7CA5" w14:paraId="7D5441BF" w14:textId="77777777" w:rsidTr="00D47333">
        <w:trPr>
          <w:trHeight w:val="492"/>
        </w:trPr>
        <w:tc>
          <w:tcPr>
            <w:tcW w:w="864" w:type="dxa"/>
          </w:tcPr>
          <w:p w14:paraId="1C47D0C3" w14:textId="77777777" w:rsidR="00413602" w:rsidRDefault="00413602" w:rsidP="00D47333">
            <w:pPr>
              <w:jc w:val="center"/>
              <w:rPr>
                <w:rFonts w:eastAsia="Times New Roman" w:cs="Times New Roman"/>
                <w:b/>
                <w:szCs w:val="24"/>
                <w:lang w:val="es-MX"/>
              </w:rPr>
            </w:pPr>
          </w:p>
          <w:p w14:paraId="1BFD5936" w14:textId="77777777" w:rsidR="00413602" w:rsidRDefault="00413602" w:rsidP="00D47333">
            <w:pPr>
              <w:jc w:val="center"/>
              <w:rPr>
                <w:rFonts w:eastAsia="Times New Roman" w:cs="Times New Roman"/>
                <w:b/>
                <w:szCs w:val="24"/>
                <w:lang w:val="es-MX"/>
              </w:rPr>
            </w:pPr>
          </w:p>
          <w:p w14:paraId="75E10D8C" w14:textId="77777777" w:rsidR="00413602" w:rsidRDefault="00413602" w:rsidP="00D47333">
            <w:pPr>
              <w:jc w:val="center"/>
              <w:rPr>
                <w:rFonts w:eastAsia="Times New Roman" w:cs="Times New Roman"/>
                <w:b/>
                <w:szCs w:val="24"/>
                <w:lang w:val="es-MX"/>
              </w:rPr>
            </w:pPr>
          </w:p>
          <w:p w14:paraId="69267949" w14:textId="77777777" w:rsidR="00413602" w:rsidRDefault="00413602" w:rsidP="00D47333">
            <w:pPr>
              <w:jc w:val="center"/>
              <w:rPr>
                <w:rFonts w:eastAsia="Times New Roman" w:cs="Times New Roman"/>
                <w:b/>
                <w:szCs w:val="24"/>
                <w:lang w:val="es-MX"/>
              </w:rPr>
            </w:pPr>
          </w:p>
          <w:p w14:paraId="61C9B87F" w14:textId="55D1B556"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12B7D088"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Obj; </w:t>
            </w:r>
            <w:r w:rsidRPr="003A7B45">
              <w:rPr>
                <w:rFonts w:eastAsia="Times New Roman" w:cs="Times New Roman"/>
                <w:szCs w:val="24"/>
                <w:lang w:val="es-MX"/>
              </w:rPr>
              <w:t>Se busca elaborar las pruebas a la cuales se va a someter el software.</w:t>
            </w:r>
          </w:p>
          <w:p w14:paraId="30C7B691"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8B3A540"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ED77A85"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4B83F3F1"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20324429"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36DAA0B" w14:textId="77777777" w:rsidR="00EC7CA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612136F8" w14:textId="77777777" w:rsidR="00EC7CA5" w:rsidRPr="007D7EAD" w:rsidRDefault="00EC7CA5" w:rsidP="00525E5E">
            <w:pPr>
              <w:pStyle w:val="Prrafodelista"/>
              <w:numPr>
                <w:ilvl w:val="0"/>
                <w:numId w:val="130"/>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3933935C" w14:textId="77777777" w:rsidR="00413602" w:rsidRDefault="00413602" w:rsidP="00D47333">
            <w:pPr>
              <w:jc w:val="center"/>
              <w:rPr>
                <w:rFonts w:eastAsia="Times New Roman" w:cs="Times New Roman"/>
                <w:b/>
                <w:szCs w:val="24"/>
                <w:lang w:val="es-MX"/>
              </w:rPr>
            </w:pPr>
          </w:p>
          <w:p w14:paraId="1265D93B" w14:textId="77777777" w:rsidR="00413602" w:rsidRDefault="00413602" w:rsidP="00D47333">
            <w:pPr>
              <w:jc w:val="center"/>
              <w:rPr>
                <w:rFonts w:eastAsia="Times New Roman" w:cs="Times New Roman"/>
                <w:b/>
                <w:szCs w:val="24"/>
                <w:lang w:val="es-MX"/>
              </w:rPr>
            </w:pPr>
          </w:p>
          <w:p w14:paraId="2EBF5E6A" w14:textId="77777777" w:rsidR="00413602" w:rsidRDefault="00413602" w:rsidP="00D47333">
            <w:pPr>
              <w:jc w:val="center"/>
              <w:rPr>
                <w:rFonts w:eastAsia="Times New Roman" w:cs="Times New Roman"/>
                <w:b/>
                <w:szCs w:val="24"/>
                <w:lang w:val="es-MX"/>
              </w:rPr>
            </w:pPr>
          </w:p>
          <w:p w14:paraId="52B55492" w14:textId="77777777" w:rsidR="00413602" w:rsidRDefault="00413602" w:rsidP="00D47333">
            <w:pPr>
              <w:jc w:val="center"/>
              <w:rPr>
                <w:rFonts w:eastAsia="Times New Roman" w:cs="Times New Roman"/>
                <w:b/>
                <w:szCs w:val="24"/>
                <w:lang w:val="es-MX"/>
              </w:rPr>
            </w:pPr>
          </w:p>
          <w:p w14:paraId="5246B32A" w14:textId="7E95C50C" w:rsidR="00EC7CA5" w:rsidRDefault="00EC7CA5" w:rsidP="00D47333">
            <w:pPr>
              <w:jc w:val="center"/>
              <w:rPr>
                <w:rFonts w:eastAsia="Times New Roman" w:cs="Times New Roman"/>
                <w:b/>
                <w:szCs w:val="24"/>
                <w:lang w:val="es-MX"/>
              </w:rPr>
            </w:pPr>
            <w:r>
              <w:rPr>
                <w:rFonts w:eastAsia="Times New Roman" w:cs="Times New Roman"/>
                <w:b/>
                <w:szCs w:val="24"/>
                <w:lang w:val="es-MX"/>
              </w:rPr>
              <w:t>19</w:t>
            </w:r>
          </w:p>
        </w:tc>
      </w:tr>
      <w:tr w:rsidR="00EC7CA5" w14:paraId="1CD4C3E0" w14:textId="77777777" w:rsidTr="00D47333">
        <w:trPr>
          <w:trHeight w:val="456"/>
        </w:trPr>
        <w:tc>
          <w:tcPr>
            <w:tcW w:w="864" w:type="dxa"/>
          </w:tcPr>
          <w:p w14:paraId="00F1FD30" w14:textId="77777777" w:rsidR="00413602" w:rsidRDefault="00413602" w:rsidP="00D47333">
            <w:pPr>
              <w:jc w:val="center"/>
              <w:rPr>
                <w:rFonts w:eastAsia="Times New Roman" w:cs="Times New Roman"/>
                <w:b/>
                <w:szCs w:val="24"/>
                <w:lang w:val="es-MX"/>
              </w:rPr>
            </w:pPr>
          </w:p>
          <w:p w14:paraId="246B4761" w14:textId="650160F8"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6A00F637" w14:textId="77777777" w:rsidR="00471B0D"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Fase 3: Ejecución de pruebas</w:t>
            </w:r>
          </w:p>
          <w:p w14:paraId="429E2BFB" w14:textId="401B14FD"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Obj: </w:t>
            </w:r>
            <w:r w:rsidRPr="00D20673">
              <w:rPr>
                <w:rFonts w:eastAsia="Times New Roman" w:cs="Times New Roman"/>
                <w:szCs w:val="24"/>
                <w:lang w:val="es-MX"/>
              </w:rPr>
              <w:t>Se busca con los datos de fase 2 ejecutar las pruebas.</w:t>
            </w:r>
          </w:p>
          <w:p w14:paraId="490A0A8F" w14:textId="77777777" w:rsidR="00EC7CA5" w:rsidRDefault="00EC7CA5" w:rsidP="00471B0D">
            <w:pPr>
              <w:spacing w:line="240" w:lineRule="auto"/>
              <w:jc w:val="left"/>
              <w:rPr>
                <w:rFonts w:eastAsia="Times New Roman" w:cs="Times New Roman"/>
                <w:szCs w:val="24"/>
                <w:lang w:val="es-MX"/>
              </w:rPr>
            </w:pPr>
            <w:r>
              <w:rPr>
                <w:rFonts w:eastAsia="Times New Roman" w:cs="Times New Roman"/>
                <w:szCs w:val="24"/>
                <w:lang w:val="es-MX"/>
              </w:rPr>
              <w:t>Actividades:</w:t>
            </w:r>
          </w:p>
          <w:p w14:paraId="2143E9A4"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566FC50"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alizar Pruebas.</w:t>
            </w:r>
          </w:p>
          <w:p w14:paraId="1AEA6AB2"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19BF8FEE" w14:textId="77777777" w:rsidR="00413602" w:rsidRDefault="00413602" w:rsidP="00D47333">
            <w:pPr>
              <w:jc w:val="center"/>
              <w:rPr>
                <w:rFonts w:eastAsia="Times New Roman" w:cs="Times New Roman"/>
                <w:b/>
                <w:szCs w:val="24"/>
                <w:lang w:val="es-MX"/>
              </w:rPr>
            </w:pPr>
          </w:p>
          <w:p w14:paraId="2E0BFC24" w14:textId="117A3E95" w:rsidR="00EC7CA5" w:rsidRDefault="00EC7CA5" w:rsidP="00D47333">
            <w:pPr>
              <w:jc w:val="center"/>
              <w:rPr>
                <w:rFonts w:eastAsia="Times New Roman" w:cs="Times New Roman"/>
                <w:b/>
                <w:szCs w:val="24"/>
                <w:lang w:val="es-MX"/>
              </w:rPr>
            </w:pPr>
            <w:r>
              <w:rPr>
                <w:rFonts w:eastAsia="Times New Roman" w:cs="Times New Roman"/>
                <w:b/>
                <w:szCs w:val="24"/>
                <w:lang w:val="es-MX"/>
              </w:rPr>
              <w:t>5</w:t>
            </w:r>
          </w:p>
        </w:tc>
      </w:tr>
      <w:tr w:rsidR="00EC7CA5" w14:paraId="5FF23AA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E0A5BAF" w14:textId="77777777" w:rsidR="00413602" w:rsidRDefault="00413602" w:rsidP="00D47333">
            <w:pPr>
              <w:jc w:val="center"/>
              <w:rPr>
                <w:rFonts w:eastAsia="Times New Roman" w:cs="Times New Roman"/>
                <w:b/>
                <w:szCs w:val="24"/>
                <w:lang w:val="es-MX"/>
              </w:rPr>
            </w:pPr>
          </w:p>
          <w:p w14:paraId="296B3734" w14:textId="5E8ACDE9"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11317CAB" w14:textId="77777777"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Obj </w:t>
            </w:r>
            <w:r w:rsidRPr="004078CE">
              <w:rPr>
                <w:rFonts w:eastAsia="Times New Roman" w:cs="Times New Roman"/>
                <w:szCs w:val="24"/>
                <w:lang w:val="es-MX"/>
              </w:rPr>
              <w:t>Documentar los resultados</w:t>
            </w:r>
          </w:p>
          <w:p w14:paraId="32885722" w14:textId="77777777" w:rsidR="00EC7CA5" w:rsidRPr="004078CE" w:rsidRDefault="00EC7CA5" w:rsidP="00471B0D">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338370DE" w14:textId="77777777" w:rsidR="00EC7CA5" w:rsidRPr="004078CE" w:rsidRDefault="00EC7CA5" w:rsidP="00525E5E">
            <w:pPr>
              <w:pStyle w:val="Prrafodelista"/>
              <w:numPr>
                <w:ilvl w:val="0"/>
                <w:numId w:val="137"/>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5157DD62" w14:textId="77777777" w:rsidR="00413602" w:rsidRDefault="00413602" w:rsidP="00D47333">
            <w:pPr>
              <w:jc w:val="center"/>
              <w:rPr>
                <w:rFonts w:eastAsia="Times New Roman" w:cs="Times New Roman"/>
                <w:b/>
                <w:szCs w:val="24"/>
                <w:lang w:val="es-MX"/>
              </w:rPr>
            </w:pPr>
          </w:p>
          <w:p w14:paraId="548DD35B" w14:textId="3E6C0711"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r>
    </w:tbl>
    <w:p w14:paraId="2B24DCBC" w14:textId="77777777" w:rsidR="00EC7CA5" w:rsidRDefault="00EC7CA5" w:rsidP="0029666A">
      <w:pPr>
        <w:spacing w:line="240" w:lineRule="auto"/>
        <w:ind w:firstLine="0"/>
        <w:rPr>
          <w:rFonts w:eastAsia="Times New Roman" w:cs="Times New Roman"/>
          <w:b/>
          <w:szCs w:val="24"/>
        </w:rPr>
      </w:pPr>
    </w:p>
    <w:p w14:paraId="48A78C7E" w14:textId="4C1F550E" w:rsidR="00EC7CA5" w:rsidRDefault="00EC7CA5" w:rsidP="0029666A">
      <w:pPr>
        <w:rPr>
          <w:rFonts w:eastAsia="Times New Roman" w:cs="Times New Roman"/>
          <w:b/>
          <w:szCs w:val="24"/>
        </w:rPr>
      </w:pPr>
      <w:r>
        <w:rPr>
          <w:rFonts w:eastAsia="Times New Roman" w:cs="Times New Roman"/>
          <w:b/>
          <w:szCs w:val="24"/>
        </w:rPr>
        <w:t>Recursos</w:t>
      </w:r>
    </w:p>
    <w:p w14:paraId="5D7E71E5" w14:textId="690EE9F4" w:rsidR="00EC7CA5" w:rsidRDefault="00EC7CA5" w:rsidP="0029666A">
      <w:pPr>
        <w:rPr>
          <w:rFonts w:eastAsia="Times New Roman" w:cs="Times New Roman"/>
          <w:b/>
          <w:szCs w:val="24"/>
        </w:rPr>
      </w:pPr>
      <w:r>
        <w:rPr>
          <w:rFonts w:eastAsia="Times New Roman" w:cs="Times New Roman"/>
          <w:b/>
          <w:szCs w:val="24"/>
        </w:rPr>
        <w:t>-Recursos humanos:</w:t>
      </w:r>
    </w:p>
    <w:p w14:paraId="56E44A9D"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gerencia del proyecto.</w:t>
      </w:r>
    </w:p>
    <w:p w14:paraId="0F0F3C82"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desarrollo.</w:t>
      </w:r>
    </w:p>
    <w:p w14:paraId="14EE460C" w14:textId="3673AEFE"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calidad.</w:t>
      </w:r>
    </w:p>
    <w:p w14:paraId="0F0D0CB6" w14:textId="77777777" w:rsidR="000C0EB5" w:rsidRPr="000C0EB5" w:rsidRDefault="000C0EB5" w:rsidP="000C0EB5">
      <w:pPr>
        <w:spacing w:line="276" w:lineRule="auto"/>
        <w:ind w:left="720" w:firstLine="0"/>
        <w:jc w:val="left"/>
        <w:rPr>
          <w:rFonts w:eastAsia="Times New Roman" w:cs="Times New Roman"/>
          <w:szCs w:val="24"/>
        </w:rPr>
      </w:pPr>
    </w:p>
    <w:p w14:paraId="284A8536" w14:textId="02AD4BB5" w:rsidR="00EC7CA5" w:rsidRDefault="00EC7CA5" w:rsidP="000C0EB5">
      <w:pPr>
        <w:rPr>
          <w:rFonts w:eastAsia="Times New Roman" w:cs="Times New Roman"/>
          <w:b/>
          <w:szCs w:val="24"/>
        </w:rPr>
      </w:pPr>
      <w:r>
        <w:rPr>
          <w:rFonts w:eastAsia="Times New Roman" w:cs="Times New Roman"/>
          <w:b/>
          <w:szCs w:val="24"/>
        </w:rPr>
        <w:t>-Estándares:</w:t>
      </w:r>
    </w:p>
    <w:p w14:paraId="4DE52755" w14:textId="77777777"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9110.</w:t>
      </w:r>
    </w:p>
    <w:p w14:paraId="2F9F5F52" w14:textId="725F374E"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5010.</w:t>
      </w:r>
    </w:p>
    <w:p w14:paraId="49D997FB" w14:textId="77777777" w:rsidR="000C0EB5" w:rsidRPr="000C0EB5" w:rsidRDefault="000C0EB5" w:rsidP="000C0EB5">
      <w:pPr>
        <w:spacing w:line="276" w:lineRule="auto"/>
        <w:ind w:left="720" w:firstLine="0"/>
        <w:jc w:val="left"/>
        <w:rPr>
          <w:rFonts w:eastAsia="Times New Roman" w:cs="Times New Roman"/>
          <w:szCs w:val="24"/>
        </w:rPr>
      </w:pPr>
    </w:p>
    <w:p w14:paraId="17EEF784" w14:textId="3BA860B6" w:rsidR="00EC7CA5" w:rsidRDefault="00EC7CA5" w:rsidP="000C0EB5">
      <w:pPr>
        <w:rPr>
          <w:rFonts w:eastAsia="Times New Roman" w:cs="Times New Roman"/>
          <w:b/>
          <w:szCs w:val="24"/>
        </w:rPr>
      </w:pPr>
      <w:r>
        <w:rPr>
          <w:rFonts w:eastAsia="Times New Roman" w:cs="Times New Roman"/>
          <w:b/>
          <w:szCs w:val="24"/>
        </w:rPr>
        <w:t>-Equipos:</w:t>
      </w:r>
    </w:p>
    <w:p w14:paraId="47F32DF6" w14:textId="2114E692" w:rsidR="00EC7CA5" w:rsidRDefault="00EC7CA5" w:rsidP="00525E5E">
      <w:pPr>
        <w:numPr>
          <w:ilvl w:val="0"/>
          <w:numId w:val="47"/>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39DE2E5B" w14:textId="28AA753E" w:rsidR="000C0EB5" w:rsidRPr="000C0EB5" w:rsidRDefault="000C0EB5" w:rsidP="000C0EB5">
      <w:pPr>
        <w:spacing w:line="276" w:lineRule="auto"/>
        <w:ind w:left="720" w:firstLine="0"/>
        <w:jc w:val="left"/>
        <w:rPr>
          <w:rFonts w:eastAsia="Times New Roman" w:cs="Times New Roman"/>
          <w:szCs w:val="24"/>
        </w:rPr>
      </w:pPr>
    </w:p>
    <w:p w14:paraId="30CCA105" w14:textId="63F82451"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S</w:t>
      </w:r>
      <w:r w:rsidR="000C0EB5">
        <w:rPr>
          <w:rFonts w:eastAsia="Times New Roman" w:cs="Times New Roman"/>
          <w:szCs w:val="24"/>
          <w:lang w:val="en-US"/>
        </w:rPr>
        <w:t>istema operativo</w:t>
      </w:r>
      <w:r w:rsidRPr="000C0EB5">
        <w:rPr>
          <w:rFonts w:eastAsia="Times New Roman" w:cs="Times New Roman"/>
          <w:szCs w:val="24"/>
          <w:lang w:val="en-US"/>
        </w:rPr>
        <w:t>: Windows 10</w:t>
      </w:r>
    </w:p>
    <w:p w14:paraId="2ED12896"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Procesador: i5 7200U</w:t>
      </w:r>
    </w:p>
    <w:p w14:paraId="44E6EA2F"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RAM: 8GB</w:t>
      </w:r>
    </w:p>
    <w:p w14:paraId="0BCF1615" w14:textId="3BB7C1C6" w:rsidR="00EC7CA5" w:rsidRPr="00725D37"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rPr>
        <w:t>Disco duro: 1TB</w:t>
      </w:r>
    </w:p>
    <w:p w14:paraId="5CF5F772" w14:textId="1F152FD6" w:rsidR="00EC7CA5" w:rsidRDefault="00EC7CA5" w:rsidP="002721F6">
      <w:pPr>
        <w:rPr>
          <w:rFonts w:eastAsia="Times New Roman" w:cs="Times New Roman"/>
          <w:szCs w:val="24"/>
        </w:rPr>
      </w:pPr>
      <w:r>
        <w:rPr>
          <w:rFonts w:eastAsia="Times New Roman" w:cs="Times New Roman"/>
          <w:szCs w:val="24"/>
        </w:rPr>
        <w:t>Cabe mencionar que estos equipos de cómputo</w:t>
      </w:r>
      <w:r w:rsidR="00FB7A28">
        <w:rPr>
          <w:rFonts w:eastAsia="Times New Roman" w:cs="Times New Roman"/>
          <w:szCs w:val="24"/>
        </w:rPr>
        <w:t xml:space="preserve"> son</w:t>
      </w:r>
      <w:r>
        <w:rPr>
          <w:rFonts w:eastAsia="Times New Roman" w:cs="Times New Roman"/>
          <w:szCs w:val="24"/>
        </w:rPr>
        <w:t xml:space="preserve"> portátiles.</w:t>
      </w:r>
    </w:p>
    <w:p w14:paraId="44A808C0" w14:textId="0AD8F30C" w:rsidR="00EC7CA5" w:rsidRDefault="00EC7CA5" w:rsidP="002721F6">
      <w:pPr>
        <w:rPr>
          <w:rFonts w:eastAsia="Times New Roman" w:cs="Times New Roman"/>
          <w:b/>
          <w:szCs w:val="24"/>
        </w:rPr>
      </w:pPr>
      <w:r>
        <w:rPr>
          <w:rFonts w:eastAsia="Times New Roman" w:cs="Times New Roman"/>
          <w:b/>
          <w:szCs w:val="24"/>
        </w:rPr>
        <w:t>-Herramientas:</w:t>
      </w:r>
    </w:p>
    <w:p w14:paraId="141D0441" w14:textId="07D87532" w:rsidR="00EC7CA5" w:rsidRDefault="00EC7CA5" w:rsidP="00525E5E">
      <w:pPr>
        <w:numPr>
          <w:ilvl w:val="0"/>
          <w:numId w:val="27"/>
        </w:numPr>
        <w:spacing w:line="276" w:lineRule="auto"/>
        <w:jc w:val="left"/>
        <w:rPr>
          <w:rFonts w:eastAsia="Times New Roman" w:cs="Times New Roman"/>
          <w:szCs w:val="24"/>
        </w:rPr>
      </w:pPr>
      <w:r>
        <w:rPr>
          <w:rFonts w:eastAsia="Times New Roman" w:cs="Times New Roman"/>
          <w:szCs w:val="24"/>
        </w:rPr>
        <w:t>Todas las herramientas que se utilizarán para el desarrollo del proyecto serán de uso libre, ejemplo: Visual Studio Code.</w:t>
      </w:r>
    </w:p>
    <w:p w14:paraId="1614A60E" w14:textId="77777777" w:rsidR="00A724F7" w:rsidRPr="00A724F7" w:rsidRDefault="00A724F7" w:rsidP="00A724F7">
      <w:pPr>
        <w:spacing w:line="276" w:lineRule="auto"/>
        <w:ind w:left="720" w:firstLine="0"/>
        <w:jc w:val="left"/>
        <w:rPr>
          <w:rFonts w:eastAsia="Times New Roman" w:cs="Times New Roman"/>
          <w:szCs w:val="24"/>
        </w:rPr>
      </w:pPr>
    </w:p>
    <w:p w14:paraId="5274B4F4" w14:textId="77777777" w:rsidR="00A724F7" w:rsidRDefault="00EC7CA5" w:rsidP="00A724F7">
      <w:pPr>
        <w:rPr>
          <w:rFonts w:eastAsia="Times New Roman" w:cs="Times New Roman"/>
          <w:b/>
          <w:szCs w:val="24"/>
        </w:rPr>
      </w:pPr>
      <w:r>
        <w:rPr>
          <w:rFonts w:eastAsia="Times New Roman" w:cs="Times New Roman"/>
          <w:b/>
          <w:szCs w:val="24"/>
        </w:rPr>
        <w:t>Composición del equipo de trabajo:</w:t>
      </w:r>
    </w:p>
    <w:p w14:paraId="18756925" w14:textId="624EE3B8" w:rsidR="00EC7CA5" w:rsidRPr="00A724F7" w:rsidRDefault="00EC7CA5" w:rsidP="00A724F7">
      <w:pPr>
        <w:rPr>
          <w:rFonts w:eastAsia="Times New Roman" w:cs="Times New Roman"/>
          <w:b/>
          <w:szCs w:val="24"/>
        </w:rPr>
      </w:pPr>
      <w:r>
        <w:rPr>
          <w:rFonts w:eastAsia="Times New Roman" w:cs="Times New Roman"/>
          <w:szCs w:val="24"/>
        </w:rPr>
        <w:t>El equipo de trabajo se encuentra conformado de la siguiente manera:</w:t>
      </w:r>
    </w:p>
    <w:p w14:paraId="6B4F7C91"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lastRenderedPageBreak/>
        <w:t>Equipo de gerencia del proyecto: conformado por 2 personas.</w:t>
      </w:r>
    </w:p>
    <w:p w14:paraId="636AB57E"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desarrollo: conformado por 3 personas.</w:t>
      </w:r>
    </w:p>
    <w:p w14:paraId="1090B9C6" w14:textId="4A057246"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 xml:space="preserve">Equipo de calidad: conformado por 2 personas. </w:t>
      </w:r>
    </w:p>
    <w:p w14:paraId="4DFDD0EB" w14:textId="77777777" w:rsidR="00A724F7" w:rsidRPr="00A724F7" w:rsidRDefault="00A724F7" w:rsidP="00A724F7">
      <w:pPr>
        <w:spacing w:line="276" w:lineRule="auto"/>
        <w:ind w:left="720" w:firstLine="0"/>
        <w:jc w:val="left"/>
        <w:rPr>
          <w:rFonts w:eastAsia="Times New Roman" w:cs="Times New Roman"/>
          <w:szCs w:val="24"/>
        </w:rPr>
      </w:pPr>
    </w:p>
    <w:p w14:paraId="26AE55FD" w14:textId="1D44AEB3" w:rsidR="00EC7CA5" w:rsidRDefault="00EC7CA5" w:rsidP="00A724F7">
      <w:pPr>
        <w:rPr>
          <w:rFonts w:eastAsia="Times New Roman" w:cs="Times New Roman"/>
          <w:b/>
          <w:szCs w:val="24"/>
        </w:rPr>
      </w:pPr>
      <w:r>
        <w:rPr>
          <w:rFonts w:eastAsia="Times New Roman" w:cs="Times New Roman"/>
          <w:b/>
          <w:szCs w:val="24"/>
        </w:rPr>
        <w:t>Calendario de las tareas del proyecto</w:t>
      </w:r>
    </w:p>
    <w:p w14:paraId="7F546349" w14:textId="6EEECF02" w:rsidR="00EC7CA5" w:rsidRPr="00A724F7" w:rsidRDefault="00EC7CA5" w:rsidP="00A724F7">
      <w:pPr>
        <w:rPr>
          <w:rFonts w:eastAsia="Times New Roman" w:cs="Times New Roman"/>
          <w:b/>
          <w:bCs/>
          <w:szCs w:val="24"/>
        </w:rPr>
      </w:pPr>
      <w:r>
        <w:rPr>
          <w:rFonts w:eastAsia="Times New Roman" w:cs="Times New Roman"/>
          <w:szCs w:val="24"/>
        </w:rPr>
        <w:t xml:space="preserve">Las fechas de las tareas de cada equipo de trabajo serán definidas para los casos o grupo de casos de uso que fueron establecidos en </w:t>
      </w:r>
      <w:r w:rsidRPr="004304D1">
        <w:rPr>
          <w:rFonts w:eastAsia="Times New Roman" w:cs="Times New Roman"/>
          <w:b/>
          <w:bCs/>
          <w:szCs w:val="24"/>
        </w:rPr>
        <w:t>Tareas y su duración estimada</w:t>
      </w:r>
      <w:r>
        <w:rPr>
          <w:rFonts w:eastAsia="Times New Roman" w:cs="Times New Roman"/>
          <w:b/>
          <w:bCs/>
          <w:szCs w:val="24"/>
        </w:rPr>
        <w:t>.</w:t>
      </w:r>
    </w:p>
    <w:p w14:paraId="26181BD5" w14:textId="21741287" w:rsidR="00EC7CA5" w:rsidRPr="00A724F7" w:rsidRDefault="00EC7CA5" w:rsidP="00A724F7">
      <w:pPr>
        <w:ind w:firstLine="0"/>
        <w:rPr>
          <w:rFonts w:eastAsia="Times New Roman" w:cs="Times New Roman"/>
          <w:b/>
          <w:szCs w:val="24"/>
          <w:u w:val="single"/>
        </w:rPr>
      </w:pPr>
      <w:r w:rsidRPr="00D71D1F">
        <w:rPr>
          <w:rFonts w:eastAsia="Times New Roman" w:cs="Times New Roman"/>
          <w:b/>
          <w:szCs w:val="24"/>
          <w:u w:val="single"/>
        </w:rPr>
        <w:t xml:space="preserve">Equipo de desarrollo (Requerimientos de comunicación y transferencia de información 1 y 2) </w:t>
      </w:r>
    </w:p>
    <w:p w14:paraId="05F07FEB" w14:textId="77777777" w:rsidR="00EC7CA5" w:rsidRDefault="00EC7CA5" w:rsidP="00A724F7">
      <w:pPr>
        <w:ind w:firstLine="0"/>
        <w:rPr>
          <w:rFonts w:eastAsia="Times New Roman" w:cs="Times New Roman"/>
          <w:b/>
          <w:szCs w:val="24"/>
        </w:rPr>
      </w:pPr>
      <w:r>
        <w:rPr>
          <w:rFonts w:eastAsia="Times New Roman" w:cs="Times New Roman"/>
          <w:b/>
          <w:szCs w:val="24"/>
        </w:rPr>
        <w:t>Casos de uso #04 y #08</w:t>
      </w:r>
    </w:p>
    <w:p w14:paraId="7667FD0F" w14:textId="77777777" w:rsidR="00EC7CA5" w:rsidRDefault="00EC7CA5" w:rsidP="00A724F7">
      <w:pPr>
        <w:ind w:firstLine="0"/>
        <w:rPr>
          <w:rFonts w:eastAsia="Times New Roman" w:cs="Times New Roman"/>
          <w:b/>
          <w:szCs w:val="24"/>
        </w:rPr>
      </w:pPr>
      <w:r>
        <w:rPr>
          <w:rFonts w:eastAsia="Times New Roman" w:cs="Times New Roman"/>
          <w:b/>
          <w:szCs w:val="24"/>
        </w:rPr>
        <w:t>Nombre CU04: Crear región (tabla parámetro)</w:t>
      </w:r>
    </w:p>
    <w:p w14:paraId="340AF9E5" w14:textId="71CB5794" w:rsidR="00EC7CA5" w:rsidRDefault="00EC7CA5" w:rsidP="00A724F7">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D547E3F" w14:textId="77777777" w:rsidTr="00D47333">
        <w:tc>
          <w:tcPr>
            <w:tcW w:w="562" w:type="dxa"/>
          </w:tcPr>
          <w:p w14:paraId="24219B2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84A4CF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5783844"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0133E94"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1FEBD09F" w14:textId="77777777" w:rsidTr="00D47333">
        <w:tc>
          <w:tcPr>
            <w:tcW w:w="562" w:type="dxa"/>
          </w:tcPr>
          <w:p w14:paraId="6D7BFF7D" w14:textId="77777777" w:rsidR="00EC7CA5" w:rsidRDefault="00EC7CA5" w:rsidP="00D47333">
            <w:pPr>
              <w:jc w:val="center"/>
              <w:rPr>
                <w:rFonts w:eastAsia="Times New Roman" w:cs="Times New Roman"/>
                <w:szCs w:val="24"/>
              </w:rPr>
            </w:pPr>
          </w:p>
          <w:p w14:paraId="49055EFD" w14:textId="77777777" w:rsidR="00EC7CA5" w:rsidRDefault="00EC7CA5" w:rsidP="00D47333">
            <w:pPr>
              <w:jc w:val="center"/>
              <w:rPr>
                <w:rFonts w:eastAsia="Times New Roman" w:cs="Times New Roman"/>
                <w:szCs w:val="24"/>
              </w:rPr>
            </w:pPr>
          </w:p>
          <w:p w14:paraId="6E19DE0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7168D09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D174DD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211AC88" w14:textId="77777777" w:rsidR="00EC7CA5" w:rsidRDefault="00EC7CA5" w:rsidP="00D47333">
            <w:pPr>
              <w:rPr>
                <w:rFonts w:eastAsia="Times New Roman" w:cs="Times New Roman"/>
                <w:b/>
                <w:szCs w:val="24"/>
              </w:rPr>
            </w:pPr>
            <w:r>
              <w:rPr>
                <w:rFonts w:eastAsia="Times New Roman" w:cs="Times New Roman"/>
                <w:b/>
                <w:szCs w:val="24"/>
              </w:rPr>
              <w:t>Actividades:</w:t>
            </w:r>
          </w:p>
          <w:p w14:paraId="5B14DA89" w14:textId="77777777" w:rsidR="00EC7CA5"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 xml:space="preserve">Plantilla </w:t>
            </w:r>
            <w:r>
              <w:rPr>
                <w:rFonts w:eastAsia="Times New Roman" w:cs="Times New Roman"/>
                <w:szCs w:val="24"/>
              </w:rPr>
              <w:t>de b</w:t>
            </w:r>
            <w:r w:rsidRPr="00067F07">
              <w:rPr>
                <w:rFonts w:eastAsia="Times New Roman" w:cs="Times New Roman"/>
                <w:szCs w:val="24"/>
              </w:rPr>
              <w:t>ootstrap.</w:t>
            </w:r>
          </w:p>
          <w:p w14:paraId="4A10A0A5" w14:textId="77777777" w:rsidR="00EC7CA5" w:rsidRPr="00067F07"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Realizar el prototipado (diseño de la interfaz).</w:t>
            </w:r>
          </w:p>
          <w:p w14:paraId="7AEFC2D6" w14:textId="77777777" w:rsidR="00EC7CA5" w:rsidRPr="00FA009C" w:rsidRDefault="00EC7CA5" w:rsidP="00525E5E">
            <w:pPr>
              <w:pStyle w:val="Prrafodelista"/>
              <w:numPr>
                <w:ilvl w:val="0"/>
                <w:numId w:val="58"/>
              </w:numPr>
              <w:jc w:val="left"/>
              <w:rPr>
                <w:rFonts w:eastAsia="Times New Roman" w:cs="Times New Roman"/>
                <w:b/>
                <w:szCs w:val="24"/>
              </w:rPr>
            </w:pPr>
            <w:r w:rsidRPr="00FA009C">
              <w:rPr>
                <w:rFonts w:eastAsia="Times New Roman" w:cs="Times New Roman"/>
                <w:szCs w:val="24"/>
              </w:rPr>
              <w:t>Documentar.</w:t>
            </w:r>
          </w:p>
        </w:tc>
        <w:tc>
          <w:tcPr>
            <w:tcW w:w="2236" w:type="dxa"/>
          </w:tcPr>
          <w:p w14:paraId="5B129755" w14:textId="77777777" w:rsidR="00EC7CA5" w:rsidRDefault="00EC7CA5" w:rsidP="00D47333">
            <w:pPr>
              <w:rPr>
                <w:rFonts w:eastAsia="Times New Roman" w:cs="Times New Roman"/>
                <w:b/>
                <w:szCs w:val="24"/>
              </w:rPr>
            </w:pPr>
          </w:p>
          <w:p w14:paraId="7344810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2615D723"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2EEB1030" w14:textId="77777777" w:rsidR="00EC7CA5" w:rsidRDefault="00EC7CA5" w:rsidP="00D47333">
            <w:pPr>
              <w:jc w:val="center"/>
              <w:rPr>
                <w:rFonts w:eastAsia="Times New Roman" w:cs="Times New Roman"/>
                <w:b/>
                <w:szCs w:val="24"/>
              </w:rPr>
            </w:pPr>
            <w:r>
              <w:rPr>
                <w:rFonts w:eastAsia="Times New Roman" w:cs="Times New Roman"/>
                <w:b/>
                <w:szCs w:val="24"/>
              </w:rPr>
              <w:t>Actividad 1.2:</w:t>
            </w:r>
          </w:p>
          <w:p w14:paraId="0AD8DD4E"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3CAEA0F9" w14:textId="77777777" w:rsidR="00EC7CA5" w:rsidRDefault="00EC7CA5" w:rsidP="00D47333">
            <w:pPr>
              <w:rPr>
                <w:rFonts w:eastAsia="Times New Roman" w:cs="Times New Roman"/>
                <w:b/>
                <w:szCs w:val="24"/>
              </w:rPr>
            </w:pPr>
          </w:p>
        </w:tc>
        <w:tc>
          <w:tcPr>
            <w:tcW w:w="2236" w:type="dxa"/>
          </w:tcPr>
          <w:p w14:paraId="12624DAC" w14:textId="77777777" w:rsidR="00EC7CA5" w:rsidRDefault="00EC7CA5" w:rsidP="00D47333">
            <w:pPr>
              <w:rPr>
                <w:rFonts w:eastAsia="Times New Roman" w:cs="Times New Roman"/>
                <w:b/>
                <w:szCs w:val="24"/>
              </w:rPr>
            </w:pPr>
          </w:p>
          <w:p w14:paraId="604A717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1.1: </w:t>
            </w:r>
          </w:p>
          <w:p w14:paraId="22EF9BA1"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5D322835" w14:textId="77777777" w:rsidR="00EC7CA5" w:rsidRDefault="00EC7CA5" w:rsidP="00D47333">
            <w:pPr>
              <w:jc w:val="center"/>
              <w:rPr>
                <w:rFonts w:eastAsia="Times New Roman" w:cs="Times New Roman"/>
                <w:b/>
                <w:szCs w:val="24"/>
              </w:rPr>
            </w:pPr>
            <w:r>
              <w:rPr>
                <w:rFonts w:eastAsia="Times New Roman" w:cs="Times New Roman"/>
                <w:b/>
                <w:szCs w:val="24"/>
              </w:rPr>
              <w:t>Actividad 1.2: 6</w:t>
            </w:r>
          </w:p>
          <w:p w14:paraId="683D6659"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168C5028" w14:textId="77777777" w:rsidR="00EC7CA5" w:rsidRDefault="00EC7CA5" w:rsidP="00D47333">
            <w:pPr>
              <w:rPr>
                <w:rFonts w:eastAsia="Times New Roman" w:cs="Times New Roman"/>
                <w:b/>
                <w:szCs w:val="24"/>
              </w:rPr>
            </w:pPr>
          </w:p>
        </w:tc>
      </w:tr>
      <w:tr w:rsidR="00EC7CA5" w14:paraId="4B5DD871" w14:textId="77777777" w:rsidTr="00D47333">
        <w:tc>
          <w:tcPr>
            <w:tcW w:w="562" w:type="dxa"/>
          </w:tcPr>
          <w:p w14:paraId="34AF1F2E" w14:textId="77777777" w:rsidR="00EC7CA5" w:rsidRDefault="00EC7CA5" w:rsidP="00D47333">
            <w:pPr>
              <w:jc w:val="center"/>
              <w:rPr>
                <w:rFonts w:eastAsia="Times New Roman" w:cs="Times New Roman"/>
                <w:szCs w:val="24"/>
              </w:rPr>
            </w:pPr>
          </w:p>
          <w:p w14:paraId="3D4C0320" w14:textId="77777777" w:rsidR="00EC7CA5" w:rsidRDefault="00EC7CA5" w:rsidP="00D47333">
            <w:pPr>
              <w:jc w:val="center"/>
              <w:rPr>
                <w:rFonts w:eastAsia="Times New Roman" w:cs="Times New Roman"/>
                <w:szCs w:val="24"/>
              </w:rPr>
            </w:pPr>
          </w:p>
          <w:p w14:paraId="2820AD2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08A08D4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258FF9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B52F88F" w14:textId="77777777" w:rsidR="00EC7CA5" w:rsidRDefault="00EC7CA5" w:rsidP="00D47333">
            <w:pPr>
              <w:rPr>
                <w:rFonts w:eastAsia="Times New Roman" w:cs="Times New Roman"/>
                <w:szCs w:val="24"/>
              </w:rPr>
            </w:pPr>
            <w:r>
              <w:rPr>
                <w:rFonts w:eastAsia="Times New Roman" w:cs="Times New Roman"/>
                <w:b/>
                <w:szCs w:val="24"/>
              </w:rPr>
              <w:t>Actividades:</w:t>
            </w:r>
          </w:p>
          <w:p w14:paraId="39166D93"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clases.</w:t>
            </w:r>
          </w:p>
          <w:p w14:paraId="2C768256"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secuencia.</w:t>
            </w:r>
          </w:p>
          <w:p w14:paraId="5972E03A"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2710F9BF" w14:textId="77777777" w:rsidR="00EC7CA5" w:rsidRDefault="00EC7CA5" w:rsidP="00D47333">
            <w:pPr>
              <w:jc w:val="center"/>
              <w:rPr>
                <w:rFonts w:eastAsia="Times New Roman" w:cs="Times New Roman"/>
                <w:b/>
                <w:szCs w:val="24"/>
              </w:rPr>
            </w:pPr>
          </w:p>
          <w:p w14:paraId="5149E4B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D7E92B"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6818E24C"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DAE68FC"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46FE4A30" w14:textId="77777777" w:rsidR="00EC7CA5" w:rsidRDefault="00EC7CA5" w:rsidP="00D47333">
            <w:pPr>
              <w:rPr>
                <w:rFonts w:eastAsia="Times New Roman" w:cs="Times New Roman"/>
                <w:b/>
                <w:szCs w:val="24"/>
              </w:rPr>
            </w:pPr>
          </w:p>
        </w:tc>
        <w:tc>
          <w:tcPr>
            <w:tcW w:w="2236" w:type="dxa"/>
          </w:tcPr>
          <w:p w14:paraId="2470E795" w14:textId="77777777" w:rsidR="00EC7CA5" w:rsidRDefault="00EC7CA5" w:rsidP="00D47333">
            <w:pPr>
              <w:jc w:val="center"/>
              <w:rPr>
                <w:rFonts w:eastAsia="Times New Roman" w:cs="Times New Roman"/>
                <w:b/>
                <w:szCs w:val="24"/>
              </w:rPr>
            </w:pPr>
          </w:p>
          <w:p w14:paraId="1A71184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7FBDD4ED"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309E8694"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4C9DA69E"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70DE6D8" w14:textId="77777777" w:rsidR="00EC7CA5" w:rsidRDefault="00EC7CA5" w:rsidP="00D47333">
            <w:pPr>
              <w:rPr>
                <w:rFonts w:eastAsia="Times New Roman" w:cs="Times New Roman"/>
                <w:b/>
                <w:szCs w:val="24"/>
              </w:rPr>
            </w:pPr>
          </w:p>
        </w:tc>
      </w:tr>
      <w:tr w:rsidR="00EC7CA5" w14:paraId="442718FC" w14:textId="77777777" w:rsidTr="00D47333">
        <w:tc>
          <w:tcPr>
            <w:tcW w:w="562" w:type="dxa"/>
          </w:tcPr>
          <w:p w14:paraId="6A453712" w14:textId="77777777" w:rsidR="00EC7CA5" w:rsidRDefault="00EC7CA5" w:rsidP="00D47333">
            <w:pPr>
              <w:jc w:val="center"/>
              <w:rPr>
                <w:rFonts w:eastAsia="Times New Roman" w:cs="Times New Roman"/>
                <w:szCs w:val="24"/>
              </w:rPr>
            </w:pPr>
          </w:p>
          <w:p w14:paraId="7C5EAD70" w14:textId="77777777" w:rsidR="00EC7CA5" w:rsidRDefault="00EC7CA5" w:rsidP="00D47333">
            <w:pPr>
              <w:rPr>
                <w:rFonts w:eastAsia="Times New Roman" w:cs="Times New Roman"/>
                <w:szCs w:val="24"/>
              </w:rPr>
            </w:pPr>
          </w:p>
          <w:p w14:paraId="5730A436" w14:textId="77777777" w:rsidR="00EC7CA5" w:rsidRDefault="00EC7CA5" w:rsidP="00D47333">
            <w:pPr>
              <w:jc w:val="center"/>
              <w:rPr>
                <w:rFonts w:eastAsia="Times New Roman" w:cs="Times New Roman"/>
                <w:szCs w:val="24"/>
              </w:rPr>
            </w:pPr>
          </w:p>
          <w:p w14:paraId="001895A5"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4A318F3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510F1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2BDF852" w14:textId="77777777" w:rsidR="00EC7CA5" w:rsidRDefault="00EC7CA5" w:rsidP="00D47333">
            <w:pPr>
              <w:rPr>
                <w:rFonts w:eastAsia="Times New Roman" w:cs="Times New Roman"/>
                <w:b/>
                <w:szCs w:val="24"/>
              </w:rPr>
            </w:pPr>
            <w:r>
              <w:rPr>
                <w:rFonts w:eastAsia="Times New Roman" w:cs="Times New Roman"/>
                <w:b/>
                <w:szCs w:val="24"/>
              </w:rPr>
              <w:t>Actividades:</w:t>
            </w:r>
          </w:p>
          <w:p w14:paraId="0CEC3663" w14:textId="77777777" w:rsidR="00EC7CA5" w:rsidRDefault="00EC7CA5" w:rsidP="00525E5E">
            <w:pPr>
              <w:numPr>
                <w:ilvl w:val="0"/>
                <w:numId w:val="51"/>
              </w:numPr>
              <w:jc w:val="left"/>
              <w:rPr>
                <w:rFonts w:eastAsia="Times New Roman" w:cs="Times New Roman"/>
                <w:szCs w:val="24"/>
              </w:rPr>
            </w:pPr>
            <w:r>
              <w:rPr>
                <w:rFonts w:eastAsia="Times New Roman" w:cs="Times New Roman"/>
                <w:szCs w:val="24"/>
              </w:rPr>
              <w:t>Escribir/generar código.</w:t>
            </w:r>
          </w:p>
          <w:p w14:paraId="5CEF2A36" w14:textId="77777777" w:rsidR="00EC7CA5" w:rsidRPr="009D2DCC" w:rsidRDefault="00EC7CA5" w:rsidP="00525E5E">
            <w:pPr>
              <w:numPr>
                <w:ilvl w:val="0"/>
                <w:numId w:val="51"/>
              </w:numPr>
              <w:jc w:val="left"/>
              <w:rPr>
                <w:rFonts w:eastAsia="Times New Roman" w:cs="Times New Roman"/>
                <w:szCs w:val="24"/>
              </w:rPr>
            </w:pPr>
            <w:r>
              <w:rPr>
                <w:rFonts w:eastAsia="Times New Roman" w:cs="Times New Roman"/>
                <w:szCs w:val="24"/>
              </w:rPr>
              <w:t>Diccionario de funciones o módulos.</w:t>
            </w:r>
          </w:p>
          <w:p w14:paraId="5E3346F0"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70353F8C" w14:textId="77777777" w:rsidR="00EC7CA5" w:rsidRDefault="00EC7CA5" w:rsidP="00D47333">
            <w:pPr>
              <w:jc w:val="center"/>
              <w:rPr>
                <w:rFonts w:eastAsia="Times New Roman" w:cs="Times New Roman"/>
                <w:b/>
                <w:szCs w:val="24"/>
              </w:rPr>
            </w:pPr>
          </w:p>
          <w:p w14:paraId="45D3E04F" w14:textId="77777777" w:rsidR="00EC7CA5" w:rsidRDefault="00EC7CA5" w:rsidP="00D47333">
            <w:pPr>
              <w:jc w:val="center"/>
              <w:rPr>
                <w:rFonts w:eastAsia="Times New Roman" w:cs="Times New Roman"/>
                <w:b/>
                <w:szCs w:val="24"/>
              </w:rPr>
            </w:pPr>
          </w:p>
          <w:p w14:paraId="6C5119AD"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7E530006"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134E1E3"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74CA971B" w14:textId="77777777" w:rsidR="00EC7CA5" w:rsidRDefault="00EC7CA5" w:rsidP="00D47333">
            <w:pPr>
              <w:jc w:val="center"/>
              <w:rPr>
                <w:rFonts w:eastAsia="Times New Roman" w:cs="Times New Roman"/>
                <w:b/>
                <w:szCs w:val="24"/>
              </w:rPr>
            </w:pPr>
            <w:r>
              <w:rPr>
                <w:rFonts w:eastAsia="Times New Roman" w:cs="Times New Roman"/>
                <w:szCs w:val="24"/>
              </w:rPr>
              <w:t>29/06/2019</w:t>
            </w:r>
          </w:p>
          <w:p w14:paraId="1B13D841" w14:textId="77777777" w:rsidR="00EC7CA5" w:rsidRDefault="00EC7CA5" w:rsidP="00D47333">
            <w:pPr>
              <w:jc w:val="center"/>
              <w:rPr>
                <w:rFonts w:eastAsia="Times New Roman" w:cs="Times New Roman"/>
                <w:b/>
                <w:szCs w:val="24"/>
              </w:rPr>
            </w:pPr>
          </w:p>
        </w:tc>
        <w:tc>
          <w:tcPr>
            <w:tcW w:w="2236" w:type="dxa"/>
          </w:tcPr>
          <w:p w14:paraId="635BE963" w14:textId="77777777" w:rsidR="00EC7CA5" w:rsidRDefault="00EC7CA5" w:rsidP="00D47333">
            <w:pPr>
              <w:jc w:val="center"/>
              <w:rPr>
                <w:rFonts w:eastAsia="Times New Roman" w:cs="Times New Roman"/>
                <w:szCs w:val="24"/>
              </w:rPr>
            </w:pPr>
          </w:p>
          <w:p w14:paraId="58156882"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4857327F"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43901DC" w14:textId="77777777" w:rsidR="00EC7CA5" w:rsidRDefault="00EC7CA5" w:rsidP="00D47333">
            <w:pPr>
              <w:jc w:val="center"/>
              <w:rPr>
                <w:rFonts w:eastAsia="Times New Roman" w:cs="Times New Roman"/>
                <w:szCs w:val="24"/>
              </w:rPr>
            </w:pPr>
            <w:r>
              <w:rPr>
                <w:rFonts w:eastAsia="Times New Roman" w:cs="Times New Roman"/>
                <w:szCs w:val="24"/>
              </w:rPr>
              <w:t>29/06/2019</w:t>
            </w:r>
          </w:p>
          <w:p w14:paraId="2A0938F4"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3EDAAEEC" w14:textId="77777777" w:rsidR="00EC7CA5" w:rsidRDefault="00EC7CA5" w:rsidP="00D47333">
            <w:pPr>
              <w:jc w:val="center"/>
              <w:rPr>
                <w:rFonts w:eastAsia="Times New Roman" w:cs="Times New Roman"/>
                <w:b/>
                <w:szCs w:val="24"/>
              </w:rPr>
            </w:pPr>
            <w:r>
              <w:rPr>
                <w:rFonts w:eastAsia="Times New Roman" w:cs="Times New Roman"/>
                <w:szCs w:val="24"/>
              </w:rPr>
              <w:t>02/07/2019</w:t>
            </w:r>
          </w:p>
          <w:p w14:paraId="66757C1C" w14:textId="77777777" w:rsidR="00EC7CA5" w:rsidRDefault="00EC7CA5" w:rsidP="00D47333">
            <w:pPr>
              <w:jc w:val="center"/>
              <w:rPr>
                <w:rFonts w:eastAsia="Times New Roman" w:cs="Times New Roman"/>
                <w:b/>
                <w:szCs w:val="24"/>
              </w:rPr>
            </w:pPr>
          </w:p>
        </w:tc>
      </w:tr>
    </w:tbl>
    <w:p w14:paraId="2AF65B15" w14:textId="77777777" w:rsidR="00EC7CA5" w:rsidRDefault="00EC7CA5" w:rsidP="00A724F7">
      <w:pPr>
        <w:spacing w:line="240" w:lineRule="auto"/>
        <w:rPr>
          <w:rFonts w:eastAsia="Times New Roman" w:cs="Times New Roman"/>
          <w:b/>
          <w:szCs w:val="24"/>
        </w:rPr>
      </w:pPr>
    </w:p>
    <w:p w14:paraId="4810FECF" w14:textId="77777777" w:rsidR="00EC7CA5" w:rsidRDefault="00EC7CA5" w:rsidP="00A724F7">
      <w:pPr>
        <w:ind w:firstLine="0"/>
        <w:rPr>
          <w:rFonts w:eastAsia="Times New Roman" w:cs="Times New Roman"/>
          <w:b/>
          <w:szCs w:val="24"/>
        </w:rPr>
      </w:pPr>
      <w:r>
        <w:rPr>
          <w:rFonts w:eastAsia="Times New Roman" w:cs="Times New Roman"/>
          <w:b/>
          <w:szCs w:val="24"/>
        </w:rPr>
        <w:t>Casos de uso #16 y #10</w:t>
      </w:r>
    </w:p>
    <w:p w14:paraId="4F0C1E4B" w14:textId="77777777" w:rsidR="00EC7CA5" w:rsidRDefault="00EC7CA5" w:rsidP="00A724F7">
      <w:pPr>
        <w:ind w:firstLine="0"/>
        <w:rPr>
          <w:rFonts w:eastAsia="Times New Roman" w:cs="Times New Roman"/>
          <w:b/>
          <w:szCs w:val="24"/>
        </w:rPr>
      </w:pPr>
      <w:r>
        <w:rPr>
          <w:rFonts w:eastAsia="Times New Roman" w:cs="Times New Roman"/>
          <w:b/>
          <w:szCs w:val="24"/>
        </w:rPr>
        <w:lastRenderedPageBreak/>
        <w:t xml:space="preserve">Nombre CU16: Crear mantenimiento (tabla parámetro) </w:t>
      </w:r>
    </w:p>
    <w:p w14:paraId="6D6AC990" w14:textId="586AAE8A" w:rsidR="00EC7CA5" w:rsidRDefault="00EC7CA5" w:rsidP="00A724F7">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5773228D" w14:textId="77777777" w:rsidTr="00D47333">
        <w:tc>
          <w:tcPr>
            <w:tcW w:w="562" w:type="dxa"/>
          </w:tcPr>
          <w:p w14:paraId="34C3928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DD9DAC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9ABD16D"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F8E0C1B"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D25D88C" w14:textId="77777777" w:rsidTr="00D47333">
        <w:tc>
          <w:tcPr>
            <w:tcW w:w="562" w:type="dxa"/>
          </w:tcPr>
          <w:p w14:paraId="770164A5" w14:textId="77777777" w:rsidR="00EC7CA5" w:rsidRDefault="00EC7CA5" w:rsidP="00D47333">
            <w:pPr>
              <w:jc w:val="center"/>
              <w:rPr>
                <w:rFonts w:eastAsia="Times New Roman" w:cs="Times New Roman"/>
                <w:szCs w:val="24"/>
              </w:rPr>
            </w:pPr>
          </w:p>
          <w:p w14:paraId="0B7EFD97" w14:textId="77777777" w:rsidR="00EC7CA5" w:rsidRDefault="00EC7CA5" w:rsidP="00D47333">
            <w:pPr>
              <w:jc w:val="center"/>
              <w:rPr>
                <w:rFonts w:eastAsia="Times New Roman" w:cs="Times New Roman"/>
                <w:szCs w:val="24"/>
              </w:rPr>
            </w:pPr>
          </w:p>
          <w:p w14:paraId="21D32FD9" w14:textId="77777777" w:rsidR="00EC7CA5" w:rsidRDefault="00EC7CA5" w:rsidP="00D47333">
            <w:pPr>
              <w:jc w:val="center"/>
              <w:rPr>
                <w:rFonts w:eastAsia="Times New Roman" w:cs="Times New Roman"/>
                <w:szCs w:val="24"/>
              </w:rPr>
            </w:pPr>
          </w:p>
          <w:p w14:paraId="3DDF4ED4"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3AE0014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E9E71C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F7F25AC" w14:textId="77777777" w:rsidR="00EC7CA5" w:rsidRDefault="00EC7CA5" w:rsidP="00D47333">
            <w:pPr>
              <w:rPr>
                <w:rFonts w:eastAsia="Times New Roman" w:cs="Times New Roman"/>
                <w:szCs w:val="24"/>
              </w:rPr>
            </w:pPr>
            <w:r>
              <w:rPr>
                <w:rFonts w:eastAsia="Times New Roman" w:cs="Times New Roman"/>
                <w:b/>
                <w:szCs w:val="24"/>
              </w:rPr>
              <w:t>Actividades:</w:t>
            </w:r>
          </w:p>
          <w:p w14:paraId="2BD51D8A" w14:textId="77777777" w:rsidR="00EC7CA5" w:rsidRDefault="00EC7CA5" w:rsidP="00525E5E">
            <w:pPr>
              <w:numPr>
                <w:ilvl w:val="0"/>
                <w:numId w:val="40"/>
              </w:numPr>
              <w:jc w:val="left"/>
              <w:rPr>
                <w:rFonts w:eastAsia="Times New Roman" w:cs="Times New Roman"/>
                <w:szCs w:val="24"/>
              </w:rPr>
            </w:pPr>
            <w:r>
              <w:rPr>
                <w:rFonts w:eastAsia="Times New Roman" w:cs="Times New Roman"/>
                <w:szCs w:val="24"/>
              </w:rPr>
              <w:t>Realizar el prototipado (diseño de la interfaz).</w:t>
            </w:r>
          </w:p>
          <w:p w14:paraId="29DAF9BF" w14:textId="77777777" w:rsidR="00EC7CA5" w:rsidRPr="00944CB0" w:rsidRDefault="00EC7CA5" w:rsidP="00525E5E">
            <w:pPr>
              <w:pStyle w:val="Prrafodelista"/>
              <w:numPr>
                <w:ilvl w:val="0"/>
                <w:numId w:val="56"/>
              </w:numPr>
              <w:jc w:val="left"/>
              <w:rPr>
                <w:rFonts w:eastAsia="Times New Roman" w:cs="Times New Roman"/>
                <w:b/>
                <w:szCs w:val="24"/>
              </w:rPr>
            </w:pPr>
            <w:r w:rsidRPr="00944CB0">
              <w:rPr>
                <w:rFonts w:eastAsia="Times New Roman" w:cs="Times New Roman"/>
                <w:szCs w:val="24"/>
              </w:rPr>
              <w:t>Documentar.</w:t>
            </w:r>
          </w:p>
        </w:tc>
        <w:tc>
          <w:tcPr>
            <w:tcW w:w="2236" w:type="dxa"/>
          </w:tcPr>
          <w:p w14:paraId="50ABDA38" w14:textId="77777777" w:rsidR="00EC7CA5" w:rsidRDefault="00EC7CA5" w:rsidP="00D47333">
            <w:pPr>
              <w:jc w:val="center"/>
              <w:rPr>
                <w:rFonts w:eastAsia="Times New Roman" w:cs="Times New Roman"/>
                <w:b/>
                <w:szCs w:val="24"/>
              </w:rPr>
            </w:pPr>
          </w:p>
          <w:p w14:paraId="6BDF7B45" w14:textId="77777777" w:rsidR="00EC7CA5" w:rsidRDefault="00EC7CA5" w:rsidP="00D47333">
            <w:pPr>
              <w:jc w:val="center"/>
              <w:rPr>
                <w:rFonts w:eastAsia="Times New Roman" w:cs="Times New Roman"/>
                <w:b/>
                <w:szCs w:val="24"/>
              </w:rPr>
            </w:pPr>
          </w:p>
          <w:p w14:paraId="7788F99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CDC8CBE" w14:textId="77777777" w:rsidR="00EC7CA5" w:rsidRDefault="00EC7CA5" w:rsidP="00D47333">
            <w:pPr>
              <w:jc w:val="center"/>
              <w:rPr>
                <w:rFonts w:eastAsia="Times New Roman" w:cs="Times New Roman"/>
                <w:szCs w:val="24"/>
              </w:rPr>
            </w:pPr>
            <w:r>
              <w:rPr>
                <w:rFonts w:eastAsia="Times New Roman" w:cs="Times New Roman"/>
                <w:szCs w:val="24"/>
              </w:rPr>
              <w:t>02/07/2019</w:t>
            </w:r>
          </w:p>
          <w:p w14:paraId="14104259" w14:textId="77777777" w:rsidR="00EC7CA5" w:rsidRDefault="00EC7CA5" w:rsidP="00D47333">
            <w:pPr>
              <w:jc w:val="center"/>
              <w:rPr>
                <w:rFonts w:eastAsia="Times New Roman" w:cs="Times New Roman"/>
                <w:szCs w:val="24"/>
              </w:rPr>
            </w:pPr>
          </w:p>
          <w:p w14:paraId="4ECE0455" w14:textId="77777777" w:rsidR="00EC7CA5" w:rsidRDefault="00EC7CA5" w:rsidP="00D47333">
            <w:pPr>
              <w:rPr>
                <w:rFonts w:eastAsia="Times New Roman" w:cs="Times New Roman"/>
                <w:b/>
                <w:szCs w:val="24"/>
              </w:rPr>
            </w:pPr>
          </w:p>
        </w:tc>
        <w:tc>
          <w:tcPr>
            <w:tcW w:w="2236" w:type="dxa"/>
          </w:tcPr>
          <w:p w14:paraId="50890CF7" w14:textId="77777777" w:rsidR="00EC7CA5" w:rsidRDefault="00EC7CA5" w:rsidP="00D47333">
            <w:pPr>
              <w:jc w:val="center"/>
              <w:rPr>
                <w:rFonts w:eastAsia="Times New Roman" w:cs="Times New Roman"/>
                <w:b/>
                <w:szCs w:val="24"/>
              </w:rPr>
            </w:pPr>
          </w:p>
          <w:p w14:paraId="34C342A3" w14:textId="77777777" w:rsidR="00EC7CA5" w:rsidRDefault="00EC7CA5" w:rsidP="00D47333">
            <w:pPr>
              <w:rPr>
                <w:rFonts w:eastAsia="Times New Roman" w:cs="Times New Roman"/>
                <w:szCs w:val="24"/>
              </w:rPr>
            </w:pPr>
          </w:p>
          <w:p w14:paraId="41E03810"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51D39747" w14:textId="77777777" w:rsidR="00EC7CA5" w:rsidRDefault="00EC7CA5" w:rsidP="00D47333">
            <w:pPr>
              <w:jc w:val="center"/>
              <w:rPr>
                <w:rFonts w:eastAsia="Times New Roman" w:cs="Times New Roman"/>
                <w:szCs w:val="24"/>
              </w:rPr>
            </w:pPr>
            <w:r>
              <w:rPr>
                <w:rFonts w:eastAsia="Times New Roman" w:cs="Times New Roman"/>
                <w:szCs w:val="24"/>
              </w:rPr>
              <w:t xml:space="preserve">08/07/2019 </w:t>
            </w:r>
          </w:p>
          <w:p w14:paraId="3D5F53FD" w14:textId="77777777" w:rsidR="00EC7CA5" w:rsidRDefault="00EC7CA5" w:rsidP="00D47333">
            <w:pPr>
              <w:rPr>
                <w:rFonts w:eastAsia="Times New Roman" w:cs="Times New Roman"/>
                <w:b/>
                <w:szCs w:val="24"/>
              </w:rPr>
            </w:pPr>
          </w:p>
        </w:tc>
      </w:tr>
      <w:tr w:rsidR="00EC7CA5" w14:paraId="76291B1E" w14:textId="77777777" w:rsidTr="00D47333">
        <w:tc>
          <w:tcPr>
            <w:tcW w:w="562" w:type="dxa"/>
          </w:tcPr>
          <w:p w14:paraId="7FF118D8" w14:textId="77777777" w:rsidR="00EC7CA5" w:rsidRDefault="00EC7CA5" w:rsidP="00D47333">
            <w:pPr>
              <w:jc w:val="center"/>
              <w:rPr>
                <w:rFonts w:eastAsia="Times New Roman" w:cs="Times New Roman"/>
                <w:szCs w:val="24"/>
              </w:rPr>
            </w:pPr>
          </w:p>
          <w:p w14:paraId="5F531A31" w14:textId="77777777" w:rsidR="00EC7CA5" w:rsidRDefault="00EC7CA5" w:rsidP="00D47333">
            <w:pPr>
              <w:jc w:val="center"/>
              <w:rPr>
                <w:rFonts w:eastAsia="Times New Roman" w:cs="Times New Roman"/>
                <w:szCs w:val="24"/>
              </w:rPr>
            </w:pPr>
          </w:p>
          <w:p w14:paraId="1220B03B" w14:textId="77777777" w:rsidR="00EC7CA5" w:rsidRDefault="00EC7CA5" w:rsidP="00D47333">
            <w:pPr>
              <w:jc w:val="center"/>
              <w:rPr>
                <w:rFonts w:eastAsia="Times New Roman" w:cs="Times New Roman"/>
                <w:szCs w:val="24"/>
              </w:rPr>
            </w:pPr>
          </w:p>
          <w:p w14:paraId="0B15868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53D69A45"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E92FD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0EDE3995" w14:textId="77777777" w:rsidR="00EC7CA5" w:rsidRDefault="00EC7CA5" w:rsidP="00D47333">
            <w:pPr>
              <w:rPr>
                <w:rFonts w:eastAsia="Times New Roman" w:cs="Times New Roman"/>
                <w:szCs w:val="24"/>
              </w:rPr>
            </w:pPr>
            <w:r>
              <w:rPr>
                <w:rFonts w:eastAsia="Times New Roman" w:cs="Times New Roman"/>
                <w:b/>
                <w:szCs w:val="24"/>
              </w:rPr>
              <w:t>Actividades:</w:t>
            </w:r>
          </w:p>
          <w:p w14:paraId="7E53CC30"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clases.</w:t>
            </w:r>
          </w:p>
          <w:p w14:paraId="6FCD3D14"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secuencia.</w:t>
            </w:r>
          </w:p>
          <w:p w14:paraId="1EF0EC9F" w14:textId="77C515DA" w:rsidR="00EC7CA5" w:rsidRPr="00BA51E3"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BB256A5" w14:textId="77777777" w:rsidR="00EC7CA5" w:rsidRDefault="00EC7CA5" w:rsidP="00D47333">
            <w:pPr>
              <w:jc w:val="center"/>
              <w:rPr>
                <w:rFonts w:eastAsia="Times New Roman" w:cs="Times New Roman"/>
                <w:b/>
                <w:szCs w:val="24"/>
              </w:rPr>
            </w:pPr>
          </w:p>
          <w:p w14:paraId="23B2CB57"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1D2F8274" w14:textId="77777777" w:rsidR="00EC7CA5" w:rsidRDefault="00EC7CA5" w:rsidP="00D47333">
            <w:pPr>
              <w:jc w:val="center"/>
              <w:rPr>
                <w:rFonts w:eastAsia="Times New Roman" w:cs="Times New Roman"/>
                <w:szCs w:val="24"/>
              </w:rPr>
            </w:pPr>
            <w:r>
              <w:rPr>
                <w:rFonts w:eastAsia="Times New Roman" w:cs="Times New Roman"/>
                <w:szCs w:val="24"/>
              </w:rPr>
              <w:t>08/07/2019</w:t>
            </w:r>
          </w:p>
          <w:p w14:paraId="42AC584F"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8C4A311" w14:textId="77777777" w:rsidR="00EC7CA5" w:rsidRDefault="00EC7CA5" w:rsidP="00D47333">
            <w:pPr>
              <w:jc w:val="center"/>
              <w:rPr>
                <w:rFonts w:eastAsia="Times New Roman" w:cs="Times New Roman"/>
                <w:b/>
                <w:szCs w:val="24"/>
              </w:rPr>
            </w:pPr>
            <w:r>
              <w:rPr>
                <w:rFonts w:eastAsia="Times New Roman" w:cs="Times New Roman"/>
                <w:szCs w:val="24"/>
              </w:rPr>
              <w:t>08/07/2019</w:t>
            </w:r>
          </w:p>
        </w:tc>
        <w:tc>
          <w:tcPr>
            <w:tcW w:w="2236" w:type="dxa"/>
          </w:tcPr>
          <w:p w14:paraId="5AB0B13E" w14:textId="77777777" w:rsidR="00EC7CA5" w:rsidRDefault="00EC7CA5" w:rsidP="00D47333">
            <w:pPr>
              <w:jc w:val="center"/>
              <w:rPr>
                <w:rFonts w:eastAsia="Times New Roman" w:cs="Times New Roman"/>
                <w:b/>
                <w:szCs w:val="24"/>
              </w:rPr>
            </w:pPr>
          </w:p>
          <w:p w14:paraId="478C9135"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6AB777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2B14036D"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39D440B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1EC49231" w14:textId="77777777" w:rsidR="00EC7CA5" w:rsidRDefault="00EC7CA5" w:rsidP="00D47333">
            <w:pPr>
              <w:jc w:val="center"/>
              <w:rPr>
                <w:rFonts w:eastAsia="Times New Roman" w:cs="Times New Roman"/>
                <w:b/>
                <w:szCs w:val="24"/>
              </w:rPr>
            </w:pPr>
          </w:p>
        </w:tc>
      </w:tr>
      <w:tr w:rsidR="00EC7CA5" w14:paraId="015F3C3E" w14:textId="77777777" w:rsidTr="00D47333">
        <w:tc>
          <w:tcPr>
            <w:tcW w:w="562" w:type="dxa"/>
          </w:tcPr>
          <w:p w14:paraId="22024C61" w14:textId="77777777" w:rsidR="00EC7CA5" w:rsidRDefault="00EC7CA5" w:rsidP="00D47333">
            <w:pPr>
              <w:jc w:val="center"/>
              <w:rPr>
                <w:rFonts w:eastAsia="Times New Roman" w:cs="Times New Roman"/>
                <w:szCs w:val="24"/>
              </w:rPr>
            </w:pPr>
          </w:p>
          <w:p w14:paraId="4D38F017" w14:textId="77777777" w:rsidR="00EC7CA5" w:rsidRDefault="00EC7CA5" w:rsidP="00D47333">
            <w:pPr>
              <w:jc w:val="center"/>
              <w:rPr>
                <w:rFonts w:eastAsia="Times New Roman" w:cs="Times New Roman"/>
                <w:szCs w:val="24"/>
              </w:rPr>
            </w:pPr>
          </w:p>
          <w:p w14:paraId="1C5F8DCE" w14:textId="77777777" w:rsidR="00EC7CA5" w:rsidRDefault="00EC7CA5" w:rsidP="00D47333">
            <w:pPr>
              <w:jc w:val="center"/>
              <w:rPr>
                <w:rFonts w:eastAsia="Times New Roman" w:cs="Times New Roman"/>
                <w:szCs w:val="24"/>
              </w:rPr>
            </w:pPr>
          </w:p>
          <w:p w14:paraId="18CFDD72" w14:textId="77777777" w:rsidR="00EC7CA5" w:rsidRDefault="00EC7CA5" w:rsidP="00D47333">
            <w:pPr>
              <w:jc w:val="center"/>
              <w:rPr>
                <w:rFonts w:eastAsia="Times New Roman" w:cs="Times New Roman"/>
                <w:szCs w:val="24"/>
              </w:rPr>
            </w:pPr>
          </w:p>
          <w:p w14:paraId="796F2E6F" w14:textId="77777777" w:rsidR="00EC7CA5" w:rsidRDefault="00EC7CA5" w:rsidP="00D47333">
            <w:pPr>
              <w:jc w:val="center"/>
              <w:rPr>
                <w:rFonts w:eastAsia="Times New Roman" w:cs="Times New Roman"/>
                <w:szCs w:val="24"/>
              </w:rPr>
            </w:pPr>
          </w:p>
          <w:p w14:paraId="3955583A"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1A26854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2D4F22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4E5B9751" w14:textId="77777777" w:rsidR="00EC7CA5" w:rsidRDefault="00EC7CA5" w:rsidP="00D47333">
            <w:pPr>
              <w:rPr>
                <w:rFonts w:eastAsia="Times New Roman" w:cs="Times New Roman"/>
                <w:b/>
                <w:szCs w:val="24"/>
              </w:rPr>
            </w:pPr>
            <w:r>
              <w:rPr>
                <w:rFonts w:eastAsia="Times New Roman" w:cs="Times New Roman"/>
                <w:b/>
                <w:szCs w:val="24"/>
              </w:rPr>
              <w:t>Actividades:</w:t>
            </w:r>
          </w:p>
          <w:p w14:paraId="2AC8D8A4"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Escribir/generar código.</w:t>
            </w:r>
          </w:p>
          <w:p w14:paraId="762BD9BA"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Diccionario de funciones o módulos.</w:t>
            </w:r>
          </w:p>
          <w:p w14:paraId="0B4C9FB9"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5982618" w14:textId="77777777" w:rsidR="00EC7CA5" w:rsidRDefault="00EC7CA5" w:rsidP="00D47333">
            <w:pPr>
              <w:jc w:val="center"/>
              <w:rPr>
                <w:rFonts w:eastAsia="Times New Roman" w:cs="Times New Roman"/>
                <w:b/>
                <w:szCs w:val="24"/>
              </w:rPr>
            </w:pPr>
          </w:p>
          <w:p w14:paraId="08FA2ECE" w14:textId="77777777" w:rsidR="00EC7CA5" w:rsidRDefault="00EC7CA5" w:rsidP="00D47333">
            <w:pPr>
              <w:jc w:val="center"/>
              <w:rPr>
                <w:rFonts w:eastAsia="Times New Roman" w:cs="Times New Roman"/>
                <w:b/>
                <w:szCs w:val="24"/>
              </w:rPr>
            </w:pPr>
          </w:p>
          <w:p w14:paraId="00E23E4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027BC811" w14:textId="77777777" w:rsidR="00EC7CA5" w:rsidRDefault="00EC7CA5" w:rsidP="00D47333">
            <w:pPr>
              <w:jc w:val="center"/>
              <w:rPr>
                <w:rFonts w:eastAsia="Times New Roman" w:cs="Times New Roman"/>
                <w:szCs w:val="24"/>
              </w:rPr>
            </w:pPr>
            <w:r>
              <w:rPr>
                <w:rFonts w:eastAsia="Times New Roman" w:cs="Times New Roman"/>
                <w:szCs w:val="24"/>
              </w:rPr>
              <w:t>11/07/2019</w:t>
            </w:r>
            <w:r>
              <w:rPr>
                <w:rFonts w:eastAsia="Times New Roman" w:cs="Times New Roman"/>
                <w:b/>
                <w:szCs w:val="24"/>
              </w:rPr>
              <w:t xml:space="preserve"> </w:t>
            </w:r>
          </w:p>
          <w:p w14:paraId="61B6F656"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4315357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1FB1F1C0" w14:textId="77777777" w:rsidR="00EC7CA5" w:rsidRDefault="00EC7CA5" w:rsidP="00D47333">
            <w:pPr>
              <w:jc w:val="center"/>
              <w:rPr>
                <w:rFonts w:eastAsia="Times New Roman" w:cs="Times New Roman"/>
                <w:b/>
                <w:szCs w:val="24"/>
              </w:rPr>
            </w:pPr>
          </w:p>
        </w:tc>
        <w:tc>
          <w:tcPr>
            <w:tcW w:w="2236" w:type="dxa"/>
          </w:tcPr>
          <w:p w14:paraId="08941777" w14:textId="77777777" w:rsidR="00EC7CA5" w:rsidRDefault="00EC7CA5" w:rsidP="00D47333">
            <w:pPr>
              <w:jc w:val="center"/>
              <w:rPr>
                <w:rFonts w:eastAsia="Times New Roman" w:cs="Times New Roman"/>
                <w:szCs w:val="24"/>
              </w:rPr>
            </w:pPr>
          </w:p>
          <w:p w14:paraId="3454D300" w14:textId="77777777" w:rsidR="00EC7CA5" w:rsidRDefault="00EC7CA5" w:rsidP="00D47333">
            <w:pPr>
              <w:jc w:val="center"/>
              <w:rPr>
                <w:rFonts w:eastAsia="Times New Roman" w:cs="Times New Roman"/>
                <w:szCs w:val="24"/>
              </w:rPr>
            </w:pPr>
          </w:p>
          <w:p w14:paraId="352F6544" w14:textId="77777777" w:rsidR="00EC7CA5" w:rsidRDefault="00EC7CA5" w:rsidP="00D47333">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764CB95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787038EA"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04446D43" w14:textId="77777777" w:rsidR="00EC7CA5" w:rsidRDefault="00EC7CA5" w:rsidP="00D47333">
            <w:pPr>
              <w:jc w:val="center"/>
              <w:rPr>
                <w:rFonts w:eastAsia="Times New Roman" w:cs="Times New Roman"/>
                <w:b/>
                <w:szCs w:val="24"/>
              </w:rPr>
            </w:pPr>
            <w:r>
              <w:rPr>
                <w:rFonts w:eastAsia="Times New Roman" w:cs="Times New Roman"/>
                <w:szCs w:val="24"/>
              </w:rPr>
              <w:t>18/07/2019</w:t>
            </w:r>
          </w:p>
          <w:p w14:paraId="50204761" w14:textId="77777777" w:rsidR="00EC7CA5" w:rsidRDefault="00EC7CA5" w:rsidP="00D47333">
            <w:pPr>
              <w:jc w:val="center"/>
              <w:rPr>
                <w:rFonts w:eastAsia="Times New Roman" w:cs="Times New Roman"/>
                <w:b/>
                <w:szCs w:val="24"/>
              </w:rPr>
            </w:pPr>
          </w:p>
        </w:tc>
      </w:tr>
    </w:tbl>
    <w:p w14:paraId="3D96CE7F" w14:textId="77777777" w:rsidR="00EC7CA5" w:rsidRDefault="00EC7CA5" w:rsidP="00BA51E3">
      <w:pPr>
        <w:spacing w:line="240" w:lineRule="auto"/>
        <w:rPr>
          <w:rFonts w:eastAsia="Times New Roman" w:cs="Times New Roman"/>
          <w:b/>
          <w:szCs w:val="24"/>
        </w:rPr>
      </w:pPr>
    </w:p>
    <w:p w14:paraId="5D7CABE9" w14:textId="77777777" w:rsidR="00EC7CA5" w:rsidRDefault="00EC7CA5" w:rsidP="00BA51E3">
      <w:pPr>
        <w:ind w:firstLine="0"/>
        <w:rPr>
          <w:rFonts w:eastAsia="Times New Roman" w:cs="Times New Roman"/>
          <w:b/>
          <w:szCs w:val="24"/>
        </w:rPr>
      </w:pPr>
      <w:r>
        <w:rPr>
          <w:rFonts w:eastAsia="Times New Roman" w:cs="Times New Roman"/>
          <w:b/>
          <w:szCs w:val="24"/>
        </w:rPr>
        <w:t>Casos de uso #06 y #07</w:t>
      </w:r>
    </w:p>
    <w:p w14:paraId="12DC03C8" w14:textId="77777777" w:rsidR="00EC7CA5" w:rsidRDefault="00EC7CA5" w:rsidP="00BA51E3">
      <w:pPr>
        <w:ind w:firstLine="0"/>
        <w:rPr>
          <w:rFonts w:eastAsia="Times New Roman" w:cs="Times New Roman"/>
          <w:b/>
          <w:szCs w:val="24"/>
        </w:rPr>
      </w:pPr>
      <w:r>
        <w:rPr>
          <w:rFonts w:eastAsia="Times New Roman" w:cs="Times New Roman"/>
          <w:b/>
          <w:szCs w:val="24"/>
        </w:rPr>
        <w:t>Nombre CU06: Crear organización (tabla parámetro)</w:t>
      </w:r>
    </w:p>
    <w:p w14:paraId="497CFC1C" w14:textId="63604005" w:rsidR="00EC7CA5" w:rsidRDefault="00EC7CA5" w:rsidP="00BA51E3">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A941C4E" w14:textId="77777777" w:rsidTr="00D47333">
        <w:tc>
          <w:tcPr>
            <w:tcW w:w="562" w:type="dxa"/>
          </w:tcPr>
          <w:p w14:paraId="5AE0946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AA82F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C6F437A"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637C8200"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CB51C3" w14:textId="77777777" w:rsidTr="00D47333">
        <w:trPr>
          <w:trHeight w:val="1660"/>
        </w:trPr>
        <w:tc>
          <w:tcPr>
            <w:tcW w:w="562" w:type="dxa"/>
          </w:tcPr>
          <w:p w14:paraId="5F0EC229" w14:textId="77777777" w:rsidR="00EC7CA5" w:rsidRDefault="00EC7CA5" w:rsidP="00D47333">
            <w:pPr>
              <w:jc w:val="center"/>
              <w:rPr>
                <w:rFonts w:eastAsia="Times New Roman" w:cs="Times New Roman"/>
                <w:szCs w:val="24"/>
              </w:rPr>
            </w:pPr>
          </w:p>
          <w:p w14:paraId="543B9954" w14:textId="77777777" w:rsidR="00EC7CA5" w:rsidRDefault="00EC7CA5" w:rsidP="00D47333">
            <w:pPr>
              <w:jc w:val="center"/>
              <w:rPr>
                <w:rFonts w:eastAsia="Times New Roman" w:cs="Times New Roman"/>
                <w:szCs w:val="24"/>
              </w:rPr>
            </w:pPr>
          </w:p>
          <w:p w14:paraId="0D75FDB7" w14:textId="77777777" w:rsidR="00EC7CA5" w:rsidRDefault="00EC7CA5" w:rsidP="00D47333">
            <w:pPr>
              <w:jc w:val="center"/>
              <w:rPr>
                <w:rFonts w:eastAsia="Times New Roman" w:cs="Times New Roman"/>
                <w:szCs w:val="24"/>
              </w:rPr>
            </w:pPr>
          </w:p>
          <w:p w14:paraId="029312ED" w14:textId="77777777" w:rsidR="00EC7CA5" w:rsidRDefault="00EC7CA5" w:rsidP="00D47333">
            <w:pPr>
              <w:rPr>
                <w:rFonts w:eastAsia="Times New Roman" w:cs="Times New Roman"/>
                <w:b/>
                <w:szCs w:val="24"/>
              </w:rPr>
            </w:pPr>
            <w:r>
              <w:rPr>
                <w:rFonts w:eastAsia="Times New Roman" w:cs="Times New Roman"/>
                <w:szCs w:val="24"/>
              </w:rPr>
              <w:t>1</w:t>
            </w:r>
          </w:p>
        </w:tc>
        <w:tc>
          <w:tcPr>
            <w:tcW w:w="4138" w:type="dxa"/>
          </w:tcPr>
          <w:p w14:paraId="5F49BF79"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2B4379B3"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6A0925B" w14:textId="77777777" w:rsidR="00EC7CA5" w:rsidRDefault="00EC7CA5" w:rsidP="00D47333">
            <w:pPr>
              <w:rPr>
                <w:rFonts w:eastAsia="Times New Roman" w:cs="Times New Roman"/>
                <w:szCs w:val="24"/>
              </w:rPr>
            </w:pPr>
            <w:r>
              <w:rPr>
                <w:rFonts w:eastAsia="Times New Roman" w:cs="Times New Roman"/>
                <w:b/>
                <w:szCs w:val="24"/>
              </w:rPr>
              <w:t>Actividades:</w:t>
            </w:r>
          </w:p>
          <w:p w14:paraId="691B8E17" w14:textId="77777777" w:rsidR="00EC7CA5" w:rsidRDefault="00EC7CA5" w:rsidP="00525E5E">
            <w:pPr>
              <w:numPr>
                <w:ilvl w:val="0"/>
                <w:numId w:val="81"/>
              </w:numPr>
              <w:jc w:val="left"/>
              <w:rPr>
                <w:rFonts w:eastAsia="Times New Roman" w:cs="Times New Roman"/>
                <w:szCs w:val="24"/>
              </w:rPr>
            </w:pPr>
            <w:r>
              <w:rPr>
                <w:rFonts w:eastAsia="Times New Roman" w:cs="Times New Roman"/>
                <w:szCs w:val="24"/>
              </w:rPr>
              <w:t>Realizar el prototipado (diseño de la interfaz).</w:t>
            </w:r>
          </w:p>
          <w:p w14:paraId="6126EACF" w14:textId="77777777" w:rsidR="00EC7CA5" w:rsidRPr="00B92D07" w:rsidRDefault="00EC7CA5" w:rsidP="00525E5E">
            <w:pPr>
              <w:pStyle w:val="Prrafodelista"/>
              <w:numPr>
                <w:ilvl w:val="0"/>
                <w:numId w:val="56"/>
              </w:numPr>
              <w:jc w:val="left"/>
              <w:rPr>
                <w:rFonts w:eastAsia="Times New Roman" w:cs="Times New Roman"/>
                <w:b/>
                <w:szCs w:val="24"/>
              </w:rPr>
            </w:pPr>
            <w:r w:rsidRPr="00B92D07">
              <w:rPr>
                <w:rFonts w:eastAsia="Times New Roman" w:cs="Times New Roman"/>
                <w:szCs w:val="24"/>
              </w:rPr>
              <w:t>Documentar.</w:t>
            </w:r>
          </w:p>
        </w:tc>
        <w:tc>
          <w:tcPr>
            <w:tcW w:w="2236" w:type="dxa"/>
          </w:tcPr>
          <w:p w14:paraId="2D0AFAF7" w14:textId="77777777" w:rsidR="00EC7CA5" w:rsidRDefault="00EC7CA5" w:rsidP="00D47333">
            <w:pPr>
              <w:jc w:val="center"/>
              <w:rPr>
                <w:rFonts w:eastAsia="Times New Roman" w:cs="Times New Roman"/>
                <w:b/>
                <w:szCs w:val="24"/>
              </w:rPr>
            </w:pPr>
          </w:p>
          <w:p w14:paraId="194AA190" w14:textId="77777777" w:rsidR="00EC7CA5" w:rsidRDefault="00EC7CA5" w:rsidP="00D47333">
            <w:pPr>
              <w:jc w:val="center"/>
              <w:rPr>
                <w:rFonts w:eastAsia="Times New Roman" w:cs="Times New Roman"/>
                <w:b/>
                <w:szCs w:val="24"/>
              </w:rPr>
            </w:pPr>
          </w:p>
          <w:p w14:paraId="5F24BDE5"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1F95D6F4" w14:textId="77777777" w:rsidR="00EC7CA5" w:rsidRPr="00143717" w:rsidRDefault="00EC7CA5" w:rsidP="00D47333">
            <w:pPr>
              <w:jc w:val="center"/>
              <w:rPr>
                <w:rFonts w:eastAsia="Times New Roman" w:cs="Times New Roman"/>
                <w:szCs w:val="24"/>
              </w:rPr>
            </w:pPr>
            <w:r>
              <w:rPr>
                <w:rFonts w:eastAsia="Times New Roman" w:cs="Times New Roman"/>
                <w:szCs w:val="24"/>
              </w:rPr>
              <w:t>18/07/2019</w:t>
            </w:r>
          </w:p>
        </w:tc>
        <w:tc>
          <w:tcPr>
            <w:tcW w:w="2236" w:type="dxa"/>
          </w:tcPr>
          <w:p w14:paraId="52642389" w14:textId="77777777" w:rsidR="00EC7CA5" w:rsidRDefault="00EC7CA5" w:rsidP="00D47333">
            <w:pPr>
              <w:jc w:val="center"/>
              <w:rPr>
                <w:rFonts w:eastAsia="Times New Roman" w:cs="Times New Roman"/>
                <w:b/>
                <w:szCs w:val="24"/>
              </w:rPr>
            </w:pPr>
          </w:p>
          <w:p w14:paraId="66B410E4" w14:textId="77777777" w:rsidR="00EC7CA5" w:rsidRDefault="00EC7CA5" w:rsidP="00D47333">
            <w:pPr>
              <w:jc w:val="center"/>
              <w:rPr>
                <w:rFonts w:eastAsia="Times New Roman" w:cs="Times New Roman"/>
                <w:b/>
                <w:szCs w:val="24"/>
              </w:rPr>
            </w:pPr>
          </w:p>
          <w:p w14:paraId="24F8D7AB"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976709E"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r>
      <w:tr w:rsidR="00EC7CA5" w14:paraId="1C566CD0" w14:textId="77777777" w:rsidTr="00D47333">
        <w:tc>
          <w:tcPr>
            <w:tcW w:w="562" w:type="dxa"/>
          </w:tcPr>
          <w:p w14:paraId="460C8320" w14:textId="77777777" w:rsidR="00EC7CA5" w:rsidRDefault="00EC7CA5" w:rsidP="00D47333">
            <w:pPr>
              <w:jc w:val="center"/>
              <w:rPr>
                <w:rFonts w:eastAsia="Times New Roman" w:cs="Times New Roman"/>
                <w:szCs w:val="24"/>
              </w:rPr>
            </w:pPr>
          </w:p>
          <w:p w14:paraId="690F41EE" w14:textId="77777777" w:rsidR="00EC7CA5" w:rsidRDefault="00EC7CA5" w:rsidP="00D47333">
            <w:pPr>
              <w:jc w:val="center"/>
              <w:rPr>
                <w:rFonts w:eastAsia="Times New Roman" w:cs="Times New Roman"/>
                <w:szCs w:val="24"/>
              </w:rPr>
            </w:pPr>
          </w:p>
          <w:p w14:paraId="09614977" w14:textId="77777777" w:rsidR="00EC7CA5" w:rsidRDefault="00EC7CA5" w:rsidP="00D47333">
            <w:pPr>
              <w:jc w:val="center"/>
              <w:rPr>
                <w:rFonts w:eastAsia="Times New Roman" w:cs="Times New Roman"/>
                <w:szCs w:val="24"/>
              </w:rPr>
            </w:pPr>
          </w:p>
          <w:p w14:paraId="744C1353" w14:textId="77777777" w:rsidR="00EC7CA5" w:rsidRDefault="00EC7CA5" w:rsidP="00D47333">
            <w:pPr>
              <w:rPr>
                <w:rFonts w:eastAsia="Times New Roman" w:cs="Times New Roman"/>
                <w:b/>
                <w:szCs w:val="24"/>
              </w:rPr>
            </w:pPr>
            <w:r>
              <w:rPr>
                <w:rFonts w:eastAsia="Times New Roman" w:cs="Times New Roman"/>
                <w:szCs w:val="24"/>
              </w:rPr>
              <w:t>2</w:t>
            </w:r>
          </w:p>
        </w:tc>
        <w:tc>
          <w:tcPr>
            <w:tcW w:w="4138" w:type="dxa"/>
          </w:tcPr>
          <w:p w14:paraId="258E40B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D55F6D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5EC4737" w14:textId="77777777" w:rsidR="00EC7CA5" w:rsidRDefault="00EC7CA5" w:rsidP="00D47333">
            <w:pPr>
              <w:rPr>
                <w:rFonts w:eastAsia="Times New Roman" w:cs="Times New Roman"/>
                <w:szCs w:val="24"/>
              </w:rPr>
            </w:pPr>
            <w:r>
              <w:rPr>
                <w:rFonts w:eastAsia="Times New Roman" w:cs="Times New Roman"/>
                <w:b/>
                <w:szCs w:val="24"/>
              </w:rPr>
              <w:t>Actividades:</w:t>
            </w:r>
          </w:p>
          <w:p w14:paraId="1474D509"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clases.</w:t>
            </w:r>
          </w:p>
          <w:p w14:paraId="611D7BC1"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secuencia.</w:t>
            </w:r>
          </w:p>
          <w:p w14:paraId="432191E0"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79E61464" w14:textId="77777777" w:rsidR="00EC7CA5" w:rsidRDefault="00EC7CA5" w:rsidP="00D47333">
            <w:pPr>
              <w:jc w:val="center"/>
              <w:rPr>
                <w:rFonts w:eastAsia="Times New Roman" w:cs="Times New Roman"/>
                <w:b/>
                <w:szCs w:val="24"/>
              </w:rPr>
            </w:pPr>
          </w:p>
          <w:p w14:paraId="0AA92E4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76012B6" w14:textId="77777777" w:rsidR="00EC7CA5" w:rsidRDefault="00EC7CA5" w:rsidP="00D47333">
            <w:pPr>
              <w:jc w:val="center"/>
              <w:rPr>
                <w:rFonts w:eastAsia="Times New Roman" w:cs="Times New Roman"/>
                <w:szCs w:val="24"/>
              </w:rPr>
            </w:pPr>
            <w:r>
              <w:rPr>
                <w:rFonts w:eastAsia="Times New Roman" w:cs="Times New Roman"/>
                <w:szCs w:val="24"/>
              </w:rPr>
              <w:t>24/07/2019</w:t>
            </w:r>
          </w:p>
          <w:p w14:paraId="5BBA923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F87B6AD"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c>
          <w:tcPr>
            <w:tcW w:w="2236" w:type="dxa"/>
          </w:tcPr>
          <w:p w14:paraId="3477BFE6" w14:textId="77777777" w:rsidR="00EC7CA5" w:rsidRDefault="00EC7CA5" w:rsidP="00D47333">
            <w:pPr>
              <w:jc w:val="center"/>
              <w:rPr>
                <w:rFonts w:eastAsia="Times New Roman" w:cs="Times New Roman"/>
                <w:b/>
                <w:szCs w:val="24"/>
              </w:rPr>
            </w:pPr>
          </w:p>
          <w:p w14:paraId="7109A51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0FF2C0"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70E05FA0"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6AC17FF3" w14:textId="77777777" w:rsidR="00EC7CA5" w:rsidRPr="00143717" w:rsidRDefault="00EC7CA5" w:rsidP="00D47333">
            <w:pPr>
              <w:jc w:val="center"/>
              <w:rPr>
                <w:rFonts w:eastAsia="Times New Roman" w:cs="Times New Roman"/>
                <w:szCs w:val="24"/>
              </w:rPr>
            </w:pPr>
            <w:r>
              <w:rPr>
                <w:rFonts w:eastAsia="Times New Roman" w:cs="Times New Roman"/>
                <w:szCs w:val="24"/>
              </w:rPr>
              <w:t>27/07/2019</w:t>
            </w:r>
          </w:p>
        </w:tc>
      </w:tr>
      <w:tr w:rsidR="00EC7CA5" w14:paraId="6C487CC6" w14:textId="77777777" w:rsidTr="00D47333">
        <w:tc>
          <w:tcPr>
            <w:tcW w:w="562" w:type="dxa"/>
          </w:tcPr>
          <w:p w14:paraId="3A9931BE" w14:textId="77777777" w:rsidR="00EC7CA5" w:rsidRDefault="00EC7CA5" w:rsidP="00D47333">
            <w:pPr>
              <w:jc w:val="center"/>
              <w:rPr>
                <w:rFonts w:eastAsia="Times New Roman" w:cs="Times New Roman"/>
                <w:szCs w:val="24"/>
              </w:rPr>
            </w:pPr>
          </w:p>
          <w:p w14:paraId="2216191F" w14:textId="77777777" w:rsidR="00EC7CA5" w:rsidRDefault="00EC7CA5" w:rsidP="00D47333">
            <w:pPr>
              <w:jc w:val="center"/>
              <w:rPr>
                <w:rFonts w:eastAsia="Times New Roman" w:cs="Times New Roman"/>
                <w:szCs w:val="24"/>
              </w:rPr>
            </w:pPr>
          </w:p>
          <w:p w14:paraId="40DB803C" w14:textId="77777777" w:rsidR="00EC7CA5" w:rsidRDefault="00EC7CA5" w:rsidP="00F25B9C">
            <w:pPr>
              <w:ind w:left="284" w:firstLine="0"/>
              <w:rPr>
                <w:rFonts w:eastAsia="Times New Roman" w:cs="Times New Roman"/>
                <w:szCs w:val="24"/>
              </w:rPr>
            </w:pPr>
          </w:p>
          <w:p w14:paraId="3FD350AB" w14:textId="77777777" w:rsidR="00EC7CA5" w:rsidRDefault="00EC7CA5" w:rsidP="00D47333">
            <w:pPr>
              <w:jc w:val="center"/>
              <w:rPr>
                <w:rFonts w:eastAsia="Times New Roman" w:cs="Times New Roman"/>
                <w:szCs w:val="24"/>
              </w:rPr>
            </w:pPr>
          </w:p>
          <w:p w14:paraId="28CA85EA" w14:textId="77777777" w:rsidR="00EC7CA5" w:rsidRDefault="00EC7CA5" w:rsidP="00D47333">
            <w:pPr>
              <w:rPr>
                <w:rFonts w:eastAsia="Times New Roman" w:cs="Times New Roman"/>
                <w:b/>
                <w:szCs w:val="24"/>
              </w:rPr>
            </w:pPr>
            <w:r>
              <w:rPr>
                <w:rFonts w:eastAsia="Times New Roman" w:cs="Times New Roman"/>
                <w:szCs w:val="24"/>
              </w:rPr>
              <w:t>3</w:t>
            </w:r>
          </w:p>
        </w:tc>
        <w:tc>
          <w:tcPr>
            <w:tcW w:w="4138" w:type="dxa"/>
          </w:tcPr>
          <w:p w14:paraId="7C803B05" w14:textId="77777777" w:rsidR="00EC7CA5" w:rsidRDefault="00EC7CA5" w:rsidP="00D47333">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E6526ED"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69933287" w14:textId="77777777" w:rsidR="00EC7CA5" w:rsidRDefault="00EC7CA5" w:rsidP="00D47333">
            <w:pPr>
              <w:rPr>
                <w:rFonts w:eastAsia="Times New Roman" w:cs="Times New Roman"/>
                <w:b/>
                <w:szCs w:val="24"/>
              </w:rPr>
            </w:pPr>
            <w:r>
              <w:rPr>
                <w:rFonts w:eastAsia="Times New Roman" w:cs="Times New Roman"/>
                <w:b/>
                <w:szCs w:val="24"/>
              </w:rPr>
              <w:t>Actividades:</w:t>
            </w:r>
          </w:p>
          <w:p w14:paraId="4F065C7A"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Escribir/generar código.</w:t>
            </w:r>
          </w:p>
          <w:p w14:paraId="4216A2B1"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Diccionario de funciones o módulos.</w:t>
            </w:r>
          </w:p>
          <w:p w14:paraId="796C2921"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4572C61B" w14:textId="77777777" w:rsidR="00EC7CA5" w:rsidRDefault="00EC7CA5" w:rsidP="00D47333">
            <w:pPr>
              <w:jc w:val="center"/>
              <w:rPr>
                <w:rFonts w:eastAsia="Times New Roman" w:cs="Times New Roman"/>
                <w:b/>
                <w:szCs w:val="24"/>
              </w:rPr>
            </w:pPr>
          </w:p>
          <w:p w14:paraId="5F26E208" w14:textId="77777777" w:rsidR="00EC7CA5" w:rsidRDefault="00EC7CA5" w:rsidP="00D47333">
            <w:pPr>
              <w:jc w:val="center"/>
              <w:rPr>
                <w:rFonts w:eastAsia="Times New Roman" w:cs="Times New Roman"/>
                <w:b/>
                <w:szCs w:val="24"/>
              </w:rPr>
            </w:pPr>
          </w:p>
          <w:p w14:paraId="71BA4025"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13BB338"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3A5734D9"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3E9349F1" w14:textId="77777777" w:rsidR="00EC7CA5" w:rsidRDefault="00EC7CA5" w:rsidP="00D47333">
            <w:pPr>
              <w:jc w:val="center"/>
              <w:rPr>
                <w:rFonts w:eastAsia="Times New Roman" w:cs="Times New Roman"/>
                <w:b/>
                <w:szCs w:val="24"/>
              </w:rPr>
            </w:pPr>
            <w:r>
              <w:rPr>
                <w:rFonts w:eastAsia="Times New Roman" w:cs="Times New Roman"/>
                <w:szCs w:val="24"/>
              </w:rPr>
              <w:t>31/07/2019</w:t>
            </w:r>
          </w:p>
          <w:p w14:paraId="3388659D" w14:textId="77777777" w:rsidR="00EC7CA5" w:rsidRDefault="00EC7CA5" w:rsidP="00D47333">
            <w:pPr>
              <w:jc w:val="center"/>
              <w:rPr>
                <w:rFonts w:eastAsia="Times New Roman" w:cs="Times New Roman"/>
                <w:b/>
                <w:szCs w:val="24"/>
              </w:rPr>
            </w:pPr>
          </w:p>
        </w:tc>
        <w:tc>
          <w:tcPr>
            <w:tcW w:w="2236" w:type="dxa"/>
          </w:tcPr>
          <w:p w14:paraId="12AF0151" w14:textId="77777777" w:rsidR="00EC7CA5" w:rsidRDefault="00EC7CA5" w:rsidP="00D47333">
            <w:pPr>
              <w:jc w:val="center"/>
              <w:rPr>
                <w:rFonts w:eastAsia="Times New Roman" w:cs="Times New Roman"/>
                <w:b/>
                <w:szCs w:val="24"/>
              </w:rPr>
            </w:pPr>
          </w:p>
          <w:p w14:paraId="5ED24CA0" w14:textId="77777777" w:rsidR="00EC7CA5" w:rsidRDefault="00EC7CA5" w:rsidP="00D47333">
            <w:pPr>
              <w:jc w:val="center"/>
              <w:rPr>
                <w:rFonts w:eastAsia="Times New Roman" w:cs="Times New Roman"/>
                <w:b/>
                <w:szCs w:val="24"/>
              </w:rPr>
            </w:pPr>
          </w:p>
          <w:p w14:paraId="44D28BEA"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C4E582A" w14:textId="77777777" w:rsidR="00EC7CA5" w:rsidRDefault="00EC7CA5" w:rsidP="00D47333">
            <w:pPr>
              <w:jc w:val="center"/>
              <w:rPr>
                <w:rFonts w:eastAsia="Times New Roman" w:cs="Times New Roman"/>
                <w:szCs w:val="24"/>
              </w:rPr>
            </w:pPr>
            <w:r>
              <w:rPr>
                <w:rFonts w:eastAsia="Times New Roman" w:cs="Times New Roman"/>
                <w:szCs w:val="24"/>
              </w:rPr>
              <w:t>31/07/2019</w:t>
            </w:r>
          </w:p>
          <w:p w14:paraId="44991A06"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40883F0E" w14:textId="77777777" w:rsidR="00EC7CA5" w:rsidRDefault="00EC7CA5" w:rsidP="00D47333">
            <w:pPr>
              <w:jc w:val="center"/>
              <w:rPr>
                <w:rFonts w:eastAsia="Times New Roman" w:cs="Times New Roman"/>
                <w:b/>
                <w:szCs w:val="24"/>
              </w:rPr>
            </w:pPr>
            <w:r>
              <w:rPr>
                <w:rFonts w:eastAsia="Times New Roman" w:cs="Times New Roman"/>
                <w:szCs w:val="24"/>
              </w:rPr>
              <w:t>03/08/2019</w:t>
            </w:r>
          </w:p>
          <w:p w14:paraId="45E7E4FC" w14:textId="77777777" w:rsidR="00EC7CA5" w:rsidRDefault="00EC7CA5" w:rsidP="00D47333">
            <w:pPr>
              <w:jc w:val="center"/>
              <w:rPr>
                <w:rFonts w:eastAsia="Times New Roman" w:cs="Times New Roman"/>
                <w:szCs w:val="24"/>
              </w:rPr>
            </w:pPr>
          </w:p>
        </w:tc>
      </w:tr>
    </w:tbl>
    <w:p w14:paraId="33E7A0FB" w14:textId="77777777" w:rsidR="00EC7CA5" w:rsidRDefault="00EC7CA5" w:rsidP="006F6FA2">
      <w:pPr>
        <w:spacing w:line="240" w:lineRule="auto"/>
        <w:rPr>
          <w:rFonts w:eastAsia="Times New Roman" w:cs="Times New Roman"/>
          <w:b/>
          <w:szCs w:val="24"/>
        </w:rPr>
      </w:pPr>
    </w:p>
    <w:p w14:paraId="58178A22" w14:textId="77777777" w:rsidR="00EC7CA5" w:rsidRDefault="00EC7CA5" w:rsidP="006F6FA2">
      <w:pPr>
        <w:ind w:firstLine="0"/>
        <w:rPr>
          <w:rFonts w:eastAsia="Times New Roman" w:cs="Times New Roman"/>
          <w:b/>
          <w:szCs w:val="24"/>
        </w:rPr>
      </w:pPr>
      <w:r>
        <w:rPr>
          <w:rFonts w:eastAsia="Times New Roman" w:cs="Times New Roman"/>
          <w:b/>
          <w:szCs w:val="24"/>
        </w:rPr>
        <w:t>Caso de uso #05</w:t>
      </w:r>
    </w:p>
    <w:p w14:paraId="1F046965" w14:textId="10403DE0" w:rsidR="00EC7CA5" w:rsidRDefault="00EC7CA5" w:rsidP="006F6FA2">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65F23C1F" w14:textId="77777777" w:rsidTr="00D47333">
        <w:tc>
          <w:tcPr>
            <w:tcW w:w="562" w:type="dxa"/>
          </w:tcPr>
          <w:p w14:paraId="074BFBD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9095122"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57A39A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7D028D43"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A146E3B" w14:textId="77777777" w:rsidTr="00D47333">
        <w:tc>
          <w:tcPr>
            <w:tcW w:w="562" w:type="dxa"/>
          </w:tcPr>
          <w:p w14:paraId="18F969F9" w14:textId="77777777" w:rsidR="00EC7CA5" w:rsidRDefault="00EC7CA5" w:rsidP="00D47333">
            <w:pPr>
              <w:jc w:val="center"/>
              <w:rPr>
                <w:rFonts w:eastAsia="Times New Roman" w:cs="Times New Roman"/>
                <w:szCs w:val="24"/>
              </w:rPr>
            </w:pPr>
          </w:p>
          <w:p w14:paraId="336340D6" w14:textId="77777777" w:rsidR="00EC7CA5" w:rsidRDefault="00EC7CA5" w:rsidP="00D47333">
            <w:pPr>
              <w:jc w:val="center"/>
              <w:rPr>
                <w:rFonts w:eastAsia="Times New Roman" w:cs="Times New Roman"/>
                <w:szCs w:val="24"/>
              </w:rPr>
            </w:pPr>
          </w:p>
          <w:p w14:paraId="01BB213F" w14:textId="77777777" w:rsidR="00EC7CA5" w:rsidRDefault="00EC7CA5" w:rsidP="00D47333">
            <w:pPr>
              <w:jc w:val="center"/>
              <w:rPr>
                <w:rFonts w:eastAsia="Times New Roman" w:cs="Times New Roman"/>
                <w:szCs w:val="24"/>
              </w:rPr>
            </w:pPr>
          </w:p>
          <w:p w14:paraId="02F716A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5C2CB0F4"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98D588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7E8A07B5" w14:textId="77777777" w:rsidR="00EC7CA5" w:rsidRDefault="00EC7CA5" w:rsidP="00D47333">
            <w:pPr>
              <w:rPr>
                <w:rFonts w:eastAsia="Times New Roman" w:cs="Times New Roman"/>
                <w:szCs w:val="24"/>
              </w:rPr>
            </w:pPr>
            <w:r>
              <w:rPr>
                <w:rFonts w:eastAsia="Times New Roman" w:cs="Times New Roman"/>
                <w:b/>
                <w:szCs w:val="24"/>
              </w:rPr>
              <w:t>Actividades:</w:t>
            </w:r>
          </w:p>
          <w:p w14:paraId="1056B4B3" w14:textId="77777777" w:rsidR="00EC7CA5" w:rsidRDefault="00EC7CA5" w:rsidP="00525E5E">
            <w:pPr>
              <w:numPr>
                <w:ilvl w:val="0"/>
                <w:numId w:val="84"/>
              </w:numPr>
              <w:jc w:val="left"/>
              <w:rPr>
                <w:rFonts w:eastAsia="Times New Roman" w:cs="Times New Roman"/>
                <w:szCs w:val="24"/>
              </w:rPr>
            </w:pPr>
            <w:r>
              <w:rPr>
                <w:rFonts w:eastAsia="Times New Roman" w:cs="Times New Roman"/>
                <w:szCs w:val="24"/>
              </w:rPr>
              <w:t>Realizar el prototipado (diseño de la interfaz).</w:t>
            </w:r>
          </w:p>
          <w:p w14:paraId="695EF9F0" w14:textId="77777777" w:rsidR="00EC7CA5" w:rsidRPr="009D2DCC" w:rsidRDefault="00EC7CA5" w:rsidP="00525E5E">
            <w:pPr>
              <w:pStyle w:val="Prrafodelista"/>
              <w:numPr>
                <w:ilvl w:val="0"/>
                <w:numId w:val="56"/>
              </w:numPr>
              <w:jc w:val="left"/>
              <w:rPr>
                <w:rFonts w:eastAsia="Times New Roman" w:cs="Times New Roman"/>
                <w:b/>
                <w:szCs w:val="24"/>
              </w:rPr>
            </w:pPr>
            <w:r w:rsidRPr="009D2DCC">
              <w:rPr>
                <w:rFonts w:eastAsia="Times New Roman" w:cs="Times New Roman"/>
                <w:szCs w:val="24"/>
              </w:rPr>
              <w:t>Documentar.</w:t>
            </w:r>
          </w:p>
        </w:tc>
        <w:tc>
          <w:tcPr>
            <w:tcW w:w="2236" w:type="dxa"/>
          </w:tcPr>
          <w:p w14:paraId="7BA74DE4" w14:textId="77777777" w:rsidR="00EC7CA5" w:rsidRDefault="00EC7CA5" w:rsidP="00D47333">
            <w:pPr>
              <w:rPr>
                <w:rFonts w:eastAsia="Times New Roman" w:cs="Times New Roman"/>
                <w:b/>
                <w:szCs w:val="24"/>
              </w:rPr>
            </w:pPr>
          </w:p>
          <w:p w14:paraId="5C641EA2" w14:textId="77777777" w:rsidR="00EC7CA5" w:rsidRDefault="00EC7CA5" w:rsidP="00D47333">
            <w:pPr>
              <w:rPr>
                <w:rFonts w:eastAsia="Times New Roman" w:cs="Times New Roman"/>
                <w:b/>
                <w:szCs w:val="24"/>
              </w:rPr>
            </w:pPr>
          </w:p>
          <w:p w14:paraId="07F821F8"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53BD6E6" w14:textId="77777777" w:rsidR="00EC7CA5" w:rsidRDefault="00EC7CA5" w:rsidP="00D47333">
            <w:pPr>
              <w:jc w:val="center"/>
              <w:rPr>
                <w:rFonts w:eastAsia="Times New Roman" w:cs="Times New Roman"/>
                <w:szCs w:val="24"/>
              </w:rPr>
            </w:pPr>
            <w:r>
              <w:rPr>
                <w:rFonts w:eastAsia="Times New Roman" w:cs="Times New Roman"/>
                <w:szCs w:val="24"/>
              </w:rPr>
              <w:t>03/08/2019</w:t>
            </w:r>
          </w:p>
          <w:p w14:paraId="73B00B0C" w14:textId="77777777" w:rsidR="00EC7CA5" w:rsidRDefault="00EC7CA5" w:rsidP="00D47333">
            <w:pPr>
              <w:jc w:val="center"/>
              <w:rPr>
                <w:rFonts w:eastAsia="Times New Roman" w:cs="Times New Roman"/>
                <w:szCs w:val="24"/>
              </w:rPr>
            </w:pPr>
          </w:p>
          <w:p w14:paraId="43A4AEDD" w14:textId="77777777" w:rsidR="00EC7CA5" w:rsidRDefault="00EC7CA5" w:rsidP="00D47333">
            <w:pPr>
              <w:jc w:val="center"/>
              <w:rPr>
                <w:rFonts w:eastAsia="Times New Roman" w:cs="Times New Roman"/>
                <w:b/>
                <w:szCs w:val="24"/>
              </w:rPr>
            </w:pPr>
          </w:p>
        </w:tc>
        <w:tc>
          <w:tcPr>
            <w:tcW w:w="2236" w:type="dxa"/>
          </w:tcPr>
          <w:p w14:paraId="1FD53685" w14:textId="77777777" w:rsidR="00EC7CA5" w:rsidRDefault="00EC7CA5" w:rsidP="00D47333">
            <w:pPr>
              <w:rPr>
                <w:rFonts w:eastAsia="Times New Roman" w:cs="Times New Roman"/>
                <w:b/>
                <w:szCs w:val="24"/>
              </w:rPr>
            </w:pPr>
          </w:p>
          <w:p w14:paraId="519944D0" w14:textId="77777777" w:rsidR="00EC7CA5" w:rsidRDefault="00EC7CA5" w:rsidP="00D47333">
            <w:pPr>
              <w:jc w:val="center"/>
              <w:rPr>
                <w:rFonts w:eastAsia="Times New Roman" w:cs="Times New Roman"/>
                <w:b/>
                <w:szCs w:val="24"/>
              </w:rPr>
            </w:pPr>
          </w:p>
          <w:p w14:paraId="7FF1B7C0"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772338EF" w14:textId="77777777" w:rsidR="00EC7CA5" w:rsidRDefault="00EC7CA5" w:rsidP="00D47333">
            <w:pPr>
              <w:jc w:val="center"/>
              <w:rPr>
                <w:rFonts w:eastAsia="Times New Roman" w:cs="Times New Roman"/>
                <w:szCs w:val="24"/>
              </w:rPr>
            </w:pPr>
            <w:r>
              <w:rPr>
                <w:rFonts w:eastAsia="Times New Roman" w:cs="Times New Roman"/>
                <w:szCs w:val="24"/>
              </w:rPr>
              <w:t xml:space="preserve">10/08/2019 </w:t>
            </w:r>
          </w:p>
          <w:p w14:paraId="1D4C1027" w14:textId="77777777" w:rsidR="00EC7CA5" w:rsidRDefault="00EC7CA5" w:rsidP="00D47333">
            <w:pPr>
              <w:jc w:val="center"/>
              <w:rPr>
                <w:rFonts w:eastAsia="Times New Roman" w:cs="Times New Roman"/>
                <w:b/>
                <w:szCs w:val="24"/>
              </w:rPr>
            </w:pPr>
          </w:p>
        </w:tc>
      </w:tr>
      <w:tr w:rsidR="00EC7CA5" w14:paraId="6ABDC0FA" w14:textId="77777777" w:rsidTr="00D47333">
        <w:tc>
          <w:tcPr>
            <w:tcW w:w="562" w:type="dxa"/>
          </w:tcPr>
          <w:p w14:paraId="4CD57A8A" w14:textId="77777777" w:rsidR="00EC7CA5" w:rsidRDefault="00EC7CA5" w:rsidP="00D47333">
            <w:pPr>
              <w:jc w:val="center"/>
              <w:rPr>
                <w:rFonts w:eastAsia="Times New Roman" w:cs="Times New Roman"/>
                <w:szCs w:val="24"/>
              </w:rPr>
            </w:pPr>
          </w:p>
          <w:p w14:paraId="34CAE74F" w14:textId="77777777" w:rsidR="00EC7CA5" w:rsidRDefault="00EC7CA5" w:rsidP="00D47333">
            <w:pPr>
              <w:jc w:val="center"/>
              <w:rPr>
                <w:rFonts w:eastAsia="Times New Roman" w:cs="Times New Roman"/>
                <w:szCs w:val="24"/>
              </w:rPr>
            </w:pPr>
          </w:p>
          <w:p w14:paraId="6718A01B" w14:textId="77777777" w:rsidR="00EC7CA5" w:rsidRDefault="00EC7CA5" w:rsidP="00D47333">
            <w:pPr>
              <w:jc w:val="center"/>
              <w:rPr>
                <w:rFonts w:eastAsia="Times New Roman" w:cs="Times New Roman"/>
                <w:szCs w:val="24"/>
              </w:rPr>
            </w:pPr>
          </w:p>
          <w:p w14:paraId="36C326E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77B8C98E"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71931AB"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C9321F1" w14:textId="77777777" w:rsidR="00EC7CA5" w:rsidRDefault="00EC7CA5" w:rsidP="00D47333">
            <w:pPr>
              <w:rPr>
                <w:rFonts w:eastAsia="Times New Roman" w:cs="Times New Roman"/>
                <w:szCs w:val="24"/>
              </w:rPr>
            </w:pPr>
            <w:r>
              <w:rPr>
                <w:rFonts w:eastAsia="Times New Roman" w:cs="Times New Roman"/>
                <w:b/>
                <w:szCs w:val="24"/>
              </w:rPr>
              <w:t>Actividades:</w:t>
            </w:r>
          </w:p>
          <w:p w14:paraId="638A1CED"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clases.</w:t>
            </w:r>
          </w:p>
          <w:p w14:paraId="44848C09"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secuencia.</w:t>
            </w:r>
          </w:p>
          <w:p w14:paraId="2BFD0A3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257E9F40" w14:textId="77777777" w:rsidR="00EC7CA5" w:rsidRDefault="00EC7CA5" w:rsidP="00D47333">
            <w:pPr>
              <w:rPr>
                <w:rFonts w:eastAsia="Times New Roman" w:cs="Times New Roman"/>
                <w:b/>
                <w:szCs w:val="24"/>
              </w:rPr>
            </w:pPr>
          </w:p>
          <w:p w14:paraId="05B032F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53A009F7" w14:textId="77777777" w:rsidR="00EC7CA5" w:rsidRDefault="00EC7CA5" w:rsidP="00D47333">
            <w:pPr>
              <w:jc w:val="center"/>
              <w:rPr>
                <w:rFonts w:eastAsia="Times New Roman" w:cs="Times New Roman"/>
                <w:szCs w:val="24"/>
              </w:rPr>
            </w:pPr>
            <w:r>
              <w:rPr>
                <w:rFonts w:eastAsia="Times New Roman" w:cs="Times New Roman"/>
                <w:szCs w:val="24"/>
              </w:rPr>
              <w:t>10/08/2019</w:t>
            </w:r>
          </w:p>
          <w:p w14:paraId="3DAB399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CCC8501" w14:textId="77777777" w:rsidR="00EC7CA5" w:rsidRDefault="00EC7CA5" w:rsidP="00D47333">
            <w:pPr>
              <w:jc w:val="center"/>
              <w:rPr>
                <w:rFonts w:eastAsia="Times New Roman" w:cs="Times New Roman"/>
                <w:b/>
                <w:szCs w:val="24"/>
              </w:rPr>
            </w:pPr>
            <w:r>
              <w:rPr>
                <w:rFonts w:eastAsia="Times New Roman" w:cs="Times New Roman"/>
                <w:szCs w:val="24"/>
              </w:rPr>
              <w:t>13/08/2019</w:t>
            </w:r>
          </w:p>
        </w:tc>
        <w:tc>
          <w:tcPr>
            <w:tcW w:w="2236" w:type="dxa"/>
          </w:tcPr>
          <w:p w14:paraId="7D1777F0" w14:textId="77777777" w:rsidR="00EC7CA5" w:rsidRDefault="00EC7CA5" w:rsidP="00D47333">
            <w:pPr>
              <w:rPr>
                <w:rFonts w:eastAsia="Times New Roman" w:cs="Times New Roman"/>
                <w:b/>
                <w:szCs w:val="24"/>
              </w:rPr>
            </w:pPr>
          </w:p>
          <w:p w14:paraId="086126B4"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12168C41" w14:textId="77777777" w:rsidR="00EC7CA5" w:rsidRDefault="00EC7CA5" w:rsidP="00D47333">
            <w:pPr>
              <w:jc w:val="center"/>
              <w:rPr>
                <w:rFonts w:eastAsia="Times New Roman" w:cs="Times New Roman"/>
                <w:szCs w:val="24"/>
              </w:rPr>
            </w:pPr>
            <w:r>
              <w:rPr>
                <w:rFonts w:eastAsia="Times New Roman" w:cs="Times New Roman"/>
                <w:szCs w:val="24"/>
              </w:rPr>
              <w:t>13/08/2019</w:t>
            </w:r>
          </w:p>
          <w:p w14:paraId="060F4A52"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3A2E1D1" w14:textId="77777777" w:rsidR="00EC7CA5" w:rsidRPr="00143717" w:rsidRDefault="00EC7CA5" w:rsidP="00D47333">
            <w:pPr>
              <w:jc w:val="center"/>
              <w:rPr>
                <w:rFonts w:eastAsia="Times New Roman" w:cs="Times New Roman"/>
                <w:szCs w:val="24"/>
              </w:rPr>
            </w:pPr>
            <w:r>
              <w:rPr>
                <w:rFonts w:eastAsia="Times New Roman" w:cs="Times New Roman"/>
                <w:szCs w:val="24"/>
              </w:rPr>
              <w:t>16/08/2019</w:t>
            </w:r>
          </w:p>
        </w:tc>
      </w:tr>
      <w:tr w:rsidR="00EC7CA5" w14:paraId="1766A038" w14:textId="77777777" w:rsidTr="00D47333">
        <w:tc>
          <w:tcPr>
            <w:tcW w:w="562" w:type="dxa"/>
          </w:tcPr>
          <w:p w14:paraId="0CA11D8D" w14:textId="77777777" w:rsidR="00EC7CA5" w:rsidRDefault="00EC7CA5" w:rsidP="00D47333">
            <w:pPr>
              <w:jc w:val="center"/>
              <w:rPr>
                <w:rFonts w:eastAsia="Times New Roman" w:cs="Times New Roman"/>
                <w:szCs w:val="24"/>
              </w:rPr>
            </w:pPr>
          </w:p>
          <w:p w14:paraId="1BF75ED3" w14:textId="77777777" w:rsidR="00EC7CA5" w:rsidRDefault="00EC7CA5" w:rsidP="00D47333">
            <w:pPr>
              <w:jc w:val="center"/>
              <w:rPr>
                <w:rFonts w:eastAsia="Times New Roman" w:cs="Times New Roman"/>
                <w:szCs w:val="24"/>
              </w:rPr>
            </w:pPr>
          </w:p>
          <w:p w14:paraId="7BFD8BC2" w14:textId="77777777" w:rsidR="00EC7CA5" w:rsidRDefault="00EC7CA5" w:rsidP="00D47333">
            <w:pPr>
              <w:jc w:val="center"/>
              <w:rPr>
                <w:rFonts w:eastAsia="Times New Roman" w:cs="Times New Roman"/>
                <w:szCs w:val="24"/>
              </w:rPr>
            </w:pPr>
          </w:p>
          <w:p w14:paraId="48E779C7" w14:textId="77777777" w:rsidR="00EC7CA5" w:rsidRDefault="00EC7CA5" w:rsidP="00D47333">
            <w:pPr>
              <w:rPr>
                <w:rFonts w:eastAsia="Times New Roman" w:cs="Times New Roman"/>
                <w:szCs w:val="24"/>
              </w:rPr>
            </w:pPr>
          </w:p>
          <w:p w14:paraId="73379B2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3747715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4AD5137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B58A0C8" w14:textId="77777777" w:rsidR="00EC7CA5" w:rsidRDefault="00EC7CA5" w:rsidP="00D47333">
            <w:pPr>
              <w:rPr>
                <w:rFonts w:eastAsia="Times New Roman" w:cs="Times New Roman"/>
                <w:b/>
                <w:szCs w:val="24"/>
              </w:rPr>
            </w:pPr>
            <w:r>
              <w:rPr>
                <w:rFonts w:eastAsia="Times New Roman" w:cs="Times New Roman"/>
                <w:b/>
                <w:szCs w:val="24"/>
              </w:rPr>
              <w:t>Actividades:</w:t>
            </w:r>
          </w:p>
          <w:p w14:paraId="421D0FB8"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Escribir/generar código.</w:t>
            </w:r>
          </w:p>
          <w:p w14:paraId="6FF0D172"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Diccionario de funciones o módulos.</w:t>
            </w:r>
          </w:p>
          <w:p w14:paraId="049FE6D2"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0566C90E" w14:textId="77777777" w:rsidR="00EC7CA5" w:rsidRDefault="00EC7CA5" w:rsidP="00D47333">
            <w:pPr>
              <w:rPr>
                <w:rFonts w:eastAsia="Times New Roman" w:cs="Times New Roman"/>
                <w:b/>
                <w:szCs w:val="24"/>
              </w:rPr>
            </w:pPr>
          </w:p>
          <w:p w14:paraId="533BCB7E" w14:textId="77777777" w:rsidR="00EC7CA5" w:rsidRDefault="00EC7CA5" w:rsidP="00D47333">
            <w:pPr>
              <w:jc w:val="center"/>
              <w:rPr>
                <w:rFonts w:eastAsia="Times New Roman" w:cs="Times New Roman"/>
                <w:b/>
                <w:szCs w:val="24"/>
              </w:rPr>
            </w:pPr>
          </w:p>
          <w:p w14:paraId="37FA7D76"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FABE5CB" w14:textId="77777777" w:rsidR="00EC7CA5" w:rsidRDefault="00EC7CA5" w:rsidP="00D47333">
            <w:pPr>
              <w:jc w:val="center"/>
              <w:rPr>
                <w:rFonts w:eastAsia="Times New Roman" w:cs="Times New Roman"/>
                <w:szCs w:val="24"/>
              </w:rPr>
            </w:pPr>
            <w:r>
              <w:rPr>
                <w:rFonts w:eastAsia="Times New Roman" w:cs="Times New Roman"/>
                <w:szCs w:val="24"/>
              </w:rPr>
              <w:t>16/08/2019</w:t>
            </w:r>
            <w:r>
              <w:rPr>
                <w:rFonts w:eastAsia="Times New Roman" w:cs="Times New Roman"/>
                <w:b/>
                <w:szCs w:val="24"/>
              </w:rPr>
              <w:t xml:space="preserve"> </w:t>
            </w:r>
          </w:p>
          <w:p w14:paraId="209B72FE"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6973060" w14:textId="77777777" w:rsidR="00EC7CA5" w:rsidRDefault="00EC7CA5" w:rsidP="00D47333">
            <w:pPr>
              <w:jc w:val="center"/>
              <w:rPr>
                <w:rFonts w:eastAsia="Times New Roman" w:cs="Times New Roman"/>
                <w:b/>
                <w:szCs w:val="24"/>
              </w:rPr>
            </w:pPr>
            <w:r>
              <w:rPr>
                <w:rFonts w:eastAsia="Times New Roman" w:cs="Times New Roman"/>
                <w:szCs w:val="24"/>
              </w:rPr>
              <w:t>31/08/2019</w:t>
            </w:r>
          </w:p>
          <w:p w14:paraId="71278BE5" w14:textId="77777777" w:rsidR="00EC7CA5" w:rsidRDefault="00EC7CA5" w:rsidP="00D47333">
            <w:pPr>
              <w:jc w:val="center"/>
              <w:rPr>
                <w:rFonts w:eastAsia="Times New Roman" w:cs="Times New Roman"/>
                <w:b/>
                <w:szCs w:val="24"/>
              </w:rPr>
            </w:pPr>
          </w:p>
        </w:tc>
        <w:tc>
          <w:tcPr>
            <w:tcW w:w="2236" w:type="dxa"/>
          </w:tcPr>
          <w:p w14:paraId="152EB2CD" w14:textId="77777777" w:rsidR="00EC7CA5" w:rsidRDefault="00EC7CA5" w:rsidP="00D47333">
            <w:pPr>
              <w:jc w:val="center"/>
              <w:rPr>
                <w:rFonts w:eastAsia="Times New Roman" w:cs="Times New Roman"/>
                <w:b/>
                <w:szCs w:val="24"/>
              </w:rPr>
            </w:pPr>
          </w:p>
          <w:p w14:paraId="3B8E1773" w14:textId="77777777" w:rsidR="00EC7CA5" w:rsidRDefault="00EC7CA5" w:rsidP="00D47333">
            <w:pPr>
              <w:rPr>
                <w:rFonts w:eastAsia="Times New Roman" w:cs="Times New Roman"/>
                <w:b/>
                <w:szCs w:val="24"/>
              </w:rPr>
            </w:pPr>
          </w:p>
          <w:p w14:paraId="55265A5D" w14:textId="77777777" w:rsidR="00EC7CA5" w:rsidRDefault="00EC7CA5" w:rsidP="00D47333">
            <w:pPr>
              <w:jc w:val="center"/>
              <w:rPr>
                <w:rFonts w:eastAsia="Times New Roman" w:cs="Times New Roman"/>
                <w:b/>
                <w:szCs w:val="24"/>
              </w:rPr>
            </w:pPr>
            <w:r>
              <w:rPr>
                <w:rFonts w:eastAsia="Times New Roman" w:cs="Times New Roman"/>
                <w:b/>
                <w:szCs w:val="24"/>
              </w:rPr>
              <w:t>Actividad 3.1: 15</w:t>
            </w:r>
          </w:p>
          <w:p w14:paraId="3B65757B" w14:textId="77777777" w:rsidR="00EC7CA5" w:rsidRDefault="00EC7CA5" w:rsidP="00D47333">
            <w:pPr>
              <w:jc w:val="center"/>
              <w:rPr>
                <w:rFonts w:eastAsia="Times New Roman" w:cs="Times New Roman"/>
                <w:szCs w:val="24"/>
              </w:rPr>
            </w:pPr>
            <w:r>
              <w:rPr>
                <w:rFonts w:eastAsia="Times New Roman" w:cs="Times New Roman"/>
                <w:szCs w:val="24"/>
              </w:rPr>
              <w:t>31/08/2019</w:t>
            </w:r>
          </w:p>
          <w:p w14:paraId="3E58C567"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E99D276" w14:textId="77777777" w:rsidR="00EC7CA5" w:rsidRDefault="00EC7CA5" w:rsidP="00D47333">
            <w:pPr>
              <w:jc w:val="center"/>
              <w:rPr>
                <w:rFonts w:eastAsia="Times New Roman" w:cs="Times New Roman"/>
                <w:b/>
                <w:szCs w:val="24"/>
              </w:rPr>
            </w:pPr>
            <w:r>
              <w:rPr>
                <w:rFonts w:eastAsia="Times New Roman" w:cs="Times New Roman"/>
                <w:szCs w:val="24"/>
              </w:rPr>
              <w:t>03/09/2019</w:t>
            </w:r>
          </w:p>
          <w:p w14:paraId="1E2BF51A" w14:textId="77777777" w:rsidR="00EC7CA5" w:rsidRDefault="00EC7CA5" w:rsidP="00D47333">
            <w:pPr>
              <w:rPr>
                <w:rFonts w:eastAsia="Times New Roman" w:cs="Times New Roman"/>
                <w:szCs w:val="24"/>
              </w:rPr>
            </w:pPr>
          </w:p>
        </w:tc>
      </w:tr>
    </w:tbl>
    <w:p w14:paraId="571D398B" w14:textId="77777777" w:rsidR="00EC7CA5" w:rsidRDefault="00EC7CA5" w:rsidP="009F6C90">
      <w:pPr>
        <w:spacing w:line="240" w:lineRule="auto"/>
        <w:rPr>
          <w:rFonts w:eastAsia="Times New Roman" w:cs="Times New Roman"/>
          <w:b/>
          <w:szCs w:val="24"/>
        </w:rPr>
      </w:pPr>
    </w:p>
    <w:p w14:paraId="173561FD" w14:textId="77777777" w:rsidR="00EC7CA5" w:rsidRDefault="00EC7CA5" w:rsidP="009F6C90">
      <w:pPr>
        <w:ind w:firstLine="0"/>
        <w:rPr>
          <w:rFonts w:eastAsia="Times New Roman" w:cs="Times New Roman"/>
          <w:b/>
          <w:szCs w:val="24"/>
        </w:rPr>
      </w:pPr>
      <w:r>
        <w:rPr>
          <w:rFonts w:eastAsia="Times New Roman" w:cs="Times New Roman"/>
          <w:b/>
          <w:szCs w:val="24"/>
        </w:rPr>
        <w:t>Caso de uso #01</w:t>
      </w:r>
    </w:p>
    <w:p w14:paraId="034C975F" w14:textId="0C51B040" w:rsidR="00EC7CA5" w:rsidRDefault="00EC7CA5" w:rsidP="009F6C90">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5"/>
        <w:gridCol w:w="2223"/>
        <w:gridCol w:w="2223"/>
      </w:tblGrid>
      <w:tr w:rsidR="00EC7CA5" w14:paraId="29F088A6" w14:textId="77777777" w:rsidTr="00D47333">
        <w:tc>
          <w:tcPr>
            <w:tcW w:w="562" w:type="dxa"/>
          </w:tcPr>
          <w:p w14:paraId="2C57B8B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C55BD2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045E033"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3B6E1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66802B6" w14:textId="77777777" w:rsidTr="00D47333">
        <w:tc>
          <w:tcPr>
            <w:tcW w:w="562" w:type="dxa"/>
          </w:tcPr>
          <w:p w14:paraId="0BB7164F" w14:textId="77777777" w:rsidR="00EC7CA5" w:rsidRDefault="00EC7CA5" w:rsidP="00D47333">
            <w:pPr>
              <w:jc w:val="center"/>
              <w:rPr>
                <w:rFonts w:eastAsia="Times New Roman" w:cs="Times New Roman"/>
                <w:szCs w:val="24"/>
              </w:rPr>
            </w:pPr>
          </w:p>
          <w:p w14:paraId="09DF8B8D" w14:textId="77777777" w:rsidR="00EC7CA5" w:rsidRDefault="00EC7CA5" w:rsidP="00D47333">
            <w:pPr>
              <w:jc w:val="center"/>
              <w:rPr>
                <w:rFonts w:eastAsia="Times New Roman" w:cs="Times New Roman"/>
                <w:szCs w:val="24"/>
              </w:rPr>
            </w:pPr>
          </w:p>
          <w:p w14:paraId="5FF95233" w14:textId="77777777" w:rsidR="00EC7CA5" w:rsidRDefault="00EC7CA5" w:rsidP="00D47333">
            <w:pPr>
              <w:jc w:val="center"/>
              <w:rPr>
                <w:rFonts w:eastAsia="Times New Roman" w:cs="Times New Roman"/>
                <w:szCs w:val="24"/>
              </w:rPr>
            </w:pPr>
          </w:p>
          <w:p w14:paraId="7AD34E48"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176F259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E02721E"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EE0B553" w14:textId="77777777" w:rsidR="00EC7CA5" w:rsidRDefault="00EC7CA5" w:rsidP="00D47333">
            <w:pPr>
              <w:rPr>
                <w:rFonts w:eastAsia="Times New Roman" w:cs="Times New Roman"/>
                <w:szCs w:val="24"/>
              </w:rPr>
            </w:pPr>
            <w:r>
              <w:rPr>
                <w:rFonts w:eastAsia="Times New Roman" w:cs="Times New Roman"/>
                <w:b/>
                <w:szCs w:val="24"/>
              </w:rPr>
              <w:t>Actividades:</w:t>
            </w:r>
          </w:p>
          <w:p w14:paraId="6D99157B" w14:textId="77777777" w:rsidR="00EC7CA5" w:rsidRDefault="00EC7CA5" w:rsidP="00525E5E">
            <w:pPr>
              <w:numPr>
                <w:ilvl w:val="0"/>
                <w:numId w:val="87"/>
              </w:numPr>
              <w:jc w:val="left"/>
              <w:rPr>
                <w:rFonts w:eastAsia="Times New Roman" w:cs="Times New Roman"/>
                <w:szCs w:val="24"/>
              </w:rPr>
            </w:pPr>
            <w:r>
              <w:rPr>
                <w:rFonts w:eastAsia="Times New Roman" w:cs="Times New Roman"/>
                <w:szCs w:val="24"/>
              </w:rPr>
              <w:t>Realizar el prototipado (diseño de la interfaz).</w:t>
            </w:r>
          </w:p>
          <w:p w14:paraId="24D9F1D7"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581F9D25" w14:textId="77777777" w:rsidR="00EC7CA5" w:rsidRDefault="00EC7CA5" w:rsidP="00D47333">
            <w:pPr>
              <w:jc w:val="center"/>
              <w:rPr>
                <w:rFonts w:eastAsia="Times New Roman" w:cs="Times New Roman"/>
                <w:b/>
                <w:szCs w:val="24"/>
              </w:rPr>
            </w:pPr>
          </w:p>
          <w:p w14:paraId="4FDC7EB0" w14:textId="77777777" w:rsidR="00EC7CA5" w:rsidRDefault="00EC7CA5" w:rsidP="00D47333">
            <w:pPr>
              <w:rPr>
                <w:rFonts w:eastAsia="Times New Roman" w:cs="Times New Roman"/>
                <w:b/>
                <w:szCs w:val="24"/>
              </w:rPr>
            </w:pPr>
          </w:p>
          <w:p w14:paraId="58F5158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4D46E176" w14:textId="77777777" w:rsidR="00EC7CA5" w:rsidRDefault="00EC7CA5" w:rsidP="00D47333">
            <w:pPr>
              <w:jc w:val="center"/>
              <w:rPr>
                <w:rFonts w:eastAsia="Times New Roman" w:cs="Times New Roman"/>
                <w:szCs w:val="24"/>
              </w:rPr>
            </w:pPr>
            <w:r>
              <w:rPr>
                <w:rFonts w:eastAsia="Times New Roman" w:cs="Times New Roman"/>
                <w:szCs w:val="24"/>
              </w:rPr>
              <w:t>03/09/2019</w:t>
            </w:r>
          </w:p>
          <w:p w14:paraId="33443F6A" w14:textId="77777777" w:rsidR="00EC7CA5" w:rsidRDefault="00EC7CA5" w:rsidP="00D47333">
            <w:pPr>
              <w:rPr>
                <w:rFonts w:eastAsia="Times New Roman" w:cs="Times New Roman"/>
                <w:szCs w:val="24"/>
              </w:rPr>
            </w:pPr>
          </w:p>
          <w:p w14:paraId="5C418D4A" w14:textId="77777777" w:rsidR="00EC7CA5" w:rsidRDefault="00EC7CA5" w:rsidP="00D47333">
            <w:pPr>
              <w:jc w:val="center"/>
              <w:rPr>
                <w:rFonts w:eastAsia="Times New Roman" w:cs="Times New Roman"/>
                <w:b/>
                <w:szCs w:val="24"/>
              </w:rPr>
            </w:pPr>
          </w:p>
        </w:tc>
        <w:tc>
          <w:tcPr>
            <w:tcW w:w="2236" w:type="dxa"/>
          </w:tcPr>
          <w:p w14:paraId="59D62A2C" w14:textId="77777777" w:rsidR="00EC7CA5" w:rsidRDefault="00EC7CA5" w:rsidP="00D47333">
            <w:pPr>
              <w:jc w:val="center"/>
              <w:rPr>
                <w:rFonts w:eastAsia="Times New Roman" w:cs="Times New Roman"/>
                <w:b/>
                <w:szCs w:val="24"/>
              </w:rPr>
            </w:pPr>
          </w:p>
          <w:p w14:paraId="081CAF1B" w14:textId="77777777" w:rsidR="00EC7CA5" w:rsidRDefault="00EC7CA5" w:rsidP="00D47333">
            <w:pPr>
              <w:rPr>
                <w:rFonts w:eastAsia="Times New Roman" w:cs="Times New Roman"/>
                <w:b/>
                <w:szCs w:val="24"/>
              </w:rPr>
            </w:pPr>
          </w:p>
          <w:p w14:paraId="4F765F79"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0B39756F"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365AD9F3" w14:textId="77777777" w:rsidR="00EC7CA5" w:rsidRDefault="00EC7CA5" w:rsidP="00D47333">
            <w:pPr>
              <w:jc w:val="center"/>
              <w:rPr>
                <w:rFonts w:eastAsia="Times New Roman" w:cs="Times New Roman"/>
                <w:b/>
                <w:szCs w:val="24"/>
              </w:rPr>
            </w:pPr>
          </w:p>
        </w:tc>
      </w:tr>
      <w:tr w:rsidR="00EC7CA5" w14:paraId="6900C9D6" w14:textId="77777777" w:rsidTr="00D47333">
        <w:tc>
          <w:tcPr>
            <w:tcW w:w="562" w:type="dxa"/>
          </w:tcPr>
          <w:p w14:paraId="6F3CEC3C" w14:textId="77777777" w:rsidR="00EC7CA5" w:rsidRDefault="00EC7CA5" w:rsidP="00D47333">
            <w:pPr>
              <w:jc w:val="center"/>
              <w:rPr>
                <w:rFonts w:eastAsia="Times New Roman" w:cs="Times New Roman"/>
                <w:szCs w:val="24"/>
              </w:rPr>
            </w:pPr>
          </w:p>
          <w:p w14:paraId="0F3FBE20" w14:textId="77777777" w:rsidR="00EC7CA5" w:rsidRDefault="00EC7CA5" w:rsidP="00D47333">
            <w:pPr>
              <w:jc w:val="center"/>
              <w:rPr>
                <w:rFonts w:eastAsia="Times New Roman" w:cs="Times New Roman"/>
                <w:szCs w:val="24"/>
              </w:rPr>
            </w:pPr>
          </w:p>
          <w:p w14:paraId="1B6D7CB6" w14:textId="77777777" w:rsidR="00EC7CA5" w:rsidRDefault="00EC7CA5" w:rsidP="00D47333">
            <w:pPr>
              <w:jc w:val="center"/>
              <w:rPr>
                <w:rFonts w:eastAsia="Times New Roman" w:cs="Times New Roman"/>
                <w:szCs w:val="24"/>
              </w:rPr>
            </w:pPr>
          </w:p>
          <w:p w14:paraId="5256169A"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4BADEC89" w14:textId="77777777" w:rsidR="00EC7CA5" w:rsidRDefault="00EC7CA5" w:rsidP="00D47333">
            <w:pPr>
              <w:rPr>
                <w:rFonts w:eastAsia="Times New Roman" w:cs="Times New Roman"/>
                <w:b/>
                <w:szCs w:val="24"/>
              </w:rPr>
            </w:pPr>
            <w:r>
              <w:rPr>
                <w:rFonts w:eastAsia="Times New Roman" w:cs="Times New Roman"/>
                <w:b/>
                <w:szCs w:val="24"/>
              </w:rPr>
              <w:lastRenderedPageBreak/>
              <w:t>Fase 2: Análisis y diseño preliminar</w:t>
            </w:r>
          </w:p>
          <w:p w14:paraId="6A580E65" w14:textId="77777777" w:rsidR="00EC7CA5" w:rsidRDefault="00EC7CA5" w:rsidP="00D47333">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l diseño preliminar.</w:t>
            </w:r>
          </w:p>
          <w:p w14:paraId="4F2D3599" w14:textId="77777777" w:rsidR="00EC7CA5" w:rsidRDefault="00EC7CA5" w:rsidP="00D47333">
            <w:pPr>
              <w:rPr>
                <w:rFonts w:eastAsia="Times New Roman" w:cs="Times New Roman"/>
                <w:szCs w:val="24"/>
              </w:rPr>
            </w:pPr>
            <w:r>
              <w:rPr>
                <w:rFonts w:eastAsia="Times New Roman" w:cs="Times New Roman"/>
                <w:b/>
                <w:szCs w:val="24"/>
              </w:rPr>
              <w:t>Actividades:</w:t>
            </w:r>
          </w:p>
          <w:p w14:paraId="146E008E"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clases.</w:t>
            </w:r>
          </w:p>
          <w:p w14:paraId="5B18167C"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secuencia.</w:t>
            </w:r>
          </w:p>
          <w:p w14:paraId="46237727"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99EE06B" w14:textId="77777777" w:rsidR="00EC7CA5" w:rsidRDefault="00EC7CA5" w:rsidP="00D47333">
            <w:pPr>
              <w:rPr>
                <w:rFonts w:eastAsia="Times New Roman" w:cs="Times New Roman"/>
                <w:b/>
                <w:szCs w:val="24"/>
              </w:rPr>
            </w:pPr>
          </w:p>
          <w:p w14:paraId="3F144D20"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w:t>
            </w:r>
          </w:p>
          <w:p w14:paraId="08DF9FD1"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0602CA9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34224557" w14:textId="77777777" w:rsidR="00EC7CA5" w:rsidRDefault="00EC7CA5" w:rsidP="00D47333">
            <w:pPr>
              <w:jc w:val="center"/>
              <w:rPr>
                <w:rFonts w:eastAsia="Times New Roman" w:cs="Times New Roman"/>
                <w:b/>
                <w:szCs w:val="24"/>
              </w:rPr>
            </w:pPr>
            <w:r>
              <w:rPr>
                <w:rFonts w:eastAsia="Times New Roman" w:cs="Times New Roman"/>
                <w:szCs w:val="24"/>
              </w:rPr>
              <w:t>13/09/2019</w:t>
            </w:r>
            <w:r>
              <w:rPr>
                <w:rFonts w:eastAsia="Times New Roman" w:cs="Times New Roman"/>
                <w:b/>
                <w:szCs w:val="24"/>
              </w:rPr>
              <w:t xml:space="preserve"> </w:t>
            </w:r>
          </w:p>
        </w:tc>
        <w:tc>
          <w:tcPr>
            <w:tcW w:w="2236" w:type="dxa"/>
          </w:tcPr>
          <w:p w14:paraId="21CAEF94" w14:textId="77777777" w:rsidR="00EC7CA5" w:rsidRDefault="00EC7CA5" w:rsidP="00D47333">
            <w:pPr>
              <w:rPr>
                <w:rFonts w:eastAsia="Times New Roman" w:cs="Times New Roman"/>
                <w:b/>
                <w:szCs w:val="24"/>
              </w:rPr>
            </w:pPr>
          </w:p>
          <w:p w14:paraId="0155B37F"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 3</w:t>
            </w:r>
          </w:p>
          <w:p w14:paraId="4FD3C17D" w14:textId="77777777" w:rsidR="00EC7CA5" w:rsidRDefault="00EC7CA5" w:rsidP="00D47333">
            <w:pPr>
              <w:jc w:val="center"/>
              <w:rPr>
                <w:rFonts w:eastAsia="Times New Roman" w:cs="Times New Roman"/>
                <w:szCs w:val="24"/>
              </w:rPr>
            </w:pPr>
            <w:r>
              <w:rPr>
                <w:rFonts w:eastAsia="Times New Roman" w:cs="Times New Roman"/>
                <w:szCs w:val="24"/>
              </w:rPr>
              <w:t>13/09/2019</w:t>
            </w:r>
          </w:p>
          <w:p w14:paraId="09B2B4A7"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27C91A40" w14:textId="77777777" w:rsidR="00EC7CA5" w:rsidRDefault="00EC7CA5" w:rsidP="00D47333">
            <w:pPr>
              <w:jc w:val="center"/>
              <w:rPr>
                <w:rFonts w:eastAsia="Times New Roman" w:cs="Times New Roman"/>
                <w:b/>
                <w:szCs w:val="24"/>
              </w:rPr>
            </w:pPr>
            <w:r>
              <w:rPr>
                <w:rFonts w:eastAsia="Times New Roman" w:cs="Times New Roman"/>
                <w:szCs w:val="24"/>
              </w:rPr>
              <w:t>16/09/2019</w:t>
            </w:r>
          </w:p>
        </w:tc>
      </w:tr>
      <w:tr w:rsidR="00EC7CA5" w14:paraId="7C799D0B" w14:textId="77777777" w:rsidTr="00D47333">
        <w:tc>
          <w:tcPr>
            <w:tcW w:w="562" w:type="dxa"/>
          </w:tcPr>
          <w:p w14:paraId="5E4C069C" w14:textId="77777777" w:rsidR="00EC7CA5" w:rsidRDefault="00EC7CA5" w:rsidP="00D47333">
            <w:pPr>
              <w:jc w:val="center"/>
              <w:rPr>
                <w:rFonts w:eastAsia="Times New Roman" w:cs="Times New Roman"/>
                <w:szCs w:val="24"/>
              </w:rPr>
            </w:pPr>
          </w:p>
          <w:p w14:paraId="25A66FC8" w14:textId="77777777" w:rsidR="00EC7CA5" w:rsidRDefault="00EC7CA5" w:rsidP="00D47333">
            <w:pPr>
              <w:jc w:val="center"/>
              <w:rPr>
                <w:rFonts w:eastAsia="Times New Roman" w:cs="Times New Roman"/>
                <w:szCs w:val="24"/>
              </w:rPr>
            </w:pPr>
          </w:p>
          <w:p w14:paraId="12107220" w14:textId="77777777" w:rsidR="00EC7CA5" w:rsidRDefault="00EC7CA5" w:rsidP="00BA1795">
            <w:pPr>
              <w:ind w:firstLine="0"/>
              <w:rPr>
                <w:rFonts w:eastAsia="Times New Roman" w:cs="Times New Roman"/>
                <w:szCs w:val="24"/>
              </w:rPr>
            </w:pPr>
          </w:p>
          <w:p w14:paraId="1BF701FB" w14:textId="77777777" w:rsidR="00EC7CA5" w:rsidRDefault="00EC7CA5" w:rsidP="00D47333">
            <w:pPr>
              <w:jc w:val="center"/>
              <w:rPr>
                <w:rFonts w:eastAsia="Times New Roman" w:cs="Times New Roman"/>
                <w:szCs w:val="24"/>
              </w:rPr>
            </w:pPr>
          </w:p>
          <w:p w14:paraId="6E13B12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048117F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7821C80"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58C414E" w14:textId="77777777" w:rsidR="00EC7CA5" w:rsidRDefault="00EC7CA5" w:rsidP="00D47333">
            <w:pPr>
              <w:rPr>
                <w:rFonts w:eastAsia="Times New Roman" w:cs="Times New Roman"/>
                <w:b/>
                <w:szCs w:val="24"/>
              </w:rPr>
            </w:pPr>
            <w:r>
              <w:rPr>
                <w:rFonts w:eastAsia="Times New Roman" w:cs="Times New Roman"/>
                <w:b/>
                <w:szCs w:val="24"/>
              </w:rPr>
              <w:t>Actividades:</w:t>
            </w:r>
          </w:p>
          <w:p w14:paraId="70B208E7"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Escribir/generar código.</w:t>
            </w:r>
          </w:p>
          <w:p w14:paraId="790C6F44"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Diccionario de funciones o módulos.</w:t>
            </w:r>
          </w:p>
          <w:p w14:paraId="6D156C86"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69F15560" w14:textId="77777777" w:rsidR="00EC7CA5" w:rsidRDefault="00EC7CA5" w:rsidP="00D47333">
            <w:pPr>
              <w:jc w:val="center"/>
              <w:rPr>
                <w:rFonts w:eastAsia="Times New Roman" w:cs="Times New Roman"/>
                <w:b/>
                <w:szCs w:val="24"/>
              </w:rPr>
            </w:pPr>
          </w:p>
          <w:p w14:paraId="6A653816" w14:textId="77777777" w:rsidR="00EC7CA5" w:rsidRDefault="00EC7CA5" w:rsidP="00D47333">
            <w:pPr>
              <w:jc w:val="center"/>
              <w:rPr>
                <w:rFonts w:eastAsia="Times New Roman" w:cs="Times New Roman"/>
                <w:b/>
                <w:szCs w:val="24"/>
              </w:rPr>
            </w:pPr>
          </w:p>
          <w:p w14:paraId="482599A1"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65839612" w14:textId="77777777" w:rsidR="00EC7CA5" w:rsidRDefault="00EC7CA5" w:rsidP="00D47333">
            <w:pPr>
              <w:jc w:val="center"/>
              <w:rPr>
                <w:rFonts w:eastAsia="Times New Roman" w:cs="Times New Roman"/>
                <w:szCs w:val="24"/>
              </w:rPr>
            </w:pPr>
            <w:r>
              <w:rPr>
                <w:rFonts w:eastAsia="Times New Roman" w:cs="Times New Roman"/>
                <w:szCs w:val="24"/>
              </w:rPr>
              <w:t>16/09/2019</w:t>
            </w:r>
          </w:p>
          <w:p w14:paraId="04210F8D"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35E53F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4C8DA7D" w14:textId="77777777" w:rsidR="00EC7CA5" w:rsidRDefault="00EC7CA5" w:rsidP="00D47333">
            <w:pPr>
              <w:jc w:val="center"/>
              <w:rPr>
                <w:rFonts w:eastAsia="Times New Roman" w:cs="Times New Roman"/>
                <w:b/>
                <w:szCs w:val="24"/>
              </w:rPr>
            </w:pPr>
          </w:p>
        </w:tc>
        <w:tc>
          <w:tcPr>
            <w:tcW w:w="2236" w:type="dxa"/>
          </w:tcPr>
          <w:p w14:paraId="3872D57D"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2874DB5A" w14:textId="77777777" w:rsidR="00EC7CA5" w:rsidRDefault="00EC7CA5" w:rsidP="00D47333">
            <w:pPr>
              <w:jc w:val="center"/>
              <w:rPr>
                <w:rFonts w:eastAsia="Times New Roman" w:cs="Times New Roman"/>
                <w:b/>
                <w:szCs w:val="24"/>
              </w:rPr>
            </w:pPr>
          </w:p>
          <w:p w14:paraId="260FD55A"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15 </w:t>
            </w:r>
          </w:p>
          <w:p w14:paraId="4878A660"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793920E"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5357137A"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E931AD8" w14:textId="77777777" w:rsidR="00EC7CA5" w:rsidRDefault="00EC7CA5" w:rsidP="00D47333">
            <w:pPr>
              <w:jc w:val="center"/>
              <w:rPr>
                <w:rFonts w:eastAsia="Times New Roman" w:cs="Times New Roman"/>
                <w:szCs w:val="24"/>
              </w:rPr>
            </w:pPr>
          </w:p>
        </w:tc>
      </w:tr>
    </w:tbl>
    <w:p w14:paraId="608AA143" w14:textId="77777777" w:rsidR="00EC7CA5" w:rsidRDefault="00EC7CA5" w:rsidP="009F6C90">
      <w:pPr>
        <w:spacing w:line="240" w:lineRule="auto"/>
        <w:rPr>
          <w:rFonts w:eastAsia="Times New Roman" w:cs="Times New Roman"/>
          <w:b/>
          <w:szCs w:val="24"/>
        </w:rPr>
      </w:pPr>
    </w:p>
    <w:p w14:paraId="41596154" w14:textId="77777777" w:rsidR="00EC7CA5" w:rsidRDefault="00EC7CA5" w:rsidP="009F6C90">
      <w:pPr>
        <w:ind w:firstLine="0"/>
        <w:rPr>
          <w:rFonts w:eastAsia="Times New Roman" w:cs="Times New Roman"/>
          <w:b/>
          <w:szCs w:val="24"/>
        </w:rPr>
      </w:pPr>
      <w:r>
        <w:rPr>
          <w:rFonts w:eastAsia="Times New Roman" w:cs="Times New Roman"/>
          <w:b/>
          <w:szCs w:val="24"/>
        </w:rPr>
        <w:t>Casos de uso #09 y #11</w:t>
      </w:r>
    </w:p>
    <w:p w14:paraId="1CF7B320" w14:textId="77777777" w:rsidR="00EC7CA5" w:rsidRDefault="00EC7CA5" w:rsidP="009F6C90">
      <w:pPr>
        <w:ind w:firstLine="0"/>
        <w:rPr>
          <w:rFonts w:eastAsia="Times New Roman" w:cs="Times New Roman"/>
          <w:b/>
          <w:szCs w:val="24"/>
        </w:rPr>
      </w:pPr>
      <w:r>
        <w:rPr>
          <w:rFonts w:eastAsia="Times New Roman" w:cs="Times New Roman"/>
          <w:b/>
          <w:szCs w:val="24"/>
        </w:rPr>
        <w:t>Nombre CU09: Crear rango (tabla parámetro)</w:t>
      </w:r>
    </w:p>
    <w:p w14:paraId="385AB1E8" w14:textId="4C057294" w:rsidR="00EC7CA5" w:rsidRDefault="00EC7CA5" w:rsidP="009F6C90">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7CF77DF2" w14:textId="77777777" w:rsidTr="00D47333">
        <w:tc>
          <w:tcPr>
            <w:tcW w:w="562" w:type="dxa"/>
          </w:tcPr>
          <w:p w14:paraId="0A67D5F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C893A6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792660C"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661B20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6BC829" w14:textId="77777777" w:rsidTr="00D47333">
        <w:tc>
          <w:tcPr>
            <w:tcW w:w="562" w:type="dxa"/>
          </w:tcPr>
          <w:p w14:paraId="3DA7B117" w14:textId="77777777" w:rsidR="00EC7CA5" w:rsidRDefault="00EC7CA5" w:rsidP="00D47333">
            <w:pPr>
              <w:jc w:val="center"/>
              <w:rPr>
                <w:rFonts w:eastAsia="Times New Roman" w:cs="Times New Roman"/>
                <w:szCs w:val="24"/>
              </w:rPr>
            </w:pPr>
          </w:p>
          <w:p w14:paraId="654182B7" w14:textId="77777777" w:rsidR="00EC7CA5" w:rsidRDefault="00EC7CA5" w:rsidP="00D47333">
            <w:pPr>
              <w:jc w:val="center"/>
              <w:rPr>
                <w:rFonts w:eastAsia="Times New Roman" w:cs="Times New Roman"/>
                <w:szCs w:val="24"/>
              </w:rPr>
            </w:pPr>
          </w:p>
          <w:p w14:paraId="1D408BA3" w14:textId="77777777" w:rsidR="00EC7CA5" w:rsidRDefault="00EC7CA5" w:rsidP="00D47333">
            <w:pPr>
              <w:jc w:val="center"/>
              <w:rPr>
                <w:rFonts w:eastAsia="Times New Roman" w:cs="Times New Roman"/>
                <w:szCs w:val="24"/>
              </w:rPr>
            </w:pPr>
          </w:p>
          <w:p w14:paraId="5039A7E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4EEC4CBF"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A491BD1"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1BD185D" w14:textId="77777777" w:rsidR="00EC7CA5" w:rsidRDefault="00EC7CA5" w:rsidP="00D47333">
            <w:pPr>
              <w:rPr>
                <w:rFonts w:eastAsia="Times New Roman" w:cs="Times New Roman"/>
                <w:szCs w:val="24"/>
              </w:rPr>
            </w:pPr>
            <w:r>
              <w:rPr>
                <w:rFonts w:eastAsia="Times New Roman" w:cs="Times New Roman"/>
                <w:b/>
                <w:szCs w:val="24"/>
              </w:rPr>
              <w:t>Actividades:</w:t>
            </w:r>
          </w:p>
          <w:p w14:paraId="0E5C6FCB" w14:textId="77777777" w:rsidR="00EC7CA5" w:rsidRDefault="00EC7CA5" w:rsidP="00525E5E">
            <w:pPr>
              <w:numPr>
                <w:ilvl w:val="0"/>
                <w:numId w:val="90"/>
              </w:numPr>
              <w:jc w:val="left"/>
              <w:rPr>
                <w:rFonts w:eastAsia="Times New Roman" w:cs="Times New Roman"/>
                <w:szCs w:val="24"/>
              </w:rPr>
            </w:pPr>
            <w:r>
              <w:rPr>
                <w:rFonts w:eastAsia="Times New Roman" w:cs="Times New Roman"/>
                <w:szCs w:val="24"/>
              </w:rPr>
              <w:t>Realizar el prototipado (diseño de la interfaz).</w:t>
            </w:r>
          </w:p>
          <w:p w14:paraId="0B398794"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39130186" w14:textId="77777777" w:rsidR="00EC7CA5" w:rsidRDefault="00EC7CA5" w:rsidP="00D47333">
            <w:pPr>
              <w:jc w:val="center"/>
              <w:rPr>
                <w:rFonts w:eastAsia="Times New Roman" w:cs="Times New Roman"/>
                <w:szCs w:val="24"/>
              </w:rPr>
            </w:pPr>
          </w:p>
          <w:p w14:paraId="292E3378" w14:textId="77777777" w:rsidR="00EC7CA5" w:rsidRDefault="00EC7CA5" w:rsidP="00D47333">
            <w:pPr>
              <w:rPr>
                <w:rFonts w:eastAsia="Times New Roman" w:cs="Times New Roman"/>
                <w:szCs w:val="24"/>
              </w:rPr>
            </w:pPr>
          </w:p>
          <w:p w14:paraId="6C794880" w14:textId="77777777" w:rsidR="00EC7CA5" w:rsidRDefault="00EC7CA5" w:rsidP="00D47333">
            <w:pPr>
              <w:jc w:val="center"/>
              <w:rPr>
                <w:rFonts w:eastAsia="Times New Roman" w:cs="Times New Roman"/>
                <w:b/>
                <w:szCs w:val="24"/>
              </w:rPr>
            </w:pPr>
            <w:r>
              <w:rPr>
                <w:rFonts w:eastAsia="Times New Roman" w:cs="Times New Roman"/>
                <w:b/>
                <w:szCs w:val="24"/>
              </w:rPr>
              <w:t>Actividad 1.1:</w:t>
            </w:r>
          </w:p>
          <w:p w14:paraId="03DF4267"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27030C1D" w14:textId="77777777" w:rsidR="00EC7CA5" w:rsidRDefault="00EC7CA5" w:rsidP="00D47333">
            <w:pPr>
              <w:jc w:val="center"/>
              <w:rPr>
                <w:rFonts w:eastAsia="Times New Roman" w:cs="Times New Roman"/>
                <w:b/>
                <w:szCs w:val="24"/>
              </w:rPr>
            </w:pPr>
          </w:p>
        </w:tc>
        <w:tc>
          <w:tcPr>
            <w:tcW w:w="2236" w:type="dxa"/>
          </w:tcPr>
          <w:p w14:paraId="3AF46BD5" w14:textId="77777777" w:rsidR="00EC7CA5" w:rsidRDefault="00EC7CA5" w:rsidP="00D47333">
            <w:pPr>
              <w:rPr>
                <w:rFonts w:eastAsia="Times New Roman" w:cs="Times New Roman"/>
                <w:b/>
                <w:szCs w:val="24"/>
              </w:rPr>
            </w:pPr>
          </w:p>
          <w:p w14:paraId="4DD9A62A" w14:textId="77777777" w:rsidR="00EC7CA5" w:rsidRDefault="00EC7CA5" w:rsidP="00D47333">
            <w:pPr>
              <w:rPr>
                <w:rFonts w:eastAsia="Times New Roman" w:cs="Times New Roman"/>
                <w:b/>
                <w:szCs w:val="24"/>
              </w:rPr>
            </w:pPr>
          </w:p>
          <w:p w14:paraId="31C886A8"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4E295FF"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3A155F8" w14:textId="77777777" w:rsidR="00EC7CA5" w:rsidRDefault="00EC7CA5" w:rsidP="00D47333">
            <w:pPr>
              <w:jc w:val="center"/>
              <w:rPr>
                <w:rFonts w:eastAsia="Times New Roman" w:cs="Times New Roman"/>
                <w:b/>
                <w:szCs w:val="24"/>
              </w:rPr>
            </w:pPr>
          </w:p>
        </w:tc>
      </w:tr>
      <w:tr w:rsidR="00EC7CA5" w14:paraId="06D818B6" w14:textId="77777777" w:rsidTr="00D47333">
        <w:tc>
          <w:tcPr>
            <w:tcW w:w="562" w:type="dxa"/>
          </w:tcPr>
          <w:p w14:paraId="74EAA827" w14:textId="77777777" w:rsidR="00EC7CA5" w:rsidRDefault="00EC7CA5" w:rsidP="00D47333">
            <w:pPr>
              <w:jc w:val="center"/>
              <w:rPr>
                <w:rFonts w:eastAsia="Times New Roman" w:cs="Times New Roman"/>
                <w:szCs w:val="24"/>
              </w:rPr>
            </w:pPr>
          </w:p>
          <w:p w14:paraId="6941E982" w14:textId="77777777" w:rsidR="00EC7CA5" w:rsidRDefault="00EC7CA5" w:rsidP="00D47333">
            <w:pPr>
              <w:jc w:val="center"/>
              <w:rPr>
                <w:rFonts w:eastAsia="Times New Roman" w:cs="Times New Roman"/>
                <w:szCs w:val="24"/>
              </w:rPr>
            </w:pPr>
          </w:p>
          <w:p w14:paraId="20A81E7C" w14:textId="77777777" w:rsidR="00EC7CA5" w:rsidRDefault="00EC7CA5" w:rsidP="00D47333">
            <w:pPr>
              <w:jc w:val="center"/>
              <w:rPr>
                <w:rFonts w:eastAsia="Times New Roman" w:cs="Times New Roman"/>
                <w:szCs w:val="24"/>
              </w:rPr>
            </w:pPr>
          </w:p>
          <w:p w14:paraId="6CA630F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3EB2781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FB5A88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7100AC7" w14:textId="77777777" w:rsidR="00EC7CA5" w:rsidRDefault="00EC7CA5" w:rsidP="00D47333">
            <w:pPr>
              <w:rPr>
                <w:rFonts w:eastAsia="Times New Roman" w:cs="Times New Roman"/>
                <w:szCs w:val="24"/>
              </w:rPr>
            </w:pPr>
            <w:r>
              <w:rPr>
                <w:rFonts w:eastAsia="Times New Roman" w:cs="Times New Roman"/>
                <w:b/>
                <w:szCs w:val="24"/>
              </w:rPr>
              <w:t>Actividades:</w:t>
            </w:r>
          </w:p>
          <w:p w14:paraId="1D7A612B"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clases.</w:t>
            </w:r>
          </w:p>
          <w:p w14:paraId="7AEE5F2C"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secuencia.</w:t>
            </w:r>
          </w:p>
          <w:p w14:paraId="25C60FC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3A58E5D8" w14:textId="77777777" w:rsidR="00EC7CA5" w:rsidRDefault="00EC7CA5" w:rsidP="00D47333">
            <w:pPr>
              <w:jc w:val="center"/>
              <w:rPr>
                <w:rFonts w:eastAsia="Times New Roman" w:cs="Times New Roman"/>
                <w:b/>
                <w:szCs w:val="24"/>
              </w:rPr>
            </w:pPr>
          </w:p>
          <w:p w14:paraId="7F76560C"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9D00E9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DCD411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06465DF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490251F" w14:textId="77777777" w:rsidR="00EC7CA5" w:rsidRDefault="00EC7CA5" w:rsidP="00D47333">
            <w:pPr>
              <w:jc w:val="center"/>
              <w:rPr>
                <w:rFonts w:eastAsia="Times New Roman" w:cs="Times New Roman"/>
                <w:b/>
                <w:szCs w:val="24"/>
              </w:rPr>
            </w:pPr>
          </w:p>
        </w:tc>
        <w:tc>
          <w:tcPr>
            <w:tcW w:w="2236" w:type="dxa"/>
          </w:tcPr>
          <w:p w14:paraId="38ED0648" w14:textId="77777777" w:rsidR="00EC7CA5" w:rsidRDefault="00EC7CA5" w:rsidP="00D47333">
            <w:pPr>
              <w:jc w:val="center"/>
              <w:rPr>
                <w:rFonts w:eastAsia="Times New Roman" w:cs="Times New Roman"/>
                <w:b/>
                <w:szCs w:val="24"/>
              </w:rPr>
            </w:pPr>
          </w:p>
          <w:p w14:paraId="7816C0D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BF0B2ED"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7C0CF833"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89AAF05"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01391B47" w14:textId="77777777" w:rsidR="00EC7CA5" w:rsidRDefault="00EC7CA5" w:rsidP="00D47333">
            <w:pPr>
              <w:jc w:val="center"/>
              <w:rPr>
                <w:rFonts w:eastAsia="Times New Roman" w:cs="Times New Roman"/>
                <w:b/>
                <w:szCs w:val="24"/>
              </w:rPr>
            </w:pPr>
          </w:p>
        </w:tc>
      </w:tr>
      <w:tr w:rsidR="00EC7CA5" w14:paraId="1EF7CA28" w14:textId="77777777" w:rsidTr="00D47333">
        <w:tc>
          <w:tcPr>
            <w:tcW w:w="562" w:type="dxa"/>
          </w:tcPr>
          <w:p w14:paraId="2B38AE26" w14:textId="77777777" w:rsidR="00EC7CA5" w:rsidRDefault="00EC7CA5" w:rsidP="00D47333">
            <w:pPr>
              <w:jc w:val="center"/>
              <w:rPr>
                <w:rFonts w:eastAsia="Times New Roman" w:cs="Times New Roman"/>
                <w:szCs w:val="24"/>
              </w:rPr>
            </w:pPr>
          </w:p>
          <w:p w14:paraId="387DB758" w14:textId="77777777" w:rsidR="00EC7CA5" w:rsidRDefault="00EC7CA5" w:rsidP="00D47333">
            <w:pPr>
              <w:jc w:val="center"/>
              <w:rPr>
                <w:rFonts w:eastAsia="Times New Roman" w:cs="Times New Roman"/>
                <w:szCs w:val="24"/>
              </w:rPr>
            </w:pPr>
          </w:p>
          <w:p w14:paraId="00D18880" w14:textId="77777777" w:rsidR="00EC7CA5" w:rsidRDefault="00EC7CA5" w:rsidP="00BA1795">
            <w:pPr>
              <w:ind w:firstLine="0"/>
              <w:rPr>
                <w:rFonts w:eastAsia="Times New Roman" w:cs="Times New Roman"/>
                <w:szCs w:val="24"/>
              </w:rPr>
            </w:pPr>
          </w:p>
          <w:p w14:paraId="016E47E2" w14:textId="77777777" w:rsidR="00EC7CA5" w:rsidRDefault="00EC7CA5" w:rsidP="00D47333">
            <w:pPr>
              <w:jc w:val="center"/>
              <w:rPr>
                <w:rFonts w:eastAsia="Times New Roman" w:cs="Times New Roman"/>
                <w:szCs w:val="24"/>
              </w:rPr>
            </w:pPr>
          </w:p>
          <w:p w14:paraId="7EC8511C"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65DCAAB9"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D8E5CFD"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9923153" w14:textId="77777777" w:rsidR="00EC7CA5" w:rsidRDefault="00EC7CA5" w:rsidP="00D47333">
            <w:pPr>
              <w:rPr>
                <w:rFonts w:eastAsia="Times New Roman" w:cs="Times New Roman"/>
                <w:b/>
                <w:szCs w:val="24"/>
              </w:rPr>
            </w:pPr>
            <w:r>
              <w:rPr>
                <w:rFonts w:eastAsia="Times New Roman" w:cs="Times New Roman"/>
                <w:b/>
                <w:szCs w:val="24"/>
              </w:rPr>
              <w:t>Actividades:</w:t>
            </w:r>
          </w:p>
          <w:p w14:paraId="387B07B5"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Escribir/generar código.</w:t>
            </w:r>
          </w:p>
          <w:p w14:paraId="62E37A53"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Diccionario de funciones o módulos.</w:t>
            </w:r>
          </w:p>
          <w:p w14:paraId="4BD8BE9C"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5153532" w14:textId="77777777" w:rsidR="00EC7CA5" w:rsidRDefault="00EC7CA5" w:rsidP="00D47333">
            <w:pPr>
              <w:rPr>
                <w:rFonts w:eastAsia="Times New Roman" w:cs="Times New Roman"/>
                <w:b/>
                <w:szCs w:val="24"/>
              </w:rPr>
            </w:pPr>
          </w:p>
          <w:p w14:paraId="29A6A6CB" w14:textId="77777777" w:rsidR="00EC7CA5" w:rsidRDefault="00EC7CA5" w:rsidP="00D47333">
            <w:pPr>
              <w:rPr>
                <w:rFonts w:eastAsia="Times New Roman" w:cs="Times New Roman"/>
                <w:b/>
                <w:szCs w:val="24"/>
              </w:rPr>
            </w:pPr>
          </w:p>
          <w:p w14:paraId="7959753C"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77F3878A"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54A3A601"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25244B5B" w14:textId="77777777" w:rsidR="00EC7CA5" w:rsidRDefault="00EC7CA5" w:rsidP="00D47333">
            <w:pPr>
              <w:jc w:val="center"/>
              <w:rPr>
                <w:rFonts w:eastAsia="Times New Roman" w:cs="Times New Roman"/>
                <w:b/>
                <w:szCs w:val="24"/>
              </w:rPr>
            </w:pPr>
            <w:r>
              <w:rPr>
                <w:rFonts w:eastAsia="Times New Roman" w:cs="Times New Roman"/>
                <w:szCs w:val="24"/>
              </w:rPr>
              <w:t>17/10/2019</w:t>
            </w:r>
          </w:p>
          <w:p w14:paraId="7C6BB779" w14:textId="77777777" w:rsidR="00EC7CA5" w:rsidRDefault="00EC7CA5" w:rsidP="00D47333">
            <w:pPr>
              <w:jc w:val="center"/>
              <w:rPr>
                <w:rFonts w:eastAsia="Times New Roman" w:cs="Times New Roman"/>
                <w:b/>
                <w:szCs w:val="24"/>
              </w:rPr>
            </w:pPr>
          </w:p>
        </w:tc>
        <w:tc>
          <w:tcPr>
            <w:tcW w:w="2236" w:type="dxa"/>
          </w:tcPr>
          <w:p w14:paraId="4B6A9FDB" w14:textId="77777777" w:rsidR="00EC7CA5" w:rsidRDefault="00EC7CA5" w:rsidP="00D47333">
            <w:pPr>
              <w:rPr>
                <w:rFonts w:eastAsia="Times New Roman" w:cs="Times New Roman"/>
                <w:b/>
                <w:szCs w:val="24"/>
              </w:rPr>
            </w:pPr>
          </w:p>
          <w:p w14:paraId="54837AFC" w14:textId="77777777" w:rsidR="00EC7CA5" w:rsidRDefault="00EC7CA5" w:rsidP="00D47333">
            <w:pPr>
              <w:rPr>
                <w:rFonts w:eastAsia="Times New Roman" w:cs="Times New Roman"/>
                <w:b/>
                <w:szCs w:val="24"/>
              </w:rPr>
            </w:pPr>
          </w:p>
          <w:p w14:paraId="5311FB0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4 </w:t>
            </w:r>
          </w:p>
          <w:p w14:paraId="73D70697" w14:textId="77777777" w:rsidR="00EC7CA5" w:rsidRDefault="00EC7CA5" w:rsidP="00D47333">
            <w:pPr>
              <w:jc w:val="center"/>
              <w:rPr>
                <w:rFonts w:eastAsia="Times New Roman" w:cs="Times New Roman"/>
                <w:szCs w:val="24"/>
              </w:rPr>
            </w:pPr>
            <w:r>
              <w:rPr>
                <w:rFonts w:eastAsia="Times New Roman" w:cs="Times New Roman"/>
                <w:szCs w:val="24"/>
              </w:rPr>
              <w:t>17/10/2019</w:t>
            </w:r>
          </w:p>
          <w:p w14:paraId="1B24B5A9"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A59CFF6" w14:textId="77777777" w:rsidR="00EC7CA5" w:rsidRDefault="00EC7CA5" w:rsidP="00D47333">
            <w:pPr>
              <w:jc w:val="center"/>
              <w:rPr>
                <w:rFonts w:eastAsia="Times New Roman" w:cs="Times New Roman"/>
                <w:b/>
                <w:szCs w:val="24"/>
              </w:rPr>
            </w:pPr>
            <w:r>
              <w:rPr>
                <w:rFonts w:eastAsia="Times New Roman" w:cs="Times New Roman"/>
                <w:szCs w:val="24"/>
              </w:rPr>
              <w:t>20/10/2019</w:t>
            </w:r>
          </w:p>
          <w:p w14:paraId="128BF9B8" w14:textId="77777777" w:rsidR="00EC7CA5" w:rsidRDefault="00EC7CA5" w:rsidP="00D47333">
            <w:pPr>
              <w:jc w:val="center"/>
              <w:rPr>
                <w:rFonts w:eastAsia="Times New Roman" w:cs="Times New Roman"/>
                <w:szCs w:val="24"/>
              </w:rPr>
            </w:pPr>
          </w:p>
        </w:tc>
      </w:tr>
    </w:tbl>
    <w:p w14:paraId="231330DB" w14:textId="77777777" w:rsidR="00EC7CA5" w:rsidRDefault="00EC7CA5" w:rsidP="00DA6676">
      <w:pPr>
        <w:spacing w:line="240" w:lineRule="auto"/>
        <w:rPr>
          <w:rFonts w:eastAsia="Times New Roman" w:cs="Times New Roman"/>
          <w:b/>
          <w:szCs w:val="24"/>
        </w:rPr>
      </w:pPr>
    </w:p>
    <w:p w14:paraId="3246109C" w14:textId="77777777" w:rsidR="00EC7CA5" w:rsidRDefault="00EC7CA5" w:rsidP="00DA6676">
      <w:pPr>
        <w:ind w:firstLine="0"/>
        <w:rPr>
          <w:rFonts w:eastAsia="Times New Roman" w:cs="Times New Roman"/>
          <w:b/>
          <w:szCs w:val="24"/>
        </w:rPr>
      </w:pPr>
      <w:r>
        <w:rPr>
          <w:rFonts w:eastAsia="Times New Roman" w:cs="Times New Roman"/>
          <w:b/>
          <w:szCs w:val="24"/>
        </w:rPr>
        <w:t>Fase 3: actividades 3.3 y 3.4 (de los mismos casos de uso anteriores)</w:t>
      </w:r>
    </w:p>
    <w:p w14:paraId="44F7FC59" w14:textId="77777777" w:rsidR="00EC7CA5" w:rsidRDefault="00EC7CA5" w:rsidP="00DA6676">
      <w:pPr>
        <w:ind w:firstLine="0"/>
        <w:rPr>
          <w:rFonts w:eastAsia="Times New Roman" w:cs="Times New Roman"/>
          <w:b/>
          <w:szCs w:val="24"/>
        </w:rPr>
      </w:pPr>
    </w:p>
    <w:p w14:paraId="7898CDB3" w14:textId="77777777" w:rsidR="00EC7CA5" w:rsidRDefault="00EC7CA5" w:rsidP="00DA6676">
      <w:pPr>
        <w:ind w:firstLine="0"/>
        <w:rPr>
          <w:rFonts w:eastAsia="Times New Roman" w:cs="Times New Roman"/>
          <w:b/>
          <w:szCs w:val="24"/>
        </w:rPr>
      </w:pPr>
      <w:r>
        <w:rPr>
          <w:rFonts w:eastAsia="Times New Roman" w:cs="Times New Roman"/>
          <w:b/>
          <w:szCs w:val="24"/>
        </w:rPr>
        <w:lastRenderedPageBreak/>
        <w:t>Casos de uso #04 y #08</w:t>
      </w:r>
    </w:p>
    <w:p w14:paraId="19185766" w14:textId="77777777" w:rsidR="00EC7CA5" w:rsidRDefault="00EC7CA5" w:rsidP="00DA6676">
      <w:pPr>
        <w:ind w:firstLine="0"/>
        <w:rPr>
          <w:rFonts w:eastAsia="Times New Roman" w:cs="Times New Roman"/>
          <w:b/>
          <w:szCs w:val="24"/>
        </w:rPr>
      </w:pPr>
      <w:r>
        <w:rPr>
          <w:rFonts w:eastAsia="Times New Roman" w:cs="Times New Roman"/>
          <w:b/>
          <w:szCs w:val="24"/>
        </w:rPr>
        <w:t>Nombre CU04: Crear región (tabla parámetro)</w:t>
      </w:r>
    </w:p>
    <w:p w14:paraId="303097E8" w14:textId="7B406FA6" w:rsidR="00EC7CA5" w:rsidRDefault="00EC7CA5" w:rsidP="00DA6676">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291728A9" w14:textId="77777777" w:rsidTr="00D47333">
        <w:tc>
          <w:tcPr>
            <w:tcW w:w="562" w:type="dxa"/>
          </w:tcPr>
          <w:p w14:paraId="53407EF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C53A1D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F74CCAF"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1EDD4119"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07E9B01" w14:textId="77777777" w:rsidTr="00D47333">
        <w:tc>
          <w:tcPr>
            <w:tcW w:w="562" w:type="dxa"/>
          </w:tcPr>
          <w:p w14:paraId="787FA74B" w14:textId="77777777" w:rsidR="00EC7CA5" w:rsidRDefault="00EC7CA5" w:rsidP="00D47333">
            <w:pPr>
              <w:jc w:val="center"/>
              <w:rPr>
                <w:rFonts w:eastAsia="Times New Roman" w:cs="Times New Roman"/>
                <w:szCs w:val="24"/>
              </w:rPr>
            </w:pPr>
          </w:p>
          <w:p w14:paraId="5441E886" w14:textId="77777777" w:rsidR="00EC7CA5" w:rsidRDefault="00EC7CA5" w:rsidP="00D47333">
            <w:pPr>
              <w:jc w:val="center"/>
              <w:rPr>
                <w:rFonts w:eastAsia="Times New Roman" w:cs="Times New Roman"/>
                <w:szCs w:val="24"/>
              </w:rPr>
            </w:pPr>
          </w:p>
          <w:p w14:paraId="7F823551" w14:textId="77777777" w:rsidR="00EC7CA5" w:rsidRDefault="00EC7CA5" w:rsidP="00D47333">
            <w:pPr>
              <w:jc w:val="center"/>
              <w:rPr>
                <w:rFonts w:eastAsia="Times New Roman" w:cs="Times New Roman"/>
                <w:szCs w:val="24"/>
              </w:rPr>
            </w:pPr>
          </w:p>
          <w:p w14:paraId="4144600F" w14:textId="77777777" w:rsidR="00EC7CA5" w:rsidRDefault="00EC7CA5" w:rsidP="00D47333">
            <w:pPr>
              <w:jc w:val="center"/>
              <w:rPr>
                <w:rFonts w:eastAsia="Times New Roman" w:cs="Times New Roman"/>
                <w:szCs w:val="24"/>
              </w:rPr>
            </w:pPr>
          </w:p>
          <w:p w14:paraId="7725EE3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52FF0B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B31B24F"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5C924BC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371EB47"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finamiento de acuerdo a las pruebas unitarias.</w:t>
            </w:r>
          </w:p>
          <w:p w14:paraId="745C08C3"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alizar pruebas de aceptación del usuario.</w:t>
            </w:r>
          </w:p>
          <w:p w14:paraId="09C9185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2B803C0" w14:textId="77777777" w:rsidR="00EC7CA5" w:rsidRDefault="00EC7CA5" w:rsidP="00D47333">
            <w:pPr>
              <w:jc w:val="center"/>
              <w:rPr>
                <w:rFonts w:eastAsia="Times New Roman" w:cs="Times New Roman"/>
                <w:b/>
                <w:szCs w:val="24"/>
              </w:rPr>
            </w:pPr>
          </w:p>
          <w:p w14:paraId="68748210" w14:textId="77777777" w:rsidR="00EC7CA5" w:rsidRDefault="00EC7CA5" w:rsidP="00D47333">
            <w:pPr>
              <w:jc w:val="center"/>
              <w:rPr>
                <w:rFonts w:eastAsia="Times New Roman" w:cs="Times New Roman"/>
                <w:b/>
                <w:szCs w:val="24"/>
              </w:rPr>
            </w:pPr>
          </w:p>
          <w:p w14:paraId="58AE8B3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B1E8615" w14:textId="77777777" w:rsidR="00EC7CA5" w:rsidRDefault="00EC7CA5" w:rsidP="00D47333">
            <w:pPr>
              <w:jc w:val="center"/>
              <w:rPr>
                <w:rFonts w:eastAsia="Times New Roman" w:cs="Times New Roman"/>
                <w:szCs w:val="24"/>
              </w:rPr>
            </w:pPr>
            <w:r>
              <w:rPr>
                <w:rFonts w:eastAsia="Times New Roman" w:cs="Times New Roman"/>
                <w:szCs w:val="24"/>
              </w:rPr>
              <w:t>20/10/2019</w:t>
            </w:r>
          </w:p>
          <w:p w14:paraId="1D0A9EB6"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3B775FBE" w14:textId="77777777" w:rsidR="00EC7CA5" w:rsidRDefault="00EC7CA5" w:rsidP="00D47333">
            <w:pPr>
              <w:jc w:val="center"/>
              <w:rPr>
                <w:rFonts w:eastAsia="Times New Roman" w:cs="Times New Roman"/>
                <w:szCs w:val="24"/>
              </w:rPr>
            </w:pPr>
            <w:r>
              <w:rPr>
                <w:rFonts w:eastAsia="Times New Roman" w:cs="Times New Roman"/>
                <w:szCs w:val="24"/>
              </w:rPr>
              <w:t>23/10/2019</w:t>
            </w:r>
          </w:p>
          <w:p w14:paraId="6DA0DBA1" w14:textId="77777777" w:rsidR="00EC7CA5" w:rsidRDefault="00EC7CA5" w:rsidP="00D47333">
            <w:pPr>
              <w:rPr>
                <w:rFonts w:eastAsia="Times New Roman" w:cs="Times New Roman"/>
                <w:b/>
                <w:szCs w:val="24"/>
              </w:rPr>
            </w:pPr>
          </w:p>
        </w:tc>
        <w:tc>
          <w:tcPr>
            <w:tcW w:w="2236" w:type="dxa"/>
          </w:tcPr>
          <w:p w14:paraId="4F16A700" w14:textId="77777777" w:rsidR="00EC7CA5" w:rsidRDefault="00EC7CA5" w:rsidP="00D47333">
            <w:pPr>
              <w:jc w:val="center"/>
              <w:rPr>
                <w:rFonts w:eastAsia="Times New Roman" w:cs="Times New Roman"/>
                <w:b/>
                <w:szCs w:val="24"/>
              </w:rPr>
            </w:pPr>
          </w:p>
          <w:p w14:paraId="33117A0D" w14:textId="77777777" w:rsidR="00EC7CA5" w:rsidRDefault="00EC7CA5" w:rsidP="00D47333">
            <w:pPr>
              <w:jc w:val="center"/>
              <w:rPr>
                <w:rFonts w:eastAsia="Times New Roman" w:cs="Times New Roman"/>
                <w:b/>
                <w:szCs w:val="24"/>
              </w:rPr>
            </w:pPr>
          </w:p>
          <w:p w14:paraId="40841067"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576046E" w14:textId="77777777" w:rsidR="00EC7CA5" w:rsidRDefault="00EC7CA5" w:rsidP="00D47333">
            <w:pPr>
              <w:jc w:val="center"/>
              <w:rPr>
                <w:rFonts w:eastAsia="Times New Roman" w:cs="Times New Roman"/>
                <w:szCs w:val="24"/>
              </w:rPr>
            </w:pPr>
            <w:r>
              <w:rPr>
                <w:rFonts w:eastAsia="Times New Roman" w:cs="Times New Roman"/>
                <w:szCs w:val="24"/>
              </w:rPr>
              <w:t xml:space="preserve">23/10/2019 </w:t>
            </w:r>
          </w:p>
          <w:p w14:paraId="3B94AE9A"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1FB1E17" w14:textId="77777777" w:rsidR="00EC7CA5" w:rsidRDefault="00EC7CA5" w:rsidP="00D47333">
            <w:pPr>
              <w:jc w:val="center"/>
              <w:rPr>
                <w:rFonts w:eastAsia="Times New Roman" w:cs="Times New Roman"/>
                <w:szCs w:val="24"/>
              </w:rPr>
            </w:pPr>
            <w:r>
              <w:rPr>
                <w:rFonts w:eastAsia="Times New Roman" w:cs="Times New Roman"/>
                <w:szCs w:val="24"/>
              </w:rPr>
              <w:t xml:space="preserve">26/10/2019 </w:t>
            </w:r>
          </w:p>
          <w:p w14:paraId="29BE3186" w14:textId="77777777" w:rsidR="00EC7CA5" w:rsidRDefault="00EC7CA5" w:rsidP="00D47333">
            <w:pPr>
              <w:rPr>
                <w:rFonts w:eastAsia="Times New Roman" w:cs="Times New Roman"/>
                <w:b/>
                <w:szCs w:val="24"/>
              </w:rPr>
            </w:pPr>
          </w:p>
        </w:tc>
      </w:tr>
    </w:tbl>
    <w:p w14:paraId="140D271E" w14:textId="77777777" w:rsidR="00EC7CA5" w:rsidRDefault="00EC7CA5" w:rsidP="00836119">
      <w:pPr>
        <w:spacing w:line="240" w:lineRule="auto"/>
        <w:rPr>
          <w:rFonts w:eastAsia="Times New Roman" w:cs="Times New Roman"/>
          <w:b/>
          <w:szCs w:val="24"/>
        </w:rPr>
      </w:pPr>
    </w:p>
    <w:p w14:paraId="57A274C0" w14:textId="77777777" w:rsidR="00EC7CA5" w:rsidRDefault="00EC7CA5" w:rsidP="00836119">
      <w:pPr>
        <w:ind w:firstLine="0"/>
        <w:rPr>
          <w:rFonts w:eastAsia="Times New Roman" w:cs="Times New Roman"/>
          <w:b/>
          <w:szCs w:val="24"/>
        </w:rPr>
      </w:pPr>
      <w:r>
        <w:rPr>
          <w:rFonts w:eastAsia="Times New Roman" w:cs="Times New Roman"/>
          <w:b/>
          <w:szCs w:val="24"/>
        </w:rPr>
        <w:t>Casos de uso #16 y #10</w:t>
      </w:r>
    </w:p>
    <w:p w14:paraId="0E65E0B4" w14:textId="77777777" w:rsidR="00EC7CA5" w:rsidRDefault="00EC7CA5" w:rsidP="00836119">
      <w:pPr>
        <w:ind w:firstLine="0"/>
        <w:rPr>
          <w:rFonts w:eastAsia="Times New Roman" w:cs="Times New Roman"/>
          <w:b/>
          <w:szCs w:val="24"/>
        </w:rPr>
      </w:pPr>
      <w:r>
        <w:rPr>
          <w:rFonts w:eastAsia="Times New Roman" w:cs="Times New Roman"/>
          <w:b/>
          <w:szCs w:val="24"/>
        </w:rPr>
        <w:t xml:space="preserve">Nombre CU16: Crear mantenimiento (tabla parámetro) </w:t>
      </w:r>
    </w:p>
    <w:p w14:paraId="7FA4DC04" w14:textId="53A69D82" w:rsidR="00EC7CA5" w:rsidRDefault="00EC7CA5" w:rsidP="00836119">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4E17EFF4" w14:textId="77777777" w:rsidTr="00D47333">
        <w:tc>
          <w:tcPr>
            <w:tcW w:w="562" w:type="dxa"/>
          </w:tcPr>
          <w:p w14:paraId="7299877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6EE4CAE"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005319"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A80E682"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DF8D7A7" w14:textId="77777777" w:rsidTr="00D47333">
        <w:tc>
          <w:tcPr>
            <w:tcW w:w="562" w:type="dxa"/>
          </w:tcPr>
          <w:p w14:paraId="075D3E9B" w14:textId="77777777" w:rsidR="00EC7CA5" w:rsidRDefault="00EC7CA5" w:rsidP="00D47333">
            <w:pPr>
              <w:jc w:val="center"/>
              <w:rPr>
                <w:rFonts w:eastAsia="Times New Roman" w:cs="Times New Roman"/>
                <w:szCs w:val="24"/>
              </w:rPr>
            </w:pPr>
          </w:p>
          <w:p w14:paraId="1F37876B" w14:textId="77777777" w:rsidR="00EC7CA5" w:rsidRDefault="00EC7CA5" w:rsidP="00D47333">
            <w:pPr>
              <w:jc w:val="center"/>
              <w:rPr>
                <w:rFonts w:eastAsia="Times New Roman" w:cs="Times New Roman"/>
                <w:szCs w:val="24"/>
              </w:rPr>
            </w:pPr>
          </w:p>
          <w:p w14:paraId="3052D5CF" w14:textId="77777777" w:rsidR="00EC7CA5" w:rsidRDefault="00EC7CA5" w:rsidP="00D47333">
            <w:pPr>
              <w:jc w:val="center"/>
              <w:rPr>
                <w:rFonts w:eastAsia="Times New Roman" w:cs="Times New Roman"/>
                <w:szCs w:val="24"/>
              </w:rPr>
            </w:pPr>
          </w:p>
          <w:p w14:paraId="74E13A0B" w14:textId="77777777" w:rsidR="00EC7CA5" w:rsidRDefault="00EC7CA5" w:rsidP="00D47333">
            <w:pPr>
              <w:jc w:val="center"/>
              <w:rPr>
                <w:rFonts w:eastAsia="Times New Roman" w:cs="Times New Roman"/>
                <w:szCs w:val="24"/>
              </w:rPr>
            </w:pPr>
          </w:p>
          <w:p w14:paraId="7F7C9BA6"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A6C1F9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105FB6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D8A02FE"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A1B80B"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finamiento de acuerdo a las pruebas unitarias.</w:t>
            </w:r>
          </w:p>
          <w:p w14:paraId="711E5BE1"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alizar pruebas de aceptación del usuario.</w:t>
            </w:r>
          </w:p>
          <w:p w14:paraId="34B7B76E"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704D7FF" w14:textId="77777777" w:rsidR="00EC7CA5" w:rsidRDefault="00EC7CA5" w:rsidP="00D47333">
            <w:pPr>
              <w:jc w:val="center"/>
              <w:rPr>
                <w:rFonts w:eastAsia="Times New Roman" w:cs="Times New Roman"/>
                <w:b/>
                <w:szCs w:val="24"/>
              </w:rPr>
            </w:pPr>
          </w:p>
          <w:p w14:paraId="5FDF0DBA" w14:textId="77777777" w:rsidR="00EC7CA5" w:rsidRDefault="00EC7CA5" w:rsidP="00D47333">
            <w:pPr>
              <w:jc w:val="center"/>
              <w:rPr>
                <w:rFonts w:eastAsia="Times New Roman" w:cs="Times New Roman"/>
                <w:b/>
                <w:szCs w:val="24"/>
              </w:rPr>
            </w:pPr>
          </w:p>
          <w:p w14:paraId="0B1E8C5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2DFA8B12" w14:textId="77777777" w:rsidR="00EC7CA5" w:rsidRDefault="00EC7CA5" w:rsidP="00D47333">
            <w:pPr>
              <w:jc w:val="center"/>
              <w:rPr>
                <w:rFonts w:eastAsia="Times New Roman" w:cs="Times New Roman"/>
                <w:szCs w:val="24"/>
              </w:rPr>
            </w:pPr>
            <w:r>
              <w:rPr>
                <w:rFonts w:eastAsia="Times New Roman" w:cs="Times New Roman"/>
                <w:szCs w:val="24"/>
              </w:rPr>
              <w:t>26/10/2019</w:t>
            </w:r>
          </w:p>
          <w:p w14:paraId="7FB6047B"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4D6E5D0" w14:textId="77777777" w:rsidR="00EC7CA5" w:rsidRDefault="00EC7CA5" w:rsidP="00D47333">
            <w:pPr>
              <w:jc w:val="center"/>
              <w:rPr>
                <w:rFonts w:eastAsia="Times New Roman" w:cs="Times New Roman"/>
                <w:szCs w:val="24"/>
              </w:rPr>
            </w:pPr>
            <w:r>
              <w:rPr>
                <w:rFonts w:eastAsia="Times New Roman" w:cs="Times New Roman"/>
                <w:szCs w:val="24"/>
              </w:rPr>
              <w:t>29/10/2019</w:t>
            </w:r>
          </w:p>
          <w:p w14:paraId="433B0B3E" w14:textId="77777777" w:rsidR="00EC7CA5" w:rsidRDefault="00EC7CA5" w:rsidP="00D47333">
            <w:pPr>
              <w:rPr>
                <w:rFonts w:eastAsia="Times New Roman" w:cs="Times New Roman"/>
                <w:b/>
                <w:szCs w:val="24"/>
              </w:rPr>
            </w:pPr>
          </w:p>
        </w:tc>
        <w:tc>
          <w:tcPr>
            <w:tcW w:w="2236" w:type="dxa"/>
          </w:tcPr>
          <w:p w14:paraId="4B2B2995" w14:textId="77777777" w:rsidR="00EC7CA5" w:rsidRDefault="00EC7CA5" w:rsidP="00D47333">
            <w:pPr>
              <w:jc w:val="center"/>
              <w:rPr>
                <w:rFonts w:eastAsia="Times New Roman" w:cs="Times New Roman"/>
                <w:b/>
                <w:szCs w:val="24"/>
              </w:rPr>
            </w:pPr>
          </w:p>
          <w:p w14:paraId="51E70DB9" w14:textId="77777777" w:rsidR="00EC7CA5" w:rsidRDefault="00EC7CA5" w:rsidP="00D47333">
            <w:pPr>
              <w:jc w:val="center"/>
              <w:rPr>
                <w:rFonts w:eastAsia="Times New Roman" w:cs="Times New Roman"/>
                <w:b/>
                <w:szCs w:val="24"/>
              </w:rPr>
            </w:pPr>
          </w:p>
          <w:p w14:paraId="28064ED2"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150A9540" w14:textId="77777777" w:rsidR="00EC7CA5" w:rsidRDefault="00EC7CA5" w:rsidP="00D47333">
            <w:pPr>
              <w:jc w:val="center"/>
              <w:rPr>
                <w:rFonts w:eastAsia="Times New Roman" w:cs="Times New Roman"/>
                <w:szCs w:val="24"/>
              </w:rPr>
            </w:pPr>
            <w:r>
              <w:rPr>
                <w:rFonts w:eastAsia="Times New Roman" w:cs="Times New Roman"/>
                <w:szCs w:val="24"/>
              </w:rPr>
              <w:t xml:space="preserve">29/10/2019 </w:t>
            </w:r>
          </w:p>
          <w:p w14:paraId="520C6C40"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41A1AF56" w14:textId="77777777" w:rsidR="00EC7CA5" w:rsidRDefault="00EC7CA5" w:rsidP="00D47333">
            <w:pPr>
              <w:jc w:val="center"/>
              <w:rPr>
                <w:rFonts w:eastAsia="Times New Roman" w:cs="Times New Roman"/>
                <w:szCs w:val="24"/>
              </w:rPr>
            </w:pPr>
            <w:r>
              <w:rPr>
                <w:rFonts w:eastAsia="Times New Roman" w:cs="Times New Roman"/>
                <w:szCs w:val="24"/>
              </w:rPr>
              <w:t xml:space="preserve">01/11/2019 </w:t>
            </w:r>
          </w:p>
          <w:p w14:paraId="72D05925" w14:textId="77777777" w:rsidR="00EC7CA5" w:rsidRDefault="00EC7CA5" w:rsidP="00D47333">
            <w:pPr>
              <w:rPr>
                <w:rFonts w:eastAsia="Times New Roman" w:cs="Times New Roman"/>
                <w:b/>
                <w:szCs w:val="24"/>
              </w:rPr>
            </w:pPr>
          </w:p>
        </w:tc>
      </w:tr>
    </w:tbl>
    <w:p w14:paraId="0E75FB36" w14:textId="77777777" w:rsidR="00EC7CA5" w:rsidRDefault="00EC7CA5" w:rsidP="00F25B9C">
      <w:pPr>
        <w:spacing w:line="240" w:lineRule="auto"/>
        <w:rPr>
          <w:rFonts w:eastAsia="Times New Roman" w:cs="Times New Roman"/>
          <w:b/>
          <w:szCs w:val="24"/>
        </w:rPr>
      </w:pPr>
    </w:p>
    <w:p w14:paraId="5F32FC6A" w14:textId="77777777" w:rsidR="00EC7CA5" w:rsidRDefault="00EC7CA5" w:rsidP="00F25B9C">
      <w:pPr>
        <w:ind w:firstLine="0"/>
        <w:rPr>
          <w:rFonts w:eastAsia="Times New Roman" w:cs="Times New Roman"/>
          <w:b/>
          <w:szCs w:val="24"/>
        </w:rPr>
      </w:pPr>
      <w:r>
        <w:rPr>
          <w:rFonts w:eastAsia="Times New Roman" w:cs="Times New Roman"/>
          <w:b/>
          <w:szCs w:val="24"/>
        </w:rPr>
        <w:t>Casos de uso #06 y #07</w:t>
      </w:r>
    </w:p>
    <w:p w14:paraId="420A5862" w14:textId="77777777" w:rsidR="00EC7CA5" w:rsidRDefault="00EC7CA5" w:rsidP="00F25B9C">
      <w:pPr>
        <w:ind w:firstLine="0"/>
        <w:rPr>
          <w:rFonts w:eastAsia="Times New Roman" w:cs="Times New Roman"/>
          <w:b/>
          <w:szCs w:val="24"/>
        </w:rPr>
      </w:pPr>
      <w:r>
        <w:rPr>
          <w:rFonts w:eastAsia="Times New Roman" w:cs="Times New Roman"/>
          <w:b/>
          <w:szCs w:val="24"/>
        </w:rPr>
        <w:t>Nombre CU06: Crear organización (tabla parámetro)</w:t>
      </w:r>
    </w:p>
    <w:p w14:paraId="2D94945B" w14:textId="31C969D1" w:rsidR="00EC7CA5" w:rsidRDefault="00EC7CA5" w:rsidP="00F25B9C">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DB62141" w14:textId="77777777" w:rsidTr="00D47333">
        <w:tc>
          <w:tcPr>
            <w:tcW w:w="562" w:type="dxa"/>
          </w:tcPr>
          <w:p w14:paraId="380C38BB"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7E93753"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8FC3960"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F3209F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58944CC" w14:textId="77777777" w:rsidTr="00D47333">
        <w:tc>
          <w:tcPr>
            <w:tcW w:w="562" w:type="dxa"/>
          </w:tcPr>
          <w:p w14:paraId="6F267521" w14:textId="77777777" w:rsidR="00EC7CA5" w:rsidRDefault="00EC7CA5" w:rsidP="00D47333">
            <w:pPr>
              <w:jc w:val="center"/>
              <w:rPr>
                <w:rFonts w:eastAsia="Times New Roman" w:cs="Times New Roman"/>
                <w:szCs w:val="24"/>
              </w:rPr>
            </w:pPr>
          </w:p>
          <w:p w14:paraId="31686DDF" w14:textId="77777777" w:rsidR="00EC7CA5" w:rsidRDefault="00EC7CA5" w:rsidP="00D47333">
            <w:pPr>
              <w:jc w:val="center"/>
              <w:rPr>
                <w:rFonts w:eastAsia="Times New Roman" w:cs="Times New Roman"/>
                <w:szCs w:val="24"/>
              </w:rPr>
            </w:pPr>
          </w:p>
          <w:p w14:paraId="0E4BD9A8" w14:textId="77777777" w:rsidR="00EC7CA5" w:rsidRDefault="00EC7CA5" w:rsidP="00D47333">
            <w:pPr>
              <w:jc w:val="center"/>
              <w:rPr>
                <w:rFonts w:eastAsia="Times New Roman" w:cs="Times New Roman"/>
                <w:szCs w:val="24"/>
              </w:rPr>
            </w:pPr>
          </w:p>
          <w:p w14:paraId="0EE9CD1D" w14:textId="77777777" w:rsidR="00EC7CA5" w:rsidRDefault="00EC7CA5" w:rsidP="00D47333">
            <w:pPr>
              <w:jc w:val="center"/>
              <w:rPr>
                <w:rFonts w:eastAsia="Times New Roman" w:cs="Times New Roman"/>
                <w:szCs w:val="24"/>
              </w:rPr>
            </w:pPr>
          </w:p>
          <w:p w14:paraId="3A6E852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CF7558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7980702"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E51CD11"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334CA09"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lastRenderedPageBreak/>
              <w:t>Refinamiento de acuerdo a las pruebas unitarias.</w:t>
            </w:r>
          </w:p>
          <w:p w14:paraId="5B379256"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t>Realizar pruebas de aceptación del usuario.</w:t>
            </w:r>
          </w:p>
          <w:p w14:paraId="7DF5C9A0"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944FDE7" w14:textId="77777777" w:rsidR="00EC7CA5" w:rsidRDefault="00EC7CA5" w:rsidP="00D47333">
            <w:pPr>
              <w:jc w:val="center"/>
              <w:rPr>
                <w:rFonts w:eastAsia="Times New Roman" w:cs="Times New Roman"/>
                <w:b/>
                <w:szCs w:val="24"/>
              </w:rPr>
            </w:pPr>
          </w:p>
          <w:p w14:paraId="46CD6DA5" w14:textId="77777777" w:rsidR="00EC7CA5" w:rsidRDefault="00EC7CA5" w:rsidP="00D47333">
            <w:pPr>
              <w:jc w:val="center"/>
              <w:rPr>
                <w:rFonts w:eastAsia="Times New Roman" w:cs="Times New Roman"/>
                <w:b/>
                <w:szCs w:val="24"/>
              </w:rPr>
            </w:pPr>
          </w:p>
          <w:p w14:paraId="51F42DE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F91E464" w14:textId="77777777" w:rsidR="00EC7CA5" w:rsidRDefault="00EC7CA5" w:rsidP="00D47333">
            <w:pPr>
              <w:jc w:val="center"/>
              <w:rPr>
                <w:rFonts w:eastAsia="Times New Roman" w:cs="Times New Roman"/>
                <w:szCs w:val="24"/>
              </w:rPr>
            </w:pPr>
            <w:r>
              <w:rPr>
                <w:rFonts w:eastAsia="Times New Roman" w:cs="Times New Roman"/>
                <w:szCs w:val="24"/>
              </w:rPr>
              <w:t>01/11/2019</w:t>
            </w:r>
          </w:p>
          <w:p w14:paraId="3AF39244"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2D3F0E8D" w14:textId="77777777" w:rsidR="00EC7CA5" w:rsidRDefault="00EC7CA5" w:rsidP="00D47333">
            <w:pPr>
              <w:jc w:val="center"/>
              <w:rPr>
                <w:rFonts w:eastAsia="Times New Roman" w:cs="Times New Roman"/>
                <w:szCs w:val="24"/>
              </w:rPr>
            </w:pPr>
            <w:r>
              <w:rPr>
                <w:rFonts w:eastAsia="Times New Roman" w:cs="Times New Roman"/>
                <w:szCs w:val="24"/>
              </w:rPr>
              <w:lastRenderedPageBreak/>
              <w:t>04/11/2019</w:t>
            </w:r>
          </w:p>
          <w:p w14:paraId="671DF483" w14:textId="77777777" w:rsidR="00EC7CA5" w:rsidRDefault="00EC7CA5" w:rsidP="00D47333">
            <w:pPr>
              <w:rPr>
                <w:rFonts w:eastAsia="Times New Roman" w:cs="Times New Roman"/>
                <w:b/>
                <w:szCs w:val="24"/>
              </w:rPr>
            </w:pPr>
          </w:p>
        </w:tc>
        <w:tc>
          <w:tcPr>
            <w:tcW w:w="2236" w:type="dxa"/>
          </w:tcPr>
          <w:p w14:paraId="033A35C3" w14:textId="77777777" w:rsidR="00EC7CA5" w:rsidRDefault="00EC7CA5" w:rsidP="00D47333">
            <w:pPr>
              <w:jc w:val="center"/>
              <w:rPr>
                <w:rFonts w:eastAsia="Times New Roman" w:cs="Times New Roman"/>
                <w:b/>
                <w:szCs w:val="24"/>
              </w:rPr>
            </w:pPr>
          </w:p>
          <w:p w14:paraId="6B2D2A17" w14:textId="77777777" w:rsidR="00EC7CA5" w:rsidRDefault="00EC7CA5" w:rsidP="00D47333">
            <w:pPr>
              <w:jc w:val="center"/>
              <w:rPr>
                <w:rFonts w:eastAsia="Times New Roman" w:cs="Times New Roman"/>
                <w:b/>
                <w:szCs w:val="24"/>
              </w:rPr>
            </w:pPr>
          </w:p>
          <w:p w14:paraId="3EB4B3A9"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355D3C2D" w14:textId="77777777" w:rsidR="00EC7CA5" w:rsidRDefault="00EC7CA5" w:rsidP="00D47333">
            <w:pPr>
              <w:jc w:val="center"/>
              <w:rPr>
                <w:rFonts w:eastAsia="Times New Roman" w:cs="Times New Roman"/>
                <w:szCs w:val="24"/>
              </w:rPr>
            </w:pPr>
            <w:r>
              <w:rPr>
                <w:rFonts w:eastAsia="Times New Roman" w:cs="Times New Roman"/>
                <w:szCs w:val="24"/>
              </w:rPr>
              <w:t xml:space="preserve">04/11/2019 </w:t>
            </w:r>
          </w:p>
          <w:p w14:paraId="54DA65C2"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97EB464"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07/11/2019 </w:t>
            </w:r>
          </w:p>
          <w:p w14:paraId="6CDB5643" w14:textId="77777777" w:rsidR="00EC7CA5" w:rsidRDefault="00EC7CA5" w:rsidP="00D47333">
            <w:pPr>
              <w:rPr>
                <w:rFonts w:eastAsia="Times New Roman" w:cs="Times New Roman"/>
                <w:b/>
                <w:szCs w:val="24"/>
              </w:rPr>
            </w:pPr>
          </w:p>
        </w:tc>
      </w:tr>
    </w:tbl>
    <w:p w14:paraId="6E2114B5" w14:textId="77777777" w:rsidR="00EC7CA5" w:rsidRDefault="00EC7CA5" w:rsidP="004C4B8D">
      <w:pPr>
        <w:spacing w:line="240" w:lineRule="auto"/>
        <w:rPr>
          <w:rFonts w:eastAsia="Times New Roman" w:cs="Times New Roman"/>
          <w:b/>
          <w:szCs w:val="24"/>
        </w:rPr>
      </w:pPr>
    </w:p>
    <w:p w14:paraId="0624525A" w14:textId="77777777" w:rsidR="00EC7CA5" w:rsidRDefault="00EC7CA5" w:rsidP="004C4B8D">
      <w:pPr>
        <w:ind w:firstLine="0"/>
        <w:rPr>
          <w:rFonts w:eastAsia="Times New Roman" w:cs="Times New Roman"/>
          <w:b/>
          <w:szCs w:val="24"/>
        </w:rPr>
      </w:pPr>
      <w:r>
        <w:rPr>
          <w:rFonts w:eastAsia="Times New Roman" w:cs="Times New Roman"/>
          <w:b/>
          <w:szCs w:val="24"/>
        </w:rPr>
        <w:t>Caso de uso #05</w:t>
      </w:r>
    </w:p>
    <w:p w14:paraId="285AB4EF" w14:textId="36D9F4C7" w:rsidR="00EC7CA5" w:rsidRDefault="00EC7CA5" w:rsidP="004C4B8D">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65E13EB9" w14:textId="77777777" w:rsidTr="00D47333">
        <w:tc>
          <w:tcPr>
            <w:tcW w:w="562" w:type="dxa"/>
          </w:tcPr>
          <w:p w14:paraId="3ADBF7B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3BBC90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61AFFCE"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4D476E1"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26E67580" w14:textId="77777777" w:rsidTr="00D47333">
        <w:tc>
          <w:tcPr>
            <w:tcW w:w="562" w:type="dxa"/>
          </w:tcPr>
          <w:p w14:paraId="0D3026C3" w14:textId="77777777" w:rsidR="00EC7CA5" w:rsidRDefault="00EC7CA5" w:rsidP="00D47333">
            <w:pPr>
              <w:jc w:val="center"/>
              <w:rPr>
                <w:rFonts w:eastAsia="Times New Roman" w:cs="Times New Roman"/>
                <w:szCs w:val="24"/>
              </w:rPr>
            </w:pPr>
          </w:p>
          <w:p w14:paraId="0B4BBB5E" w14:textId="77777777" w:rsidR="00EC7CA5" w:rsidRDefault="00EC7CA5" w:rsidP="00D47333">
            <w:pPr>
              <w:jc w:val="center"/>
              <w:rPr>
                <w:rFonts w:eastAsia="Times New Roman" w:cs="Times New Roman"/>
                <w:szCs w:val="24"/>
              </w:rPr>
            </w:pPr>
          </w:p>
          <w:p w14:paraId="735FC549" w14:textId="77777777" w:rsidR="00EC7CA5" w:rsidRDefault="00EC7CA5" w:rsidP="00D47333">
            <w:pPr>
              <w:jc w:val="center"/>
              <w:rPr>
                <w:rFonts w:eastAsia="Times New Roman" w:cs="Times New Roman"/>
                <w:szCs w:val="24"/>
              </w:rPr>
            </w:pPr>
          </w:p>
          <w:p w14:paraId="3C206DF1" w14:textId="77777777" w:rsidR="00EC7CA5" w:rsidRDefault="00EC7CA5" w:rsidP="00D47333">
            <w:pPr>
              <w:jc w:val="center"/>
              <w:rPr>
                <w:rFonts w:eastAsia="Times New Roman" w:cs="Times New Roman"/>
                <w:szCs w:val="24"/>
              </w:rPr>
            </w:pPr>
          </w:p>
          <w:p w14:paraId="43268A1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88CA8DD"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370094"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641DDC85"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8A1C157"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finamiento de acuerdo a las pruebas unitarias.</w:t>
            </w:r>
          </w:p>
          <w:p w14:paraId="20831D72"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alizar pruebas de aceptación del usuario.</w:t>
            </w:r>
          </w:p>
          <w:p w14:paraId="610D5509"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7842411" w14:textId="77777777" w:rsidR="00EC7CA5" w:rsidRDefault="00EC7CA5" w:rsidP="00D47333">
            <w:pPr>
              <w:jc w:val="center"/>
              <w:rPr>
                <w:rFonts w:eastAsia="Times New Roman" w:cs="Times New Roman"/>
                <w:b/>
                <w:szCs w:val="24"/>
              </w:rPr>
            </w:pPr>
          </w:p>
          <w:p w14:paraId="03688C4D" w14:textId="77777777" w:rsidR="00EC7CA5" w:rsidRDefault="00EC7CA5" w:rsidP="00D47333">
            <w:pPr>
              <w:jc w:val="center"/>
              <w:rPr>
                <w:rFonts w:eastAsia="Times New Roman" w:cs="Times New Roman"/>
                <w:b/>
                <w:szCs w:val="24"/>
              </w:rPr>
            </w:pPr>
          </w:p>
          <w:p w14:paraId="5CDB1D9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5D0A3B56" w14:textId="77777777" w:rsidR="00EC7CA5" w:rsidRDefault="00EC7CA5" w:rsidP="00D47333">
            <w:pPr>
              <w:jc w:val="center"/>
              <w:rPr>
                <w:rFonts w:eastAsia="Times New Roman" w:cs="Times New Roman"/>
                <w:szCs w:val="24"/>
              </w:rPr>
            </w:pPr>
            <w:r>
              <w:rPr>
                <w:rFonts w:eastAsia="Times New Roman" w:cs="Times New Roman"/>
                <w:szCs w:val="24"/>
              </w:rPr>
              <w:t>07/11/2019</w:t>
            </w:r>
          </w:p>
          <w:p w14:paraId="6C932F2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6584CDFF" w14:textId="77777777" w:rsidR="00EC7CA5" w:rsidRDefault="00EC7CA5" w:rsidP="00D47333">
            <w:pPr>
              <w:jc w:val="center"/>
              <w:rPr>
                <w:rFonts w:eastAsia="Times New Roman" w:cs="Times New Roman"/>
                <w:szCs w:val="24"/>
              </w:rPr>
            </w:pPr>
            <w:r>
              <w:rPr>
                <w:rFonts w:eastAsia="Times New Roman" w:cs="Times New Roman"/>
                <w:szCs w:val="24"/>
              </w:rPr>
              <w:t>12/11/2019</w:t>
            </w:r>
          </w:p>
          <w:p w14:paraId="32DF9FF5" w14:textId="77777777" w:rsidR="00EC7CA5" w:rsidRDefault="00EC7CA5" w:rsidP="00D47333">
            <w:pPr>
              <w:rPr>
                <w:rFonts w:eastAsia="Times New Roman" w:cs="Times New Roman"/>
                <w:b/>
                <w:szCs w:val="24"/>
              </w:rPr>
            </w:pPr>
          </w:p>
        </w:tc>
        <w:tc>
          <w:tcPr>
            <w:tcW w:w="2236" w:type="dxa"/>
          </w:tcPr>
          <w:p w14:paraId="48083832" w14:textId="77777777" w:rsidR="00EC7CA5" w:rsidRDefault="00EC7CA5" w:rsidP="00D47333">
            <w:pPr>
              <w:jc w:val="center"/>
              <w:rPr>
                <w:rFonts w:eastAsia="Times New Roman" w:cs="Times New Roman"/>
                <w:b/>
                <w:szCs w:val="24"/>
              </w:rPr>
            </w:pPr>
          </w:p>
          <w:p w14:paraId="7E60A6DC" w14:textId="77777777" w:rsidR="00EC7CA5" w:rsidRDefault="00EC7CA5" w:rsidP="00D47333">
            <w:pPr>
              <w:jc w:val="center"/>
              <w:rPr>
                <w:rFonts w:eastAsia="Times New Roman" w:cs="Times New Roman"/>
                <w:b/>
                <w:szCs w:val="24"/>
              </w:rPr>
            </w:pPr>
          </w:p>
          <w:p w14:paraId="5CEE37D0"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39E00400" w14:textId="77777777" w:rsidR="00EC7CA5" w:rsidRDefault="00EC7CA5" w:rsidP="00D47333">
            <w:pPr>
              <w:jc w:val="center"/>
              <w:rPr>
                <w:rFonts w:eastAsia="Times New Roman" w:cs="Times New Roman"/>
                <w:szCs w:val="24"/>
              </w:rPr>
            </w:pPr>
            <w:r>
              <w:rPr>
                <w:rFonts w:eastAsia="Times New Roman" w:cs="Times New Roman"/>
                <w:szCs w:val="24"/>
              </w:rPr>
              <w:t xml:space="preserve">12/11/2019 </w:t>
            </w:r>
          </w:p>
          <w:p w14:paraId="62063AE1"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240DC380" w14:textId="77777777" w:rsidR="00EC7CA5" w:rsidRDefault="00EC7CA5" w:rsidP="00D47333">
            <w:pPr>
              <w:jc w:val="center"/>
              <w:rPr>
                <w:rFonts w:eastAsia="Times New Roman" w:cs="Times New Roman"/>
                <w:szCs w:val="24"/>
              </w:rPr>
            </w:pPr>
            <w:r>
              <w:rPr>
                <w:rFonts w:eastAsia="Times New Roman" w:cs="Times New Roman"/>
                <w:szCs w:val="24"/>
              </w:rPr>
              <w:t xml:space="preserve">16/11/2019 </w:t>
            </w:r>
          </w:p>
          <w:p w14:paraId="3F11BF58" w14:textId="77777777" w:rsidR="00EC7CA5" w:rsidRDefault="00EC7CA5" w:rsidP="00D47333">
            <w:pPr>
              <w:rPr>
                <w:rFonts w:eastAsia="Times New Roman" w:cs="Times New Roman"/>
                <w:b/>
                <w:szCs w:val="24"/>
              </w:rPr>
            </w:pPr>
          </w:p>
        </w:tc>
      </w:tr>
    </w:tbl>
    <w:p w14:paraId="723683DE" w14:textId="77777777" w:rsidR="00EC7CA5" w:rsidRDefault="00EC7CA5" w:rsidP="004C4B8D">
      <w:pPr>
        <w:spacing w:line="240" w:lineRule="auto"/>
        <w:rPr>
          <w:rFonts w:eastAsia="Times New Roman" w:cs="Times New Roman"/>
          <w:b/>
          <w:szCs w:val="24"/>
        </w:rPr>
      </w:pPr>
    </w:p>
    <w:p w14:paraId="306DC9B8" w14:textId="77777777" w:rsidR="00EC7CA5" w:rsidRDefault="00EC7CA5" w:rsidP="004C4B8D">
      <w:pPr>
        <w:ind w:firstLine="0"/>
        <w:rPr>
          <w:rFonts w:eastAsia="Times New Roman" w:cs="Times New Roman"/>
          <w:b/>
          <w:szCs w:val="24"/>
        </w:rPr>
      </w:pPr>
      <w:r>
        <w:rPr>
          <w:rFonts w:eastAsia="Times New Roman" w:cs="Times New Roman"/>
          <w:b/>
          <w:szCs w:val="24"/>
        </w:rPr>
        <w:t>Caso de uso #01</w:t>
      </w:r>
    </w:p>
    <w:p w14:paraId="027EE35F" w14:textId="651E8AAC" w:rsidR="00EC7CA5" w:rsidRDefault="00EC7CA5" w:rsidP="004C4B8D">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172" w:type="dxa"/>
        <w:tblLook w:val="04A0" w:firstRow="1" w:lastRow="0" w:firstColumn="1" w:lastColumn="0" w:noHBand="0" w:noVBand="1"/>
      </w:tblPr>
      <w:tblGrid>
        <w:gridCol w:w="621"/>
        <w:gridCol w:w="4103"/>
        <w:gridCol w:w="2224"/>
        <w:gridCol w:w="2224"/>
      </w:tblGrid>
      <w:tr w:rsidR="00EC7CA5" w14:paraId="557FC17C" w14:textId="77777777" w:rsidTr="00D47333">
        <w:tc>
          <w:tcPr>
            <w:tcW w:w="562" w:type="dxa"/>
          </w:tcPr>
          <w:p w14:paraId="58E56FA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FA3A9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EA644D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BABB6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11886AE" w14:textId="77777777" w:rsidTr="00D47333">
        <w:tc>
          <w:tcPr>
            <w:tcW w:w="562" w:type="dxa"/>
          </w:tcPr>
          <w:p w14:paraId="212E98A0" w14:textId="77777777" w:rsidR="00EC7CA5" w:rsidRDefault="00EC7CA5" w:rsidP="00D47333">
            <w:pPr>
              <w:jc w:val="center"/>
              <w:rPr>
                <w:rFonts w:eastAsia="Times New Roman" w:cs="Times New Roman"/>
                <w:szCs w:val="24"/>
              </w:rPr>
            </w:pPr>
          </w:p>
          <w:p w14:paraId="13A1FF28" w14:textId="77777777" w:rsidR="00EC7CA5" w:rsidRDefault="00EC7CA5" w:rsidP="00D47333">
            <w:pPr>
              <w:jc w:val="center"/>
              <w:rPr>
                <w:rFonts w:eastAsia="Times New Roman" w:cs="Times New Roman"/>
                <w:szCs w:val="24"/>
              </w:rPr>
            </w:pPr>
          </w:p>
          <w:p w14:paraId="48C64A84" w14:textId="77777777" w:rsidR="00EC7CA5" w:rsidRDefault="00EC7CA5" w:rsidP="00D47333">
            <w:pPr>
              <w:jc w:val="center"/>
              <w:rPr>
                <w:rFonts w:eastAsia="Times New Roman" w:cs="Times New Roman"/>
                <w:szCs w:val="24"/>
              </w:rPr>
            </w:pPr>
          </w:p>
          <w:p w14:paraId="7A259180" w14:textId="77777777" w:rsidR="00EC7CA5" w:rsidRDefault="00EC7CA5" w:rsidP="00D47333">
            <w:pPr>
              <w:jc w:val="center"/>
              <w:rPr>
                <w:rFonts w:eastAsia="Times New Roman" w:cs="Times New Roman"/>
                <w:szCs w:val="24"/>
              </w:rPr>
            </w:pPr>
          </w:p>
          <w:p w14:paraId="0E4BDCC1"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F609855"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C09B8C"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031BF2D9"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40300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finamiento de acuerdo a las pruebas unitarias.</w:t>
            </w:r>
          </w:p>
          <w:p w14:paraId="537F0AB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alizar pruebas de aceptación del usuario.</w:t>
            </w:r>
          </w:p>
          <w:p w14:paraId="4BCA98E5"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6586C8C" w14:textId="77777777" w:rsidR="00EC7CA5" w:rsidRDefault="00EC7CA5" w:rsidP="00D47333">
            <w:pPr>
              <w:jc w:val="center"/>
              <w:rPr>
                <w:rFonts w:eastAsia="Times New Roman" w:cs="Times New Roman"/>
                <w:b/>
                <w:szCs w:val="24"/>
              </w:rPr>
            </w:pPr>
          </w:p>
          <w:p w14:paraId="79490B27" w14:textId="77777777" w:rsidR="00EC7CA5" w:rsidRDefault="00EC7CA5" w:rsidP="00D47333">
            <w:pPr>
              <w:jc w:val="center"/>
              <w:rPr>
                <w:rFonts w:eastAsia="Times New Roman" w:cs="Times New Roman"/>
                <w:b/>
                <w:szCs w:val="24"/>
              </w:rPr>
            </w:pPr>
          </w:p>
          <w:p w14:paraId="023DBE46"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5B93483" w14:textId="77777777" w:rsidR="00EC7CA5" w:rsidRDefault="00EC7CA5" w:rsidP="00D47333">
            <w:pPr>
              <w:jc w:val="center"/>
              <w:rPr>
                <w:rFonts w:eastAsia="Times New Roman" w:cs="Times New Roman"/>
                <w:szCs w:val="24"/>
              </w:rPr>
            </w:pPr>
            <w:r>
              <w:rPr>
                <w:rFonts w:eastAsia="Times New Roman" w:cs="Times New Roman"/>
                <w:szCs w:val="24"/>
              </w:rPr>
              <w:t>16/11/2019</w:t>
            </w:r>
          </w:p>
          <w:p w14:paraId="7D20381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5814CB88" w14:textId="77777777" w:rsidR="00EC7CA5" w:rsidRDefault="00EC7CA5" w:rsidP="00D47333">
            <w:pPr>
              <w:jc w:val="center"/>
              <w:rPr>
                <w:rFonts w:eastAsia="Times New Roman" w:cs="Times New Roman"/>
                <w:szCs w:val="24"/>
              </w:rPr>
            </w:pPr>
            <w:r>
              <w:rPr>
                <w:rFonts w:eastAsia="Times New Roman" w:cs="Times New Roman"/>
                <w:szCs w:val="24"/>
              </w:rPr>
              <w:t>21/11/2019</w:t>
            </w:r>
          </w:p>
          <w:p w14:paraId="30D0FFF1" w14:textId="77777777" w:rsidR="00EC7CA5" w:rsidRDefault="00EC7CA5" w:rsidP="00D47333">
            <w:pPr>
              <w:rPr>
                <w:rFonts w:eastAsia="Times New Roman" w:cs="Times New Roman"/>
                <w:b/>
                <w:szCs w:val="24"/>
              </w:rPr>
            </w:pPr>
          </w:p>
        </w:tc>
        <w:tc>
          <w:tcPr>
            <w:tcW w:w="2236" w:type="dxa"/>
          </w:tcPr>
          <w:p w14:paraId="5CF78ABA" w14:textId="77777777" w:rsidR="00EC7CA5" w:rsidRDefault="00EC7CA5" w:rsidP="00D47333">
            <w:pPr>
              <w:jc w:val="center"/>
              <w:rPr>
                <w:rFonts w:eastAsia="Times New Roman" w:cs="Times New Roman"/>
                <w:b/>
                <w:szCs w:val="24"/>
              </w:rPr>
            </w:pPr>
          </w:p>
          <w:p w14:paraId="1F91FB08" w14:textId="77777777" w:rsidR="00EC7CA5" w:rsidRDefault="00EC7CA5" w:rsidP="00D47333">
            <w:pPr>
              <w:jc w:val="center"/>
              <w:rPr>
                <w:rFonts w:eastAsia="Times New Roman" w:cs="Times New Roman"/>
                <w:b/>
                <w:szCs w:val="24"/>
              </w:rPr>
            </w:pPr>
          </w:p>
          <w:p w14:paraId="3E58263E"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56BFE52D" w14:textId="77777777" w:rsidR="00EC7CA5" w:rsidRDefault="00EC7CA5" w:rsidP="00D47333">
            <w:pPr>
              <w:jc w:val="center"/>
              <w:rPr>
                <w:rFonts w:eastAsia="Times New Roman" w:cs="Times New Roman"/>
                <w:szCs w:val="24"/>
              </w:rPr>
            </w:pPr>
            <w:r>
              <w:rPr>
                <w:rFonts w:eastAsia="Times New Roman" w:cs="Times New Roman"/>
                <w:szCs w:val="24"/>
              </w:rPr>
              <w:t xml:space="preserve">21/11/2019 </w:t>
            </w:r>
          </w:p>
          <w:p w14:paraId="1AC7C239"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7C72B422" w14:textId="77777777" w:rsidR="00EC7CA5" w:rsidRDefault="00EC7CA5" w:rsidP="00D47333">
            <w:pPr>
              <w:jc w:val="center"/>
              <w:rPr>
                <w:rFonts w:eastAsia="Times New Roman" w:cs="Times New Roman"/>
                <w:szCs w:val="24"/>
              </w:rPr>
            </w:pPr>
            <w:r>
              <w:rPr>
                <w:rFonts w:eastAsia="Times New Roman" w:cs="Times New Roman"/>
                <w:szCs w:val="24"/>
              </w:rPr>
              <w:t xml:space="preserve">25/11/2019 </w:t>
            </w:r>
          </w:p>
          <w:p w14:paraId="57757BBB" w14:textId="77777777" w:rsidR="00EC7CA5" w:rsidRDefault="00EC7CA5" w:rsidP="00D47333">
            <w:pPr>
              <w:rPr>
                <w:rFonts w:eastAsia="Times New Roman" w:cs="Times New Roman"/>
                <w:b/>
                <w:szCs w:val="24"/>
              </w:rPr>
            </w:pPr>
          </w:p>
        </w:tc>
      </w:tr>
    </w:tbl>
    <w:p w14:paraId="34F3A192" w14:textId="77777777" w:rsidR="00EC7CA5" w:rsidRDefault="00EC7CA5" w:rsidP="004C4B8D">
      <w:pPr>
        <w:spacing w:line="240" w:lineRule="auto"/>
        <w:rPr>
          <w:rFonts w:eastAsia="Times New Roman" w:cs="Times New Roman"/>
          <w:b/>
          <w:szCs w:val="24"/>
        </w:rPr>
      </w:pPr>
    </w:p>
    <w:p w14:paraId="018A2826" w14:textId="77777777" w:rsidR="00EC7CA5" w:rsidRDefault="00EC7CA5" w:rsidP="004C4B8D">
      <w:pPr>
        <w:ind w:firstLine="0"/>
        <w:rPr>
          <w:rFonts w:eastAsia="Times New Roman" w:cs="Times New Roman"/>
          <w:b/>
          <w:szCs w:val="24"/>
        </w:rPr>
      </w:pPr>
      <w:r>
        <w:rPr>
          <w:rFonts w:eastAsia="Times New Roman" w:cs="Times New Roman"/>
          <w:b/>
          <w:szCs w:val="24"/>
        </w:rPr>
        <w:t>Casos de uso #09 y #11</w:t>
      </w:r>
    </w:p>
    <w:p w14:paraId="2C32DF92" w14:textId="77777777" w:rsidR="00EC7CA5" w:rsidRDefault="00EC7CA5" w:rsidP="004C4B8D">
      <w:pPr>
        <w:ind w:firstLine="0"/>
        <w:rPr>
          <w:rFonts w:eastAsia="Times New Roman" w:cs="Times New Roman"/>
          <w:b/>
          <w:szCs w:val="24"/>
        </w:rPr>
      </w:pPr>
      <w:r>
        <w:rPr>
          <w:rFonts w:eastAsia="Times New Roman" w:cs="Times New Roman"/>
          <w:b/>
          <w:szCs w:val="24"/>
        </w:rPr>
        <w:t>Nombre CU09: Crear rango (tabla parámetro)</w:t>
      </w:r>
    </w:p>
    <w:p w14:paraId="3F615BEA" w14:textId="5BC2F5D6" w:rsidR="00EC7CA5" w:rsidRDefault="00EC7CA5" w:rsidP="004C4B8D">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B22F1EA" w14:textId="77777777" w:rsidTr="00D47333">
        <w:tc>
          <w:tcPr>
            <w:tcW w:w="562" w:type="dxa"/>
          </w:tcPr>
          <w:p w14:paraId="15100504"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29D183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B78EF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3FF4530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796BFC73" w14:textId="77777777" w:rsidTr="00D47333">
        <w:tc>
          <w:tcPr>
            <w:tcW w:w="562" w:type="dxa"/>
          </w:tcPr>
          <w:p w14:paraId="26A76FD5" w14:textId="77777777" w:rsidR="00EC7CA5" w:rsidRDefault="00EC7CA5" w:rsidP="00D47333">
            <w:pPr>
              <w:jc w:val="center"/>
              <w:rPr>
                <w:rFonts w:eastAsia="Times New Roman" w:cs="Times New Roman"/>
                <w:szCs w:val="24"/>
              </w:rPr>
            </w:pPr>
          </w:p>
          <w:p w14:paraId="0079FF59" w14:textId="77777777" w:rsidR="00EC7CA5" w:rsidRDefault="00EC7CA5" w:rsidP="00D47333">
            <w:pPr>
              <w:jc w:val="center"/>
              <w:rPr>
                <w:rFonts w:eastAsia="Times New Roman" w:cs="Times New Roman"/>
                <w:szCs w:val="24"/>
              </w:rPr>
            </w:pPr>
          </w:p>
          <w:p w14:paraId="634598F3" w14:textId="77777777" w:rsidR="00EC7CA5" w:rsidRDefault="00EC7CA5" w:rsidP="00D47333">
            <w:pPr>
              <w:jc w:val="center"/>
              <w:rPr>
                <w:rFonts w:eastAsia="Times New Roman" w:cs="Times New Roman"/>
                <w:szCs w:val="24"/>
              </w:rPr>
            </w:pPr>
          </w:p>
          <w:p w14:paraId="00099526" w14:textId="77777777" w:rsidR="00EC7CA5" w:rsidRDefault="00EC7CA5" w:rsidP="00D47333">
            <w:pPr>
              <w:jc w:val="center"/>
              <w:rPr>
                <w:rFonts w:eastAsia="Times New Roman" w:cs="Times New Roman"/>
                <w:szCs w:val="24"/>
              </w:rPr>
            </w:pPr>
          </w:p>
          <w:p w14:paraId="0AAB7CD8"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FE11A1F"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29B412D7" w14:textId="77777777" w:rsidR="00EC7CA5" w:rsidRDefault="00EC7CA5" w:rsidP="00D47333">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C438204"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44DFD155"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finamiento de acuerdo a las pruebas unitarias.</w:t>
            </w:r>
          </w:p>
          <w:p w14:paraId="596E89B6"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alizar pruebas de aceptación del usuario.</w:t>
            </w:r>
          </w:p>
          <w:p w14:paraId="00A5F12C"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921E798" w14:textId="77777777" w:rsidR="00EC7CA5" w:rsidRDefault="00EC7CA5" w:rsidP="00D47333">
            <w:pPr>
              <w:jc w:val="center"/>
              <w:rPr>
                <w:rFonts w:eastAsia="Times New Roman" w:cs="Times New Roman"/>
                <w:b/>
                <w:szCs w:val="24"/>
              </w:rPr>
            </w:pPr>
          </w:p>
          <w:p w14:paraId="24BE9E6B" w14:textId="77777777" w:rsidR="00EC7CA5" w:rsidRDefault="00EC7CA5" w:rsidP="00D47333">
            <w:pPr>
              <w:jc w:val="center"/>
              <w:rPr>
                <w:rFonts w:eastAsia="Times New Roman" w:cs="Times New Roman"/>
                <w:b/>
                <w:szCs w:val="24"/>
              </w:rPr>
            </w:pPr>
          </w:p>
          <w:p w14:paraId="3FD038F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2269AF3" w14:textId="77777777" w:rsidR="00EC7CA5" w:rsidRDefault="00EC7CA5" w:rsidP="00D47333">
            <w:pPr>
              <w:jc w:val="center"/>
              <w:rPr>
                <w:rFonts w:eastAsia="Times New Roman" w:cs="Times New Roman"/>
                <w:szCs w:val="24"/>
              </w:rPr>
            </w:pPr>
            <w:r>
              <w:rPr>
                <w:rFonts w:eastAsia="Times New Roman" w:cs="Times New Roman"/>
                <w:szCs w:val="24"/>
              </w:rPr>
              <w:lastRenderedPageBreak/>
              <w:t>25/11/2019</w:t>
            </w:r>
          </w:p>
          <w:p w14:paraId="0E1324BD"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F750C94" w14:textId="77777777" w:rsidR="00EC7CA5" w:rsidRDefault="00EC7CA5" w:rsidP="00D47333">
            <w:pPr>
              <w:jc w:val="center"/>
              <w:rPr>
                <w:rFonts w:eastAsia="Times New Roman" w:cs="Times New Roman"/>
                <w:szCs w:val="24"/>
              </w:rPr>
            </w:pPr>
            <w:r>
              <w:rPr>
                <w:rFonts w:eastAsia="Times New Roman" w:cs="Times New Roman"/>
                <w:szCs w:val="24"/>
              </w:rPr>
              <w:t>28/11/2019</w:t>
            </w:r>
          </w:p>
          <w:p w14:paraId="187039CC" w14:textId="77777777" w:rsidR="00EC7CA5" w:rsidRDefault="00EC7CA5" w:rsidP="00D47333">
            <w:pPr>
              <w:rPr>
                <w:rFonts w:eastAsia="Times New Roman" w:cs="Times New Roman"/>
                <w:b/>
                <w:szCs w:val="24"/>
              </w:rPr>
            </w:pPr>
          </w:p>
        </w:tc>
        <w:tc>
          <w:tcPr>
            <w:tcW w:w="2236" w:type="dxa"/>
          </w:tcPr>
          <w:p w14:paraId="24660B25" w14:textId="77777777" w:rsidR="00EC7CA5" w:rsidRDefault="00EC7CA5" w:rsidP="00D47333">
            <w:pPr>
              <w:jc w:val="center"/>
              <w:rPr>
                <w:rFonts w:eastAsia="Times New Roman" w:cs="Times New Roman"/>
                <w:b/>
                <w:szCs w:val="24"/>
              </w:rPr>
            </w:pPr>
          </w:p>
          <w:p w14:paraId="79C66194" w14:textId="77777777" w:rsidR="00EC7CA5" w:rsidRDefault="00EC7CA5" w:rsidP="00D47333">
            <w:pPr>
              <w:jc w:val="center"/>
              <w:rPr>
                <w:rFonts w:eastAsia="Times New Roman" w:cs="Times New Roman"/>
                <w:b/>
                <w:szCs w:val="24"/>
              </w:rPr>
            </w:pPr>
          </w:p>
          <w:p w14:paraId="4A9A747C"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2738D7E"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28/11/2019 </w:t>
            </w:r>
          </w:p>
          <w:p w14:paraId="4607E973"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3893AFFA" w14:textId="77777777" w:rsidR="00EC7CA5" w:rsidRDefault="00EC7CA5" w:rsidP="00D47333">
            <w:pPr>
              <w:jc w:val="center"/>
              <w:rPr>
                <w:rFonts w:eastAsia="Times New Roman" w:cs="Times New Roman"/>
                <w:szCs w:val="24"/>
              </w:rPr>
            </w:pPr>
            <w:r>
              <w:rPr>
                <w:rFonts w:eastAsia="Times New Roman" w:cs="Times New Roman"/>
                <w:szCs w:val="24"/>
              </w:rPr>
              <w:t xml:space="preserve">01/12/2019 </w:t>
            </w:r>
          </w:p>
          <w:p w14:paraId="14D2E370" w14:textId="77777777" w:rsidR="00EC7CA5" w:rsidRDefault="00EC7CA5" w:rsidP="00D47333">
            <w:pPr>
              <w:rPr>
                <w:rFonts w:eastAsia="Times New Roman" w:cs="Times New Roman"/>
                <w:b/>
                <w:szCs w:val="24"/>
              </w:rPr>
            </w:pPr>
          </w:p>
        </w:tc>
      </w:tr>
    </w:tbl>
    <w:p w14:paraId="3EC0D3E5" w14:textId="77777777" w:rsidR="00EC7CA5" w:rsidRDefault="00EC7CA5" w:rsidP="000F38FA">
      <w:pPr>
        <w:spacing w:line="240" w:lineRule="auto"/>
        <w:rPr>
          <w:rFonts w:eastAsia="Times New Roman" w:cs="Times New Roman"/>
          <w:b/>
          <w:szCs w:val="24"/>
        </w:rPr>
      </w:pPr>
    </w:p>
    <w:p w14:paraId="07DC644F" w14:textId="4005C160" w:rsidR="00EC7CA5" w:rsidRPr="000F38FA" w:rsidRDefault="00EC7CA5" w:rsidP="000F38FA">
      <w:pPr>
        <w:ind w:firstLine="0"/>
        <w:rPr>
          <w:rFonts w:eastAsia="Times New Roman" w:cs="Times New Roman"/>
          <w:b/>
          <w:szCs w:val="24"/>
          <w:u w:val="single"/>
        </w:rPr>
      </w:pPr>
      <w:r w:rsidRPr="00A2338F">
        <w:rPr>
          <w:rFonts w:eastAsia="Times New Roman" w:cs="Times New Roman"/>
          <w:b/>
          <w:szCs w:val="24"/>
          <w:u w:val="single"/>
        </w:rPr>
        <w:t>Equipo de calidad (Requerimientos de comunicación y transferencia de información 1 y 2)</w:t>
      </w:r>
    </w:p>
    <w:p w14:paraId="2D00DF86" w14:textId="77777777" w:rsidR="00EC7CA5" w:rsidRDefault="00EC7CA5" w:rsidP="000F38FA">
      <w:pPr>
        <w:ind w:firstLine="0"/>
        <w:rPr>
          <w:rFonts w:eastAsia="Times New Roman" w:cs="Times New Roman"/>
          <w:b/>
          <w:szCs w:val="24"/>
        </w:rPr>
      </w:pPr>
      <w:r>
        <w:rPr>
          <w:rFonts w:eastAsia="Times New Roman" w:cs="Times New Roman"/>
          <w:b/>
          <w:szCs w:val="24"/>
        </w:rPr>
        <w:t>Casos de uso #04 y #08</w:t>
      </w:r>
    </w:p>
    <w:p w14:paraId="158BF3B2" w14:textId="77777777" w:rsidR="00EC7CA5" w:rsidRDefault="00EC7CA5" w:rsidP="000F38FA">
      <w:pPr>
        <w:ind w:firstLine="0"/>
        <w:rPr>
          <w:rFonts w:eastAsia="Times New Roman" w:cs="Times New Roman"/>
          <w:b/>
          <w:szCs w:val="24"/>
        </w:rPr>
      </w:pPr>
      <w:r>
        <w:rPr>
          <w:rFonts w:eastAsia="Times New Roman" w:cs="Times New Roman"/>
          <w:b/>
          <w:szCs w:val="24"/>
        </w:rPr>
        <w:t>Nombre CU04: Crear región (tabla parámetro)</w:t>
      </w:r>
    </w:p>
    <w:p w14:paraId="5B395E21" w14:textId="49AAC7A3" w:rsidR="00EC7CA5" w:rsidRDefault="00EC7CA5" w:rsidP="000F392A">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99"/>
        <w:gridCol w:w="3366"/>
        <w:gridCol w:w="2265"/>
        <w:gridCol w:w="2610"/>
      </w:tblGrid>
      <w:tr w:rsidR="00EC7CA5" w14:paraId="5E399F16" w14:textId="77777777" w:rsidTr="00D47333">
        <w:trPr>
          <w:trHeight w:val="20"/>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F114"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w:t>
            </w:r>
          </w:p>
        </w:tc>
        <w:tc>
          <w:tcPr>
            <w:tcW w:w="33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1964FB"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43CD6C"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2C72B6"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7B67EB1" w14:textId="77777777" w:rsidTr="00D47333">
        <w:trPr>
          <w:trHeight w:val="76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98E934" w14:textId="77777777" w:rsidR="00EC7CA5" w:rsidRDefault="00EC7CA5" w:rsidP="00D47333">
            <w:pPr>
              <w:spacing w:line="240" w:lineRule="auto"/>
              <w:jc w:val="center"/>
              <w:rPr>
                <w:rFonts w:eastAsia="Times New Roman" w:cs="Times New Roman"/>
                <w:szCs w:val="24"/>
              </w:rPr>
            </w:pPr>
          </w:p>
          <w:p w14:paraId="7C376467" w14:textId="77777777" w:rsidR="00EC7CA5" w:rsidRDefault="00EC7CA5" w:rsidP="00D47333">
            <w:pPr>
              <w:spacing w:line="240" w:lineRule="auto"/>
              <w:jc w:val="center"/>
              <w:rPr>
                <w:rFonts w:eastAsia="Times New Roman" w:cs="Times New Roman"/>
                <w:szCs w:val="24"/>
              </w:rPr>
            </w:pPr>
          </w:p>
          <w:p w14:paraId="7413AE90" w14:textId="77777777" w:rsidR="00EC7CA5" w:rsidRDefault="00EC7CA5" w:rsidP="00D47333">
            <w:pPr>
              <w:spacing w:line="240" w:lineRule="auto"/>
              <w:jc w:val="center"/>
              <w:rPr>
                <w:rFonts w:eastAsia="Times New Roman" w:cs="Times New Roman"/>
                <w:szCs w:val="24"/>
              </w:rPr>
            </w:pPr>
          </w:p>
          <w:p w14:paraId="321CC0ED" w14:textId="77777777" w:rsidR="00EC7CA5" w:rsidRDefault="00EC7CA5" w:rsidP="00D47333">
            <w:pPr>
              <w:spacing w:line="240" w:lineRule="auto"/>
              <w:jc w:val="center"/>
              <w:rPr>
                <w:rFonts w:eastAsia="Times New Roman" w:cs="Times New Roman"/>
                <w:szCs w:val="24"/>
              </w:rPr>
            </w:pPr>
          </w:p>
          <w:p w14:paraId="14220C42" w14:textId="77777777" w:rsidR="00EC7CA5" w:rsidRDefault="00EC7CA5" w:rsidP="00D47333">
            <w:pPr>
              <w:spacing w:line="240" w:lineRule="auto"/>
              <w:jc w:val="center"/>
              <w:rPr>
                <w:rFonts w:eastAsia="Times New Roman" w:cs="Times New Roman"/>
                <w:szCs w:val="24"/>
              </w:rPr>
            </w:pPr>
          </w:p>
          <w:p w14:paraId="793CF061" w14:textId="77777777" w:rsidR="00EC7CA5" w:rsidRDefault="00EC7CA5" w:rsidP="00D47333">
            <w:pPr>
              <w:spacing w:line="240" w:lineRule="auto"/>
              <w:jc w:val="center"/>
              <w:rPr>
                <w:rFonts w:eastAsia="Times New Roman" w:cs="Times New Roman"/>
                <w:szCs w:val="24"/>
              </w:rPr>
            </w:pPr>
          </w:p>
          <w:p w14:paraId="31DEA01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366" w:type="dxa"/>
            <w:tcBorders>
              <w:bottom w:val="single" w:sz="8" w:space="0" w:color="000000"/>
              <w:right w:val="single" w:sz="8" w:space="0" w:color="000000"/>
            </w:tcBorders>
            <w:tcMar>
              <w:top w:w="100" w:type="dxa"/>
              <w:left w:w="100" w:type="dxa"/>
              <w:bottom w:w="100" w:type="dxa"/>
              <w:right w:w="100" w:type="dxa"/>
            </w:tcMar>
          </w:tcPr>
          <w:p w14:paraId="44B16182"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63F6A46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80EA82B"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556206F"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Diagrama de caso de uso.</w:t>
            </w:r>
          </w:p>
          <w:p w14:paraId="44271F9C"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BF482FB"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51B2D2"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Actividad 1.1</w:t>
            </w:r>
          </w:p>
          <w:p w14:paraId="7F4601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6/2019</w:t>
            </w:r>
          </w:p>
          <w:p w14:paraId="3BBDE5F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w:t>
            </w:r>
          </w:p>
          <w:p w14:paraId="7F2BE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6/2019</w:t>
            </w:r>
          </w:p>
          <w:p w14:paraId="52164F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3CEDEF3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0EFE85BF" w14:textId="77777777" w:rsidR="00EC7CA5" w:rsidRDefault="00EC7CA5" w:rsidP="00D47333">
            <w:pPr>
              <w:spacing w:line="240" w:lineRule="auto"/>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555D9A6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6/2019</w:t>
            </w:r>
          </w:p>
          <w:p w14:paraId="02F9F74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4A8F402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6/2019</w:t>
            </w:r>
          </w:p>
          <w:p w14:paraId="749D9D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5DAB17A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6/2019</w:t>
            </w:r>
          </w:p>
        </w:tc>
      </w:tr>
      <w:tr w:rsidR="00EC7CA5" w14:paraId="4FC736DA" w14:textId="77777777" w:rsidTr="00D47333">
        <w:trPr>
          <w:trHeight w:val="48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F2701CC" w14:textId="77777777" w:rsidR="00EC7CA5" w:rsidRDefault="00EC7CA5" w:rsidP="00D47333">
            <w:pPr>
              <w:spacing w:line="240" w:lineRule="auto"/>
              <w:jc w:val="center"/>
              <w:rPr>
                <w:rFonts w:eastAsia="Times New Roman" w:cs="Times New Roman"/>
                <w:szCs w:val="24"/>
              </w:rPr>
            </w:pPr>
          </w:p>
          <w:p w14:paraId="167CE37A" w14:textId="77777777" w:rsidR="00EC7CA5" w:rsidRDefault="00EC7CA5" w:rsidP="00D47333">
            <w:pPr>
              <w:spacing w:line="240" w:lineRule="auto"/>
              <w:jc w:val="center"/>
              <w:rPr>
                <w:rFonts w:eastAsia="Times New Roman" w:cs="Times New Roman"/>
                <w:szCs w:val="24"/>
              </w:rPr>
            </w:pPr>
          </w:p>
          <w:p w14:paraId="502F763E" w14:textId="77777777" w:rsidR="00EC7CA5" w:rsidRDefault="00EC7CA5" w:rsidP="00D47333">
            <w:pPr>
              <w:spacing w:line="240" w:lineRule="auto"/>
              <w:jc w:val="center"/>
              <w:rPr>
                <w:rFonts w:eastAsia="Times New Roman" w:cs="Times New Roman"/>
                <w:szCs w:val="24"/>
              </w:rPr>
            </w:pPr>
          </w:p>
          <w:p w14:paraId="47D807D5" w14:textId="77777777" w:rsidR="00EC7CA5" w:rsidRDefault="00EC7CA5" w:rsidP="00D47333">
            <w:pPr>
              <w:spacing w:line="240" w:lineRule="auto"/>
              <w:jc w:val="center"/>
              <w:rPr>
                <w:rFonts w:eastAsia="Times New Roman" w:cs="Times New Roman"/>
                <w:szCs w:val="24"/>
              </w:rPr>
            </w:pPr>
          </w:p>
          <w:p w14:paraId="45B15204" w14:textId="77777777" w:rsidR="00EC7CA5" w:rsidRDefault="00EC7CA5" w:rsidP="00D47333">
            <w:pPr>
              <w:spacing w:line="240" w:lineRule="auto"/>
              <w:jc w:val="center"/>
              <w:rPr>
                <w:rFonts w:eastAsia="Times New Roman" w:cs="Times New Roman"/>
                <w:szCs w:val="24"/>
              </w:rPr>
            </w:pPr>
          </w:p>
          <w:p w14:paraId="3EA442EA" w14:textId="77777777" w:rsidR="00EC7CA5" w:rsidRDefault="00EC7CA5" w:rsidP="00D47333">
            <w:pPr>
              <w:spacing w:line="240" w:lineRule="auto"/>
              <w:jc w:val="center"/>
              <w:rPr>
                <w:rFonts w:eastAsia="Times New Roman" w:cs="Times New Roman"/>
                <w:szCs w:val="24"/>
              </w:rPr>
            </w:pPr>
          </w:p>
          <w:p w14:paraId="3EA7CE38" w14:textId="77777777" w:rsidR="00EC7CA5" w:rsidRDefault="00EC7CA5" w:rsidP="00D47333">
            <w:pPr>
              <w:spacing w:line="240" w:lineRule="auto"/>
              <w:rPr>
                <w:rFonts w:eastAsia="Times New Roman" w:cs="Times New Roman"/>
                <w:szCs w:val="24"/>
              </w:rPr>
            </w:pPr>
          </w:p>
          <w:p w14:paraId="469F118F" w14:textId="77777777" w:rsidR="00EC7CA5" w:rsidRDefault="00EC7CA5" w:rsidP="00D47333">
            <w:pPr>
              <w:spacing w:line="240" w:lineRule="auto"/>
              <w:jc w:val="center"/>
              <w:rPr>
                <w:rFonts w:eastAsia="Times New Roman" w:cs="Times New Roman"/>
                <w:szCs w:val="24"/>
              </w:rPr>
            </w:pPr>
          </w:p>
          <w:p w14:paraId="5F71854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366" w:type="dxa"/>
            <w:tcBorders>
              <w:bottom w:val="single" w:sz="8" w:space="0" w:color="000000"/>
              <w:right w:val="single" w:sz="8" w:space="0" w:color="000000"/>
            </w:tcBorders>
            <w:tcMar>
              <w:top w:w="100" w:type="dxa"/>
              <w:left w:w="100" w:type="dxa"/>
              <w:bottom w:w="100" w:type="dxa"/>
              <w:right w:w="100" w:type="dxa"/>
            </w:tcMar>
          </w:tcPr>
          <w:p w14:paraId="21129E9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25B616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6B54027"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526B02CA"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Modelado de dominio.</w:t>
            </w:r>
          </w:p>
          <w:p w14:paraId="6E56EB6D"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Plan de pruebas.</w:t>
            </w:r>
          </w:p>
          <w:p w14:paraId="1792B1F5"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l diseño de pruebas.</w:t>
            </w:r>
          </w:p>
          <w:p w14:paraId="71C1B322" w14:textId="77777777" w:rsidR="00EC7CA5" w:rsidRPr="007078A7"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2F0202DC" w14:textId="77777777" w:rsidR="00EC7CA5" w:rsidRDefault="00EC7CA5" w:rsidP="00D47333">
            <w:pPr>
              <w:spacing w:line="240" w:lineRule="auto"/>
              <w:rPr>
                <w:rFonts w:eastAsia="Times New Roman" w:cs="Times New Roman"/>
                <w:b/>
                <w:szCs w:val="24"/>
              </w:rPr>
            </w:pPr>
          </w:p>
          <w:p w14:paraId="7B346DC9" w14:textId="77777777" w:rsidR="00EC7CA5" w:rsidRDefault="00EC7CA5" w:rsidP="00D47333">
            <w:pPr>
              <w:spacing w:line="240" w:lineRule="auto"/>
              <w:rPr>
                <w:rFonts w:eastAsia="Times New Roman" w:cs="Times New Roman"/>
                <w:b/>
                <w:szCs w:val="24"/>
              </w:rPr>
            </w:pPr>
          </w:p>
          <w:p w14:paraId="2564BD3E" w14:textId="77777777" w:rsidR="00EC7CA5" w:rsidRDefault="00EC7CA5" w:rsidP="00D47333">
            <w:pPr>
              <w:spacing w:line="240" w:lineRule="auto"/>
              <w:rPr>
                <w:rFonts w:eastAsia="Times New Roman" w:cs="Times New Roman"/>
                <w:b/>
                <w:szCs w:val="24"/>
              </w:rPr>
            </w:pPr>
          </w:p>
          <w:p w14:paraId="24BCCBD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9E5BD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6/2019</w:t>
            </w:r>
          </w:p>
          <w:p w14:paraId="7D922E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BFEA2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22AA6F3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7F78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8/06/2019</w:t>
            </w:r>
          </w:p>
          <w:p w14:paraId="4A663D3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6/2019</w:t>
            </w:r>
          </w:p>
          <w:p w14:paraId="4F46C80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6974DA6F" w14:textId="77777777" w:rsidR="00EC7CA5" w:rsidRDefault="00EC7CA5" w:rsidP="00D47333">
            <w:pPr>
              <w:spacing w:line="240" w:lineRule="auto"/>
              <w:jc w:val="center"/>
              <w:rPr>
                <w:rFonts w:eastAsia="Times New Roman" w:cs="Times New Roman"/>
                <w:szCs w:val="24"/>
              </w:rPr>
            </w:pPr>
          </w:p>
          <w:p w14:paraId="42ECB402" w14:textId="77777777" w:rsidR="00EC7CA5" w:rsidRDefault="00EC7CA5" w:rsidP="00D47333">
            <w:pPr>
              <w:spacing w:line="240" w:lineRule="auto"/>
              <w:jc w:val="center"/>
              <w:rPr>
                <w:rFonts w:eastAsia="Times New Roman" w:cs="Times New Roman"/>
                <w:szCs w:val="24"/>
              </w:rPr>
            </w:pPr>
          </w:p>
          <w:p w14:paraId="0DC288D8" w14:textId="77777777" w:rsidR="00EC7CA5" w:rsidRDefault="00EC7CA5" w:rsidP="00D47333">
            <w:pPr>
              <w:spacing w:line="240" w:lineRule="auto"/>
              <w:jc w:val="center"/>
              <w:rPr>
                <w:rFonts w:eastAsia="Times New Roman" w:cs="Times New Roman"/>
                <w:szCs w:val="24"/>
              </w:rPr>
            </w:pPr>
          </w:p>
          <w:p w14:paraId="7B089152"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2.1:2</w:t>
            </w:r>
          </w:p>
          <w:p w14:paraId="12BBE2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4CE303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6/2019</w:t>
            </w:r>
          </w:p>
          <w:p w14:paraId="3C1A2C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53238A2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30/06/2019</w:t>
            </w:r>
          </w:p>
          <w:p w14:paraId="1578BD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5401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562B2214" w14:textId="77777777" w:rsidR="00EC7CA5" w:rsidRDefault="00EC7CA5" w:rsidP="00D47333">
            <w:pPr>
              <w:spacing w:line="240" w:lineRule="auto"/>
              <w:jc w:val="center"/>
              <w:rPr>
                <w:rFonts w:eastAsia="Times New Roman" w:cs="Times New Roman"/>
                <w:b/>
                <w:szCs w:val="24"/>
              </w:rPr>
            </w:pPr>
          </w:p>
        </w:tc>
      </w:tr>
    </w:tbl>
    <w:p w14:paraId="28901E04" w14:textId="77777777" w:rsidR="00EC7CA5" w:rsidRDefault="00EC7CA5" w:rsidP="000F392A">
      <w:pPr>
        <w:spacing w:line="240" w:lineRule="auto"/>
        <w:ind w:firstLine="0"/>
        <w:rPr>
          <w:rFonts w:eastAsia="Times New Roman" w:cs="Times New Roman"/>
          <w:b/>
          <w:szCs w:val="24"/>
        </w:rPr>
      </w:pPr>
    </w:p>
    <w:p w14:paraId="3BDC4A9B" w14:textId="77777777" w:rsidR="00EC7CA5" w:rsidRDefault="00EC7CA5" w:rsidP="000F392A">
      <w:pPr>
        <w:ind w:firstLine="0"/>
        <w:rPr>
          <w:rFonts w:eastAsia="Times New Roman" w:cs="Times New Roman"/>
          <w:b/>
          <w:szCs w:val="24"/>
        </w:rPr>
      </w:pPr>
      <w:r>
        <w:rPr>
          <w:rFonts w:eastAsia="Times New Roman" w:cs="Times New Roman"/>
          <w:b/>
          <w:szCs w:val="24"/>
        </w:rPr>
        <w:t>Casos de uso #16 y #10</w:t>
      </w:r>
    </w:p>
    <w:p w14:paraId="0D26FD45" w14:textId="77777777" w:rsidR="00EC7CA5" w:rsidRDefault="00EC7CA5" w:rsidP="000F392A">
      <w:pPr>
        <w:ind w:firstLine="0"/>
        <w:rPr>
          <w:rFonts w:eastAsia="Times New Roman" w:cs="Times New Roman"/>
          <w:b/>
          <w:szCs w:val="24"/>
        </w:rPr>
      </w:pPr>
      <w:r>
        <w:rPr>
          <w:rFonts w:eastAsia="Times New Roman" w:cs="Times New Roman"/>
          <w:b/>
          <w:szCs w:val="24"/>
        </w:rPr>
        <w:t xml:space="preserve">Nombre CU16: Crear mantenimiento (tabla parámetro) </w:t>
      </w:r>
    </w:p>
    <w:p w14:paraId="3DA12A53" w14:textId="2F7DAAA9" w:rsidR="00EC7CA5" w:rsidRDefault="00EC7CA5" w:rsidP="000F392A">
      <w:pPr>
        <w:ind w:firstLine="0"/>
        <w:rPr>
          <w:rFonts w:eastAsia="Times New Roman" w:cs="Times New Roman"/>
          <w:b/>
          <w:szCs w:val="24"/>
        </w:rPr>
      </w:pPr>
      <w:r>
        <w:rPr>
          <w:rFonts w:eastAsia="Times New Roman" w:cs="Times New Roman"/>
          <w:b/>
          <w:szCs w:val="24"/>
        </w:rPr>
        <w:t>Nombre CU10: Crear alerta (tabla parámetro)</w:t>
      </w:r>
    </w:p>
    <w:tbl>
      <w:tblPr>
        <w:tblW w:w="892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591"/>
      </w:tblGrid>
      <w:tr w:rsidR="00EC7CA5" w14:paraId="54761826" w14:textId="77777777" w:rsidTr="00D47333">
        <w:trPr>
          <w:trHeight w:val="20"/>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17D9A"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C79C6"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F89271"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59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7005E"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7342C8F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894956" w14:textId="77777777" w:rsidR="00EC7CA5" w:rsidRDefault="00EC7CA5" w:rsidP="00D47333">
            <w:pPr>
              <w:spacing w:line="240" w:lineRule="auto"/>
              <w:jc w:val="center"/>
              <w:rPr>
                <w:rFonts w:eastAsia="Times New Roman" w:cs="Times New Roman"/>
                <w:szCs w:val="24"/>
              </w:rPr>
            </w:pPr>
          </w:p>
          <w:p w14:paraId="1ACF58C9" w14:textId="77777777" w:rsidR="00EC7CA5" w:rsidRDefault="00EC7CA5" w:rsidP="00D47333">
            <w:pPr>
              <w:spacing w:line="240" w:lineRule="auto"/>
              <w:jc w:val="center"/>
              <w:rPr>
                <w:rFonts w:eastAsia="Times New Roman" w:cs="Times New Roman"/>
                <w:szCs w:val="24"/>
              </w:rPr>
            </w:pPr>
          </w:p>
          <w:p w14:paraId="1F8DEA1E" w14:textId="77777777" w:rsidR="00EC7CA5" w:rsidRDefault="00EC7CA5" w:rsidP="00D47333">
            <w:pPr>
              <w:spacing w:line="240" w:lineRule="auto"/>
              <w:jc w:val="center"/>
              <w:rPr>
                <w:rFonts w:eastAsia="Times New Roman" w:cs="Times New Roman"/>
                <w:szCs w:val="24"/>
              </w:rPr>
            </w:pPr>
          </w:p>
          <w:p w14:paraId="5412BF19" w14:textId="77777777" w:rsidR="00EC7CA5" w:rsidRDefault="00EC7CA5" w:rsidP="009C018C">
            <w:pPr>
              <w:spacing w:line="240" w:lineRule="auto"/>
              <w:ind w:firstLine="0"/>
              <w:rPr>
                <w:rFonts w:eastAsia="Times New Roman" w:cs="Times New Roman"/>
                <w:szCs w:val="24"/>
              </w:rPr>
            </w:pPr>
          </w:p>
          <w:p w14:paraId="6E39FB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4162BFD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04660874"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95EF4D9"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2AE41734"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Diagrama de caso de uso.</w:t>
            </w:r>
          </w:p>
          <w:p w14:paraId="0B5AEEB9"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3A84F7F7"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1A298085"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45343439" w14:textId="77777777" w:rsidR="00EC7CA5" w:rsidRDefault="00EC7CA5" w:rsidP="00D47333">
            <w:pPr>
              <w:spacing w:line="240" w:lineRule="auto"/>
              <w:rPr>
                <w:rFonts w:eastAsia="Times New Roman" w:cs="Times New Roman"/>
                <w:b/>
                <w:szCs w:val="24"/>
              </w:rPr>
            </w:pPr>
          </w:p>
          <w:p w14:paraId="7EC45A9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DD4B55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743E8E8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1EEE6713"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7/2019</w:t>
            </w:r>
          </w:p>
          <w:p w14:paraId="3AF506F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6518FB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7/2019</w:t>
            </w:r>
          </w:p>
        </w:tc>
        <w:tc>
          <w:tcPr>
            <w:tcW w:w="2591" w:type="dxa"/>
            <w:tcBorders>
              <w:bottom w:val="single" w:sz="8" w:space="0" w:color="000000"/>
              <w:right w:val="single" w:sz="8" w:space="0" w:color="000000"/>
            </w:tcBorders>
            <w:tcMar>
              <w:top w:w="100" w:type="dxa"/>
              <w:left w:w="100" w:type="dxa"/>
              <w:bottom w:w="100" w:type="dxa"/>
              <w:right w:w="100" w:type="dxa"/>
            </w:tcMar>
          </w:tcPr>
          <w:p w14:paraId="0A626E4C"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D2E02AB" w14:textId="77777777" w:rsidR="00EC7CA5" w:rsidRDefault="00EC7CA5" w:rsidP="00D47333">
            <w:pPr>
              <w:spacing w:line="240" w:lineRule="auto"/>
              <w:rPr>
                <w:rFonts w:eastAsia="Times New Roman" w:cs="Times New Roman"/>
                <w:szCs w:val="24"/>
              </w:rPr>
            </w:pPr>
          </w:p>
          <w:p w14:paraId="692948A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FD4926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7/2019</w:t>
            </w:r>
          </w:p>
          <w:p w14:paraId="490200B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CE2516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7/2019</w:t>
            </w:r>
          </w:p>
          <w:p w14:paraId="4159F6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34B853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07/2019</w:t>
            </w:r>
          </w:p>
        </w:tc>
      </w:tr>
      <w:tr w:rsidR="00EC7CA5" w14:paraId="45A06BF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40C09" w14:textId="77777777" w:rsidR="00EC7CA5" w:rsidRDefault="00EC7CA5" w:rsidP="00D47333">
            <w:pPr>
              <w:spacing w:line="240" w:lineRule="auto"/>
              <w:jc w:val="center"/>
              <w:rPr>
                <w:rFonts w:eastAsia="Times New Roman" w:cs="Times New Roman"/>
                <w:szCs w:val="24"/>
              </w:rPr>
            </w:pPr>
          </w:p>
          <w:p w14:paraId="55EE958D" w14:textId="77777777" w:rsidR="00EC7CA5" w:rsidRDefault="00EC7CA5" w:rsidP="00D47333">
            <w:pPr>
              <w:spacing w:line="240" w:lineRule="auto"/>
              <w:jc w:val="center"/>
              <w:rPr>
                <w:rFonts w:eastAsia="Times New Roman" w:cs="Times New Roman"/>
                <w:szCs w:val="24"/>
              </w:rPr>
            </w:pPr>
          </w:p>
          <w:p w14:paraId="3CEC2BB9" w14:textId="77777777" w:rsidR="00EC7CA5" w:rsidRDefault="00EC7CA5" w:rsidP="00D47333">
            <w:pPr>
              <w:spacing w:line="240" w:lineRule="auto"/>
              <w:jc w:val="center"/>
              <w:rPr>
                <w:rFonts w:eastAsia="Times New Roman" w:cs="Times New Roman"/>
                <w:szCs w:val="24"/>
              </w:rPr>
            </w:pPr>
          </w:p>
          <w:p w14:paraId="4B562874" w14:textId="77777777" w:rsidR="00EC7CA5" w:rsidRDefault="00EC7CA5" w:rsidP="00D47333">
            <w:pPr>
              <w:spacing w:line="240" w:lineRule="auto"/>
              <w:jc w:val="center"/>
              <w:rPr>
                <w:rFonts w:eastAsia="Times New Roman" w:cs="Times New Roman"/>
                <w:szCs w:val="24"/>
              </w:rPr>
            </w:pPr>
          </w:p>
          <w:p w14:paraId="435AD896" w14:textId="77777777" w:rsidR="00EC7CA5" w:rsidRDefault="00EC7CA5" w:rsidP="00D47333">
            <w:pPr>
              <w:spacing w:line="240" w:lineRule="auto"/>
              <w:jc w:val="center"/>
              <w:rPr>
                <w:rFonts w:eastAsia="Times New Roman" w:cs="Times New Roman"/>
                <w:szCs w:val="24"/>
              </w:rPr>
            </w:pPr>
          </w:p>
          <w:p w14:paraId="0F33C24B" w14:textId="77777777" w:rsidR="00EC7CA5" w:rsidRDefault="00EC7CA5" w:rsidP="00D47333">
            <w:pPr>
              <w:spacing w:line="240" w:lineRule="auto"/>
              <w:jc w:val="center"/>
              <w:rPr>
                <w:rFonts w:eastAsia="Times New Roman" w:cs="Times New Roman"/>
                <w:szCs w:val="24"/>
              </w:rPr>
            </w:pPr>
          </w:p>
          <w:p w14:paraId="4FB17BE1" w14:textId="77777777" w:rsidR="00EC7CA5" w:rsidRDefault="00EC7CA5" w:rsidP="00D47333">
            <w:pPr>
              <w:spacing w:line="240" w:lineRule="auto"/>
              <w:jc w:val="center"/>
              <w:rPr>
                <w:rFonts w:eastAsia="Times New Roman" w:cs="Times New Roman"/>
                <w:szCs w:val="24"/>
              </w:rPr>
            </w:pPr>
          </w:p>
          <w:p w14:paraId="66EA4F43" w14:textId="77777777" w:rsidR="00EC7CA5" w:rsidRDefault="00EC7CA5" w:rsidP="00D47333">
            <w:pPr>
              <w:spacing w:line="240" w:lineRule="auto"/>
              <w:jc w:val="center"/>
              <w:rPr>
                <w:rFonts w:eastAsia="Times New Roman" w:cs="Times New Roman"/>
                <w:szCs w:val="24"/>
              </w:rPr>
            </w:pPr>
          </w:p>
          <w:p w14:paraId="45EFA617" w14:textId="77777777" w:rsidR="00EC7CA5" w:rsidRDefault="00EC7CA5" w:rsidP="00D47333">
            <w:pPr>
              <w:spacing w:line="240" w:lineRule="auto"/>
              <w:jc w:val="center"/>
              <w:rPr>
                <w:rFonts w:eastAsia="Times New Roman" w:cs="Times New Roman"/>
                <w:szCs w:val="24"/>
              </w:rPr>
            </w:pPr>
          </w:p>
          <w:p w14:paraId="15C397A6" w14:textId="77777777" w:rsidR="00EC7CA5" w:rsidRDefault="00EC7CA5" w:rsidP="00D47333">
            <w:pPr>
              <w:spacing w:line="240" w:lineRule="auto"/>
              <w:rPr>
                <w:rFonts w:eastAsia="Times New Roman" w:cs="Times New Roman"/>
                <w:szCs w:val="24"/>
              </w:rPr>
            </w:pPr>
          </w:p>
          <w:p w14:paraId="0B9D863D" w14:textId="77777777" w:rsidR="00EC7CA5" w:rsidRDefault="00EC7CA5" w:rsidP="00D47333">
            <w:pPr>
              <w:spacing w:line="240" w:lineRule="auto"/>
              <w:jc w:val="center"/>
              <w:rPr>
                <w:rFonts w:eastAsia="Times New Roman" w:cs="Times New Roman"/>
                <w:szCs w:val="24"/>
              </w:rPr>
            </w:pPr>
          </w:p>
          <w:p w14:paraId="353377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1289A7B0"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5F2B4F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158A7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46E31E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Modelado de dominio.</w:t>
            </w:r>
          </w:p>
          <w:p w14:paraId="227C4A2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Plan de pruebas.</w:t>
            </w:r>
          </w:p>
          <w:p w14:paraId="153468BF"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l diseño de pruebas.</w:t>
            </w:r>
          </w:p>
          <w:p w14:paraId="16A326EE" w14:textId="77777777" w:rsidR="00EC7CA5" w:rsidRPr="007078A7"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0C192D24" w14:textId="77777777" w:rsidR="00EC7CA5" w:rsidRDefault="00EC7CA5" w:rsidP="00D47333">
            <w:pPr>
              <w:spacing w:line="240" w:lineRule="auto"/>
              <w:rPr>
                <w:rFonts w:eastAsia="Times New Roman" w:cs="Times New Roman"/>
                <w:b/>
                <w:szCs w:val="24"/>
              </w:rPr>
            </w:pPr>
          </w:p>
          <w:p w14:paraId="3CE565CA" w14:textId="77777777" w:rsidR="00EC7CA5" w:rsidRDefault="00EC7CA5" w:rsidP="00D47333">
            <w:pPr>
              <w:spacing w:line="240" w:lineRule="auto"/>
              <w:rPr>
                <w:rFonts w:eastAsia="Times New Roman" w:cs="Times New Roman"/>
                <w:b/>
                <w:szCs w:val="24"/>
              </w:rPr>
            </w:pPr>
          </w:p>
          <w:p w14:paraId="477EDA9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68939A8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7/2019</w:t>
            </w:r>
          </w:p>
          <w:p w14:paraId="019C338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07210B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7/2019</w:t>
            </w:r>
          </w:p>
          <w:p w14:paraId="12F7552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58AB25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7/2019</w:t>
            </w:r>
          </w:p>
          <w:p w14:paraId="24E80F5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7/2019</w:t>
            </w:r>
          </w:p>
          <w:p w14:paraId="75A159BD" w14:textId="77777777" w:rsidR="00EC7CA5" w:rsidRDefault="00EC7CA5" w:rsidP="00D47333">
            <w:pPr>
              <w:spacing w:line="240" w:lineRule="auto"/>
              <w:jc w:val="center"/>
              <w:rPr>
                <w:rFonts w:eastAsia="Times New Roman" w:cs="Times New Roman"/>
                <w:b/>
                <w:szCs w:val="24"/>
              </w:rPr>
            </w:pPr>
          </w:p>
        </w:tc>
        <w:tc>
          <w:tcPr>
            <w:tcW w:w="2591" w:type="dxa"/>
            <w:tcBorders>
              <w:bottom w:val="single" w:sz="8" w:space="0" w:color="000000"/>
              <w:right w:val="single" w:sz="8" w:space="0" w:color="000000"/>
            </w:tcBorders>
            <w:tcMar>
              <w:top w:w="100" w:type="dxa"/>
              <w:left w:w="100" w:type="dxa"/>
              <w:bottom w:w="100" w:type="dxa"/>
              <w:right w:w="100" w:type="dxa"/>
            </w:tcMar>
          </w:tcPr>
          <w:p w14:paraId="49FC9F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7B7BC9B8" w14:textId="77777777" w:rsidR="00EC7CA5" w:rsidRDefault="00EC7CA5" w:rsidP="00D47333">
            <w:pPr>
              <w:spacing w:line="240" w:lineRule="auto"/>
              <w:jc w:val="center"/>
              <w:rPr>
                <w:rFonts w:eastAsia="Times New Roman" w:cs="Times New Roman"/>
                <w:szCs w:val="24"/>
              </w:rPr>
            </w:pPr>
          </w:p>
          <w:p w14:paraId="56F6847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4A4597E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07/2019</w:t>
            </w:r>
          </w:p>
          <w:p w14:paraId="6AE2949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116AA2B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2F051A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7/2019</w:t>
            </w:r>
          </w:p>
          <w:p w14:paraId="1879E02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698A8C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7990DDF8" w14:textId="77777777" w:rsidR="00EC7CA5" w:rsidRDefault="00EC7CA5" w:rsidP="00D47333">
            <w:pPr>
              <w:spacing w:line="240" w:lineRule="auto"/>
              <w:jc w:val="center"/>
              <w:rPr>
                <w:rFonts w:eastAsia="Times New Roman" w:cs="Times New Roman"/>
                <w:b/>
                <w:szCs w:val="24"/>
              </w:rPr>
            </w:pPr>
          </w:p>
        </w:tc>
      </w:tr>
    </w:tbl>
    <w:p w14:paraId="365A4908" w14:textId="77777777" w:rsidR="00EC7CA5" w:rsidRDefault="00EC7CA5" w:rsidP="009C018C">
      <w:pPr>
        <w:spacing w:line="240" w:lineRule="auto"/>
        <w:rPr>
          <w:rFonts w:eastAsia="Times New Roman" w:cs="Times New Roman"/>
          <w:b/>
          <w:szCs w:val="24"/>
        </w:rPr>
      </w:pPr>
    </w:p>
    <w:p w14:paraId="40B08622" w14:textId="77777777" w:rsidR="00EC7CA5" w:rsidRDefault="00EC7CA5" w:rsidP="009C018C">
      <w:pPr>
        <w:ind w:firstLine="0"/>
        <w:rPr>
          <w:rFonts w:eastAsia="Times New Roman" w:cs="Times New Roman"/>
          <w:b/>
          <w:szCs w:val="24"/>
        </w:rPr>
      </w:pPr>
      <w:r>
        <w:rPr>
          <w:rFonts w:eastAsia="Times New Roman" w:cs="Times New Roman"/>
          <w:b/>
          <w:szCs w:val="24"/>
        </w:rPr>
        <w:t>Casos de uso #06 y #07</w:t>
      </w:r>
    </w:p>
    <w:p w14:paraId="4F16921A" w14:textId="77777777" w:rsidR="00EC7CA5" w:rsidRDefault="00EC7CA5" w:rsidP="009C018C">
      <w:pPr>
        <w:ind w:firstLine="0"/>
        <w:rPr>
          <w:rFonts w:eastAsia="Times New Roman" w:cs="Times New Roman"/>
          <w:b/>
          <w:szCs w:val="24"/>
        </w:rPr>
      </w:pPr>
      <w:r>
        <w:rPr>
          <w:rFonts w:eastAsia="Times New Roman" w:cs="Times New Roman"/>
          <w:b/>
          <w:szCs w:val="24"/>
        </w:rPr>
        <w:t>Nombre CU06: Crear organización (tabla parámetro)</w:t>
      </w:r>
    </w:p>
    <w:p w14:paraId="20B5BCE7" w14:textId="4D81F4D5" w:rsidR="00EC7CA5" w:rsidRDefault="00EC7CA5" w:rsidP="009C018C">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162"/>
        <w:gridCol w:w="2713"/>
      </w:tblGrid>
      <w:tr w:rsidR="00EC7CA5" w14:paraId="127DDCC7" w14:textId="77777777" w:rsidTr="00D47333">
        <w:trPr>
          <w:trHeight w:val="20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CBE6F"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2A455"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1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271C08"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71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6B3FDD"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2475AB6B"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8B6975" w14:textId="77777777" w:rsidR="00EC7CA5" w:rsidRDefault="00EC7CA5" w:rsidP="00D43C1F">
            <w:pPr>
              <w:spacing w:line="240" w:lineRule="auto"/>
              <w:ind w:firstLine="0"/>
              <w:jc w:val="center"/>
              <w:rPr>
                <w:rFonts w:eastAsia="Times New Roman" w:cs="Times New Roman"/>
                <w:szCs w:val="24"/>
              </w:rPr>
            </w:pPr>
          </w:p>
          <w:p w14:paraId="5C595298" w14:textId="77777777" w:rsidR="00EC7CA5" w:rsidRDefault="00EC7CA5" w:rsidP="00D43C1F">
            <w:pPr>
              <w:spacing w:line="240" w:lineRule="auto"/>
              <w:ind w:firstLine="0"/>
              <w:jc w:val="center"/>
              <w:rPr>
                <w:rFonts w:eastAsia="Times New Roman" w:cs="Times New Roman"/>
                <w:szCs w:val="24"/>
              </w:rPr>
            </w:pPr>
          </w:p>
          <w:p w14:paraId="69C267AF" w14:textId="77777777" w:rsidR="00EC7CA5" w:rsidRDefault="00EC7CA5" w:rsidP="00D43C1F">
            <w:pPr>
              <w:spacing w:line="240" w:lineRule="auto"/>
              <w:ind w:firstLine="0"/>
              <w:jc w:val="center"/>
              <w:rPr>
                <w:rFonts w:eastAsia="Times New Roman" w:cs="Times New Roman"/>
                <w:szCs w:val="24"/>
              </w:rPr>
            </w:pPr>
          </w:p>
          <w:p w14:paraId="6210A167" w14:textId="77777777" w:rsidR="00EC7CA5" w:rsidRDefault="00EC7CA5" w:rsidP="00D43C1F">
            <w:pPr>
              <w:spacing w:line="240" w:lineRule="auto"/>
              <w:ind w:firstLine="0"/>
              <w:jc w:val="center"/>
              <w:rPr>
                <w:rFonts w:eastAsia="Times New Roman" w:cs="Times New Roman"/>
                <w:szCs w:val="24"/>
              </w:rPr>
            </w:pPr>
          </w:p>
          <w:p w14:paraId="330CDDC9" w14:textId="77777777" w:rsidR="00EC7CA5" w:rsidRDefault="00EC7CA5" w:rsidP="00D43C1F">
            <w:pPr>
              <w:spacing w:line="240" w:lineRule="auto"/>
              <w:ind w:firstLine="0"/>
              <w:jc w:val="center"/>
              <w:rPr>
                <w:rFonts w:eastAsia="Times New Roman" w:cs="Times New Roman"/>
                <w:szCs w:val="24"/>
              </w:rPr>
            </w:pPr>
          </w:p>
          <w:p w14:paraId="0FA53B0B" w14:textId="77777777" w:rsidR="00EC7CA5" w:rsidRDefault="00EC7CA5" w:rsidP="00D43C1F">
            <w:pPr>
              <w:spacing w:line="240" w:lineRule="auto"/>
              <w:ind w:firstLine="0"/>
              <w:jc w:val="center"/>
              <w:rPr>
                <w:rFonts w:eastAsia="Times New Roman" w:cs="Times New Roman"/>
                <w:szCs w:val="24"/>
              </w:rPr>
            </w:pPr>
          </w:p>
          <w:p w14:paraId="50D6D25D"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5C510A8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C0EE272"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21208BA"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18E5B531"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Diagrama de caso de uso.</w:t>
            </w:r>
          </w:p>
          <w:p w14:paraId="3F64E8AD"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1D3F0074"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Tipos de pruebas.</w:t>
            </w:r>
          </w:p>
        </w:tc>
        <w:tc>
          <w:tcPr>
            <w:tcW w:w="2162" w:type="dxa"/>
            <w:tcBorders>
              <w:bottom w:val="single" w:sz="8" w:space="0" w:color="000000"/>
              <w:right w:val="single" w:sz="8" w:space="0" w:color="000000"/>
            </w:tcBorders>
            <w:tcMar>
              <w:top w:w="100" w:type="dxa"/>
              <w:left w:w="100" w:type="dxa"/>
              <w:bottom w:w="100" w:type="dxa"/>
              <w:right w:w="100" w:type="dxa"/>
            </w:tcMar>
          </w:tcPr>
          <w:p w14:paraId="1501202F"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673C6DD5" w14:textId="77777777" w:rsidR="00EC7CA5" w:rsidRDefault="00EC7CA5" w:rsidP="00D47333">
            <w:pPr>
              <w:spacing w:line="240" w:lineRule="auto"/>
              <w:jc w:val="center"/>
              <w:rPr>
                <w:rFonts w:eastAsia="Times New Roman" w:cs="Times New Roman"/>
                <w:b/>
                <w:szCs w:val="24"/>
              </w:rPr>
            </w:pPr>
          </w:p>
          <w:p w14:paraId="144E7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2584447"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2F4025B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AF3DA1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7/2019</w:t>
            </w:r>
          </w:p>
          <w:p w14:paraId="08025A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D54F38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7/2019</w:t>
            </w:r>
          </w:p>
        </w:tc>
        <w:tc>
          <w:tcPr>
            <w:tcW w:w="2713" w:type="dxa"/>
            <w:tcBorders>
              <w:bottom w:val="single" w:sz="8" w:space="0" w:color="000000"/>
              <w:right w:val="single" w:sz="8" w:space="0" w:color="000000"/>
            </w:tcBorders>
            <w:tcMar>
              <w:top w:w="100" w:type="dxa"/>
              <w:left w:w="100" w:type="dxa"/>
              <w:bottom w:w="100" w:type="dxa"/>
              <w:right w:w="100" w:type="dxa"/>
            </w:tcMar>
          </w:tcPr>
          <w:p w14:paraId="1F0F3E4A"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26D551DC" w14:textId="77777777" w:rsidR="00EC7CA5" w:rsidRDefault="00EC7CA5" w:rsidP="00D47333">
            <w:pPr>
              <w:spacing w:line="240" w:lineRule="auto"/>
              <w:rPr>
                <w:rFonts w:eastAsia="Times New Roman" w:cs="Times New Roman"/>
                <w:b/>
                <w:szCs w:val="24"/>
              </w:rPr>
            </w:pPr>
          </w:p>
          <w:p w14:paraId="60B2288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2DC8D6E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7/2019</w:t>
            </w:r>
          </w:p>
          <w:p w14:paraId="0CE9F1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05E0C13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7/2019</w:t>
            </w:r>
          </w:p>
          <w:p w14:paraId="1A60244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755DA45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7/2019</w:t>
            </w:r>
          </w:p>
        </w:tc>
      </w:tr>
      <w:tr w:rsidR="00EC7CA5" w14:paraId="015C19D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3DE23D" w14:textId="77777777" w:rsidR="00EC7CA5" w:rsidRDefault="00EC7CA5" w:rsidP="00D43C1F">
            <w:pPr>
              <w:spacing w:line="240" w:lineRule="auto"/>
              <w:ind w:firstLine="0"/>
              <w:jc w:val="center"/>
              <w:rPr>
                <w:rFonts w:eastAsia="Times New Roman" w:cs="Times New Roman"/>
                <w:szCs w:val="24"/>
              </w:rPr>
            </w:pPr>
          </w:p>
          <w:p w14:paraId="4E1D2B1B" w14:textId="77777777" w:rsidR="00EC7CA5" w:rsidRDefault="00EC7CA5" w:rsidP="00D43C1F">
            <w:pPr>
              <w:spacing w:line="240" w:lineRule="auto"/>
              <w:ind w:firstLine="0"/>
              <w:jc w:val="center"/>
              <w:rPr>
                <w:rFonts w:eastAsia="Times New Roman" w:cs="Times New Roman"/>
                <w:szCs w:val="24"/>
              </w:rPr>
            </w:pPr>
          </w:p>
          <w:p w14:paraId="500B88B1" w14:textId="77777777" w:rsidR="00EC7CA5" w:rsidRDefault="00EC7CA5" w:rsidP="00D43C1F">
            <w:pPr>
              <w:spacing w:line="240" w:lineRule="auto"/>
              <w:ind w:firstLine="0"/>
              <w:jc w:val="center"/>
              <w:rPr>
                <w:rFonts w:eastAsia="Times New Roman" w:cs="Times New Roman"/>
                <w:szCs w:val="24"/>
              </w:rPr>
            </w:pPr>
          </w:p>
          <w:p w14:paraId="6587DEFE" w14:textId="77777777" w:rsidR="00EC7CA5" w:rsidRDefault="00EC7CA5" w:rsidP="00D43C1F">
            <w:pPr>
              <w:spacing w:line="240" w:lineRule="auto"/>
              <w:ind w:firstLine="0"/>
              <w:rPr>
                <w:rFonts w:eastAsia="Times New Roman" w:cs="Times New Roman"/>
                <w:szCs w:val="24"/>
              </w:rPr>
            </w:pPr>
          </w:p>
          <w:p w14:paraId="2882974F" w14:textId="77777777" w:rsidR="00EC7CA5" w:rsidRDefault="00EC7CA5" w:rsidP="00D43C1F">
            <w:pPr>
              <w:spacing w:line="240" w:lineRule="auto"/>
              <w:ind w:firstLine="0"/>
              <w:jc w:val="center"/>
              <w:rPr>
                <w:rFonts w:eastAsia="Times New Roman" w:cs="Times New Roman"/>
                <w:szCs w:val="24"/>
              </w:rPr>
            </w:pPr>
          </w:p>
          <w:p w14:paraId="34F36DCB" w14:textId="77777777" w:rsidR="00EC7CA5" w:rsidRDefault="00EC7CA5" w:rsidP="00D43C1F">
            <w:pPr>
              <w:spacing w:line="240" w:lineRule="auto"/>
              <w:ind w:firstLine="0"/>
              <w:jc w:val="center"/>
              <w:rPr>
                <w:rFonts w:eastAsia="Times New Roman" w:cs="Times New Roman"/>
                <w:szCs w:val="24"/>
              </w:rPr>
            </w:pPr>
          </w:p>
          <w:p w14:paraId="79C7D225" w14:textId="77777777" w:rsidR="00EC7CA5" w:rsidRDefault="00EC7CA5" w:rsidP="00D43C1F">
            <w:pPr>
              <w:spacing w:line="240" w:lineRule="auto"/>
              <w:ind w:firstLine="0"/>
              <w:jc w:val="center"/>
              <w:rPr>
                <w:rFonts w:eastAsia="Times New Roman" w:cs="Times New Roman"/>
                <w:szCs w:val="24"/>
              </w:rPr>
            </w:pPr>
          </w:p>
          <w:p w14:paraId="01D5C7A3"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015864C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71FC2E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883D0E7"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F20A3B"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Modelado de dominio.</w:t>
            </w:r>
          </w:p>
          <w:p w14:paraId="077F4AE2"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Plan de pruebas.</w:t>
            </w:r>
          </w:p>
          <w:p w14:paraId="39688496"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l diseño de pruebas.</w:t>
            </w:r>
          </w:p>
          <w:p w14:paraId="79B34914" w14:textId="77777777" w:rsidR="00EC7CA5" w:rsidRPr="007078A7"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162" w:type="dxa"/>
            <w:tcBorders>
              <w:bottom w:val="single" w:sz="8" w:space="0" w:color="000000"/>
              <w:right w:val="single" w:sz="8" w:space="0" w:color="000000"/>
            </w:tcBorders>
            <w:tcMar>
              <w:top w:w="100" w:type="dxa"/>
              <w:left w:w="100" w:type="dxa"/>
              <w:bottom w:w="100" w:type="dxa"/>
              <w:right w:w="100" w:type="dxa"/>
            </w:tcMar>
          </w:tcPr>
          <w:p w14:paraId="6E077541" w14:textId="77777777" w:rsidR="00EC7CA5" w:rsidRDefault="00EC7CA5" w:rsidP="00D47333">
            <w:pPr>
              <w:spacing w:line="240" w:lineRule="auto"/>
              <w:jc w:val="center"/>
              <w:rPr>
                <w:rFonts w:eastAsia="Times New Roman" w:cs="Times New Roman"/>
                <w:b/>
                <w:szCs w:val="24"/>
              </w:rPr>
            </w:pPr>
          </w:p>
          <w:p w14:paraId="2F2A3B85" w14:textId="77777777" w:rsidR="00EC7CA5" w:rsidRDefault="00EC7CA5" w:rsidP="00D47333">
            <w:pPr>
              <w:spacing w:line="240" w:lineRule="auto"/>
              <w:jc w:val="center"/>
              <w:rPr>
                <w:rFonts w:eastAsia="Times New Roman" w:cs="Times New Roman"/>
                <w:b/>
                <w:szCs w:val="24"/>
              </w:rPr>
            </w:pPr>
          </w:p>
          <w:p w14:paraId="023A2F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D37D8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7/2019</w:t>
            </w:r>
          </w:p>
          <w:p w14:paraId="327F5EA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B5F114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7/2019</w:t>
            </w:r>
          </w:p>
          <w:p w14:paraId="69270C4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A0FC1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7/2019</w:t>
            </w:r>
          </w:p>
          <w:p w14:paraId="6991BC7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7/2019</w:t>
            </w:r>
          </w:p>
          <w:p w14:paraId="16F8B605" w14:textId="77777777" w:rsidR="00EC7CA5" w:rsidRDefault="00EC7CA5" w:rsidP="00D47333">
            <w:pPr>
              <w:spacing w:line="240" w:lineRule="auto"/>
              <w:jc w:val="center"/>
              <w:rPr>
                <w:rFonts w:eastAsia="Times New Roman" w:cs="Times New Roman"/>
                <w:b/>
                <w:szCs w:val="24"/>
              </w:rPr>
            </w:pPr>
          </w:p>
        </w:tc>
        <w:tc>
          <w:tcPr>
            <w:tcW w:w="2713" w:type="dxa"/>
            <w:tcBorders>
              <w:bottom w:val="single" w:sz="8" w:space="0" w:color="000000"/>
              <w:right w:val="single" w:sz="8" w:space="0" w:color="000000"/>
            </w:tcBorders>
            <w:tcMar>
              <w:top w:w="100" w:type="dxa"/>
              <w:left w:w="100" w:type="dxa"/>
              <w:bottom w:w="100" w:type="dxa"/>
              <w:right w:w="100" w:type="dxa"/>
            </w:tcMar>
          </w:tcPr>
          <w:p w14:paraId="5E6B90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F94FD36" w14:textId="77777777" w:rsidR="00EC7CA5" w:rsidRDefault="00EC7CA5" w:rsidP="00D47333">
            <w:pPr>
              <w:spacing w:line="240" w:lineRule="auto"/>
              <w:jc w:val="center"/>
              <w:rPr>
                <w:rFonts w:eastAsia="Times New Roman" w:cs="Times New Roman"/>
                <w:b/>
                <w:szCs w:val="24"/>
              </w:rPr>
            </w:pPr>
          </w:p>
          <w:p w14:paraId="71C2DCD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5B9F880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7/2019</w:t>
            </w:r>
          </w:p>
          <w:p w14:paraId="1232B06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6/07/2019</w:t>
            </w:r>
          </w:p>
          <w:p w14:paraId="3DA5AE1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18157AC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7/2019</w:t>
            </w:r>
          </w:p>
          <w:p w14:paraId="0B151CB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43FC215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3A98575B" w14:textId="77777777" w:rsidR="00EC7CA5" w:rsidRDefault="00EC7CA5" w:rsidP="00D47333">
            <w:pPr>
              <w:spacing w:line="240" w:lineRule="auto"/>
              <w:jc w:val="center"/>
              <w:rPr>
                <w:rFonts w:eastAsia="Times New Roman" w:cs="Times New Roman"/>
                <w:b/>
                <w:szCs w:val="24"/>
              </w:rPr>
            </w:pPr>
          </w:p>
        </w:tc>
      </w:tr>
    </w:tbl>
    <w:p w14:paraId="455860DD" w14:textId="77777777" w:rsidR="00EC7CA5" w:rsidRDefault="00EC7CA5" w:rsidP="009C018C">
      <w:pPr>
        <w:spacing w:line="240" w:lineRule="auto"/>
        <w:rPr>
          <w:rFonts w:eastAsia="Times New Roman" w:cs="Times New Roman"/>
          <w:b/>
          <w:szCs w:val="24"/>
        </w:rPr>
      </w:pPr>
    </w:p>
    <w:p w14:paraId="6A88DF9E" w14:textId="77777777" w:rsidR="00EC7CA5" w:rsidRDefault="00EC7CA5" w:rsidP="009C018C">
      <w:pPr>
        <w:ind w:firstLine="0"/>
        <w:rPr>
          <w:rFonts w:eastAsia="Times New Roman" w:cs="Times New Roman"/>
          <w:b/>
          <w:szCs w:val="24"/>
        </w:rPr>
      </w:pPr>
      <w:r>
        <w:rPr>
          <w:rFonts w:eastAsia="Times New Roman" w:cs="Times New Roman"/>
          <w:b/>
          <w:szCs w:val="24"/>
        </w:rPr>
        <w:t>Caso de uso #05</w:t>
      </w:r>
    </w:p>
    <w:p w14:paraId="77EF0746" w14:textId="6A4DE0D3" w:rsidR="00EC7CA5" w:rsidRDefault="00EC7CA5" w:rsidP="009C018C">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66AE7C2D" w14:textId="77777777" w:rsidTr="00D47333">
        <w:trPr>
          <w:trHeight w:val="22"/>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711C6"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71B0D2"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99449A"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E99964"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A282AE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DEA4EF" w14:textId="77777777" w:rsidR="00EC7CA5" w:rsidRDefault="00EC7CA5" w:rsidP="00D47333">
            <w:pPr>
              <w:spacing w:line="240" w:lineRule="auto"/>
              <w:jc w:val="center"/>
              <w:rPr>
                <w:rFonts w:eastAsia="Times New Roman" w:cs="Times New Roman"/>
                <w:szCs w:val="24"/>
              </w:rPr>
            </w:pPr>
          </w:p>
          <w:p w14:paraId="4E6A55D1" w14:textId="77777777" w:rsidR="00EC7CA5" w:rsidRDefault="00EC7CA5" w:rsidP="00D47333">
            <w:pPr>
              <w:spacing w:line="240" w:lineRule="auto"/>
              <w:jc w:val="center"/>
              <w:rPr>
                <w:rFonts w:eastAsia="Times New Roman" w:cs="Times New Roman"/>
                <w:szCs w:val="24"/>
              </w:rPr>
            </w:pPr>
          </w:p>
          <w:p w14:paraId="606B0977" w14:textId="77777777" w:rsidR="00EC7CA5" w:rsidRDefault="00EC7CA5" w:rsidP="00D47333">
            <w:pPr>
              <w:spacing w:line="240" w:lineRule="auto"/>
              <w:rPr>
                <w:rFonts w:eastAsia="Times New Roman" w:cs="Times New Roman"/>
                <w:szCs w:val="24"/>
              </w:rPr>
            </w:pPr>
          </w:p>
          <w:p w14:paraId="05571292" w14:textId="77777777" w:rsidR="00EC7CA5" w:rsidRDefault="00EC7CA5" w:rsidP="00D47333">
            <w:pPr>
              <w:spacing w:line="240" w:lineRule="auto"/>
              <w:jc w:val="center"/>
              <w:rPr>
                <w:rFonts w:eastAsia="Times New Roman" w:cs="Times New Roman"/>
                <w:szCs w:val="24"/>
              </w:rPr>
            </w:pPr>
          </w:p>
          <w:p w14:paraId="787013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7EABD2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0B7927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D7B36A6"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AEC6076"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Diagrama de caso de uso.</w:t>
            </w:r>
          </w:p>
          <w:p w14:paraId="193D66C3"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639BFCC9" w14:textId="77777777" w:rsidR="00EC7CA5" w:rsidRPr="00926532"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3DA2D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419C89D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D61BE0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19C3C4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65FA1B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8/2019</w:t>
            </w:r>
          </w:p>
          <w:p w14:paraId="1DCAAFA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03C1AE4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3846AE82" w14:textId="77777777" w:rsidR="00EC7CA5" w:rsidRPr="00E23B3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0AA1823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710DAC1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2/08/2019</w:t>
            </w:r>
          </w:p>
          <w:p w14:paraId="34907B2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25D0431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8/2019</w:t>
            </w:r>
          </w:p>
          <w:p w14:paraId="41AA48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CBBC2A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8/2019</w:t>
            </w:r>
          </w:p>
        </w:tc>
      </w:tr>
      <w:tr w:rsidR="00EC7CA5" w14:paraId="61C97D95"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01F73E" w14:textId="77777777" w:rsidR="00EC7CA5" w:rsidRDefault="00EC7CA5" w:rsidP="00D47333">
            <w:pPr>
              <w:spacing w:line="240" w:lineRule="auto"/>
              <w:jc w:val="center"/>
              <w:rPr>
                <w:rFonts w:eastAsia="Times New Roman" w:cs="Times New Roman"/>
                <w:szCs w:val="24"/>
              </w:rPr>
            </w:pPr>
          </w:p>
          <w:p w14:paraId="6076E8E0" w14:textId="77777777" w:rsidR="00EC7CA5" w:rsidRDefault="00EC7CA5" w:rsidP="00D47333">
            <w:pPr>
              <w:spacing w:line="240" w:lineRule="auto"/>
              <w:jc w:val="center"/>
              <w:rPr>
                <w:rFonts w:eastAsia="Times New Roman" w:cs="Times New Roman"/>
                <w:szCs w:val="24"/>
              </w:rPr>
            </w:pPr>
          </w:p>
          <w:p w14:paraId="4CD0D408" w14:textId="77777777" w:rsidR="00EC7CA5" w:rsidRDefault="00EC7CA5" w:rsidP="00D47333">
            <w:pPr>
              <w:spacing w:line="240" w:lineRule="auto"/>
              <w:jc w:val="center"/>
              <w:rPr>
                <w:rFonts w:eastAsia="Times New Roman" w:cs="Times New Roman"/>
                <w:szCs w:val="24"/>
              </w:rPr>
            </w:pPr>
          </w:p>
          <w:p w14:paraId="02631E03" w14:textId="77777777" w:rsidR="00EC7CA5" w:rsidRDefault="00EC7CA5" w:rsidP="00D47333">
            <w:pPr>
              <w:spacing w:line="240" w:lineRule="auto"/>
              <w:jc w:val="center"/>
              <w:rPr>
                <w:rFonts w:eastAsia="Times New Roman" w:cs="Times New Roman"/>
                <w:szCs w:val="24"/>
              </w:rPr>
            </w:pPr>
          </w:p>
          <w:p w14:paraId="2F830A2B" w14:textId="77777777" w:rsidR="00EC7CA5" w:rsidRDefault="00EC7CA5" w:rsidP="00D47333">
            <w:pPr>
              <w:spacing w:line="240" w:lineRule="auto"/>
              <w:rPr>
                <w:rFonts w:eastAsia="Times New Roman" w:cs="Times New Roman"/>
                <w:szCs w:val="24"/>
              </w:rPr>
            </w:pPr>
          </w:p>
          <w:p w14:paraId="5129EC7D" w14:textId="77777777" w:rsidR="00EC7CA5" w:rsidRDefault="00EC7CA5" w:rsidP="00D47333">
            <w:pPr>
              <w:spacing w:line="240" w:lineRule="auto"/>
              <w:jc w:val="center"/>
              <w:rPr>
                <w:rFonts w:eastAsia="Times New Roman" w:cs="Times New Roman"/>
                <w:szCs w:val="24"/>
              </w:rPr>
            </w:pPr>
          </w:p>
          <w:p w14:paraId="50625239" w14:textId="77777777" w:rsidR="00EC7CA5" w:rsidRDefault="00EC7CA5" w:rsidP="00D47333">
            <w:pPr>
              <w:spacing w:line="240" w:lineRule="auto"/>
              <w:jc w:val="center"/>
              <w:rPr>
                <w:rFonts w:eastAsia="Times New Roman" w:cs="Times New Roman"/>
                <w:szCs w:val="24"/>
              </w:rPr>
            </w:pPr>
          </w:p>
          <w:p w14:paraId="66F934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155F8B5"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Fase 2: Preparación de pruebas según las características </w:t>
            </w:r>
            <w:r>
              <w:rPr>
                <w:rFonts w:eastAsia="Times New Roman" w:cs="Times New Roman"/>
                <w:b/>
                <w:szCs w:val="24"/>
              </w:rPr>
              <w:lastRenderedPageBreak/>
              <w:t>de la ISO/IEC 25010 (adecuación funcional, eficiencia de desempeño, usabilidad, seguridad y mantenibilidad)</w:t>
            </w:r>
          </w:p>
          <w:p w14:paraId="5A32E47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D7453B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2BD9E81"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Modelado de dominio</w:t>
            </w:r>
          </w:p>
          <w:p w14:paraId="5F7685B7"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Plan de pruebas.</w:t>
            </w:r>
          </w:p>
          <w:p w14:paraId="60F4A8ED"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l diseño de pruebas.</w:t>
            </w:r>
          </w:p>
          <w:p w14:paraId="25017812" w14:textId="77777777" w:rsidR="00EC7CA5" w:rsidRPr="007078A7"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44681A90" w14:textId="77777777" w:rsidR="00EC7CA5" w:rsidRDefault="00EC7CA5" w:rsidP="00D47333">
            <w:pPr>
              <w:spacing w:line="240" w:lineRule="auto"/>
              <w:jc w:val="center"/>
              <w:rPr>
                <w:rFonts w:eastAsia="Times New Roman" w:cs="Times New Roman"/>
                <w:b/>
                <w:szCs w:val="24"/>
              </w:rPr>
            </w:pPr>
          </w:p>
          <w:p w14:paraId="68CFDFDA" w14:textId="77777777" w:rsidR="00EC7CA5" w:rsidRDefault="00EC7CA5" w:rsidP="00D47333">
            <w:pPr>
              <w:spacing w:line="240" w:lineRule="auto"/>
              <w:jc w:val="center"/>
              <w:rPr>
                <w:rFonts w:eastAsia="Times New Roman" w:cs="Times New Roman"/>
                <w:b/>
                <w:szCs w:val="24"/>
              </w:rPr>
            </w:pPr>
          </w:p>
          <w:p w14:paraId="09CB8A5C" w14:textId="77777777" w:rsidR="00EC7CA5" w:rsidRDefault="00EC7CA5" w:rsidP="00D47333">
            <w:pPr>
              <w:spacing w:line="240" w:lineRule="auto"/>
              <w:jc w:val="center"/>
              <w:rPr>
                <w:rFonts w:eastAsia="Times New Roman" w:cs="Times New Roman"/>
                <w:b/>
                <w:szCs w:val="24"/>
              </w:rPr>
            </w:pPr>
          </w:p>
          <w:p w14:paraId="6087AEE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504ED38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8/2019</w:t>
            </w:r>
          </w:p>
          <w:p w14:paraId="7B16A20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E54117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8/2019</w:t>
            </w:r>
          </w:p>
          <w:p w14:paraId="6A2F9B9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F70A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8/2019</w:t>
            </w:r>
          </w:p>
          <w:p w14:paraId="5F8FE1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8/2019</w:t>
            </w:r>
          </w:p>
          <w:p w14:paraId="2DCC5E3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14478A8D" w14:textId="77777777" w:rsidR="00EC7CA5" w:rsidRDefault="00EC7CA5" w:rsidP="00D47333">
            <w:pPr>
              <w:spacing w:line="240" w:lineRule="auto"/>
              <w:jc w:val="center"/>
              <w:rPr>
                <w:rFonts w:eastAsia="Times New Roman" w:cs="Times New Roman"/>
                <w:b/>
                <w:szCs w:val="24"/>
              </w:rPr>
            </w:pPr>
          </w:p>
          <w:p w14:paraId="179AEE89" w14:textId="77777777" w:rsidR="00EC7CA5" w:rsidRDefault="00EC7CA5" w:rsidP="00D47333">
            <w:pPr>
              <w:spacing w:line="240" w:lineRule="auto"/>
              <w:jc w:val="center"/>
              <w:rPr>
                <w:rFonts w:eastAsia="Times New Roman" w:cs="Times New Roman"/>
                <w:b/>
                <w:szCs w:val="24"/>
              </w:rPr>
            </w:pPr>
          </w:p>
          <w:p w14:paraId="2DBDB0CC" w14:textId="77777777" w:rsidR="00EC7CA5" w:rsidRDefault="00EC7CA5" w:rsidP="00D47333">
            <w:pPr>
              <w:spacing w:line="240" w:lineRule="auto"/>
              <w:jc w:val="center"/>
              <w:rPr>
                <w:rFonts w:eastAsia="Times New Roman" w:cs="Times New Roman"/>
                <w:b/>
                <w:szCs w:val="24"/>
              </w:rPr>
            </w:pPr>
          </w:p>
          <w:p w14:paraId="613450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2EFABEF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8/2019</w:t>
            </w:r>
          </w:p>
          <w:p w14:paraId="647E08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521D4F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98FBE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8/2019</w:t>
            </w:r>
          </w:p>
          <w:p w14:paraId="2A9B067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8541B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6D9E0242" w14:textId="77777777" w:rsidR="00EC7CA5" w:rsidRDefault="00EC7CA5" w:rsidP="00D47333">
            <w:pPr>
              <w:spacing w:line="240" w:lineRule="auto"/>
              <w:jc w:val="center"/>
              <w:rPr>
                <w:rFonts w:eastAsia="Times New Roman" w:cs="Times New Roman"/>
                <w:b/>
                <w:szCs w:val="24"/>
              </w:rPr>
            </w:pPr>
          </w:p>
        </w:tc>
      </w:tr>
    </w:tbl>
    <w:p w14:paraId="1A3AF2B8" w14:textId="77777777" w:rsidR="00151FA5" w:rsidRDefault="00151FA5" w:rsidP="00151FA5">
      <w:pPr>
        <w:spacing w:line="240" w:lineRule="auto"/>
        <w:rPr>
          <w:rFonts w:eastAsia="Times New Roman" w:cs="Times New Roman"/>
          <w:b/>
          <w:szCs w:val="24"/>
        </w:rPr>
      </w:pPr>
    </w:p>
    <w:p w14:paraId="09E3B4A5" w14:textId="23E4C3DE" w:rsidR="00EC7CA5" w:rsidRDefault="00EC7CA5" w:rsidP="00151FA5">
      <w:pPr>
        <w:ind w:firstLine="0"/>
        <w:rPr>
          <w:rFonts w:eastAsia="Times New Roman" w:cs="Times New Roman"/>
          <w:b/>
          <w:szCs w:val="24"/>
        </w:rPr>
      </w:pPr>
      <w:r>
        <w:rPr>
          <w:rFonts w:eastAsia="Times New Roman" w:cs="Times New Roman"/>
          <w:b/>
          <w:szCs w:val="24"/>
        </w:rPr>
        <w:t>Caso de uso #01</w:t>
      </w:r>
    </w:p>
    <w:p w14:paraId="2FEEFA4C" w14:textId="349DC6EA" w:rsidR="00EC7CA5" w:rsidRDefault="00EC7CA5" w:rsidP="00151FA5">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14:paraId="3C126CAB" w14:textId="77777777" w:rsidTr="00D47333">
        <w:trPr>
          <w:trHeight w:val="251"/>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4FED0"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B05D29"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F2C171"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F3D3D6"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CCA5D76"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FB13E" w14:textId="77777777" w:rsidR="00EC7CA5" w:rsidRDefault="00EC7CA5" w:rsidP="00D43C1F">
            <w:pPr>
              <w:spacing w:line="240" w:lineRule="auto"/>
              <w:ind w:firstLine="0"/>
              <w:rPr>
                <w:rFonts w:eastAsia="Times New Roman" w:cs="Times New Roman"/>
                <w:szCs w:val="24"/>
              </w:rPr>
            </w:pPr>
          </w:p>
          <w:p w14:paraId="059F5831" w14:textId="77777777" w:rsidR="00EC7CA5" w:rsidRDefault="00EC7CA5" w:rsidP="00D43C1F">
            <w:pPr>
              <w:spacing w:line="240" w:lineRule="auto"/>
              <w:ind w:firstLine="0"/>
              <w:jc w:val="center"/>
              <w:rPr>
                <w:rFonts w:eastAsia="Times New Roman" w:cs="Times New Roman"/>
                <w:szCs w:val="24"/>
              </w:rPr>
            </w:pPr>
          </w:p>
          <w:p w14:paraId="4D06F9E9" w14:textId="77777777" w:rsidR="00EC7CA5" w:rsidRDefault="00EC7CA5" w:rsidP="00D43C1F">
            <w:pPr>
              <w:spacing w:line="240" w:lineRule="auto"/>
              <w:ind w:firstLine="0"/>
              <w:rPr>
                <w:rFonts w:eastAsia="Times New Roman" w:cs="Times New Roman"/>
                <w:szCs w:val="24"/>
              </w:rPr>
            </w:pPr>
          </w:p>
          <w:p w14:paraId="1FAE3CA2" w14:textId="77777777" w:rsidR="00EC7CA5" w:rsidRDefault="00EC7CA5" w:rsidP="00D43C1F">
            <w:pPr>
              <w:spacing w:line="240" w:lineRule="auto"/>
              <w:ind w:firstLine="0"/>
              <w:jc w:val="center"/>
              <w:rPr>
                <w:rFonts w:eastAsia="Times New Roman" w:cs="Times New Roman"/>
                <w:szCs w:val="24"/>
              </w:rPr>
            </w:pPr>
          </w:p>
          <w:p w14:paraId="7A58D649"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3D219AA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D36639D"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A98564D"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0133A0C4"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Diagrama de caso de uso.</w:t>
            </w:r>
          </w:p>
          <w:p w14:paraId="34AB3C0C"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82B5EB8"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2DD8D5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28838E7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59FE581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0D866A8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78B151B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8/2019</w:t>
            </w:r>
          </w:p>
          <w:p w14:paraId="4599052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1A67155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FA972B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22A353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1</w:t>
            </w:r>
          </w:p>
          <w:p w14:paraId="6EC7B1D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8/2019</w:t>
            </w:r>
          </w:p>
          <w:p w14:paraId="7DFF4CF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1</w:t>
            </w:r>
          </w:p>
          <w:p w14:paraId="463980B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8/2019</w:t>
            </w:r>
          </w:p>
          <w:p w14:paraId="270BE19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1</w:t>
            </w:r>
          </w:p>
          <w:p w14:paraId="0DDA5A6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8/2019</w:t>
            </w:r>
          </w:p>
        </w:tc>
      </w:tr>
      <w:tr w:rsidR="00EC7CA5" w14:paraId="60B72151"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703502" w14:textId="77777777" w:rsidR="00EC7CA5" w:rsidRDefault="00EC7CA5" w:rsidP="00D43C1F">
            <w:pPr>
              <w:spacing w:line="240" w:lineRule="auto"/>
              <w:ind w:firstLine="0"/>
              <w:jc w:val="center"/>
              <w:rPr>
                <w:rFonts w:eastAsia="Times New Roman" w:cs="Times New Roman"/>
                <w:szCs w:val="24"/>
              </w:rPr>
            </w:pPr>
          </w:p>
          <w:p w14:paraId="4DAE6FF5" w14:textId="77777777" w:rsidR="00EC7CA5" w:rsidRDefault="00EC7CA5" w:rsidP="00D43C1F">
            <w:pPr>
              <w:spacing w:line="240" w:lineRule="auto"/>
              <w:ind w:firstLine="0"/>
              <w:jc w:val="center"/>
              <w:rPr>
                <w:rFonts w:eastAsia="Times New Roman" w:cs="Times New Roman"/>
                <w:szCs w:val="24"/>
              </w:rPr>
            </w:pPr>
          </w:p>
          <w:p w14:paraId="3809E8DD" w14:textId="77777777" w:rsidR="00EC7CA5" w:rsidRDefault="00EC7CA5" w:rsidP="00D43C1F">
            <w:pPr>
              <w:spacing w:line="240" w:lineRule="auto"/>
              <w:ind w:firstLine="0"/>
              <w:jc w:val="center"/>
              <w:rPr>
                <w:rFonts w:eastAsia="Times New Roman" w:cs="Times New Roman"/>
                <w:szCs w:val="24"/>
              </w:rPr>
            </w:pPr>
          </w:p>
          <w:p w14:paraId="6F373E79" w14:textId="77777777" w:rsidR="00EC7CA5" w:rsidRDefault="00EC7CA5" w:rsidP="00D43C1F">
            <w:pPr>
              <w:spacing w:line="240" w:lineRule="auto"/>
              <w:ind w:firstLine="0"/>
              <w:jc w:val="center"/>
              <w:rPr>
                <w:rFonts w:eastAsia="Times New Roman" w:cs="Times New Roman"/>
                <w:szCs w:val="24"/>
              </w:rPr>
            </w:pPr>
          </w:p>
          <w:p w14:paraId="3564A025" w14:textId="77777777" w:rsidR="00EC7CA5" w:rsidRDefault="00EC7CA5" w:rsidP="00D43C1F">
            <w:pPr>
              <w:spacing w:line="240" w:lineRule="auto"/>
              <w:ind w:firstLine="0"/>
              <w:jc w:val="center"/>
              <w:rPr>
                <w:rFonts w:eastAsia="Times New Roman" w:cs="Times New Roman"/>
                <w:szCs w:val="24"/>
              </w:rPr>
            </w:pPr>
          </w:p>
          <w:p w14:paraId="70606C67" w14:textId="77777777" w:rsidR="00EC7CA5" w:rsidRDefault="00EC7CA5" w:rsidP="00D43C1F">
            <w:pPr>
              <w:spacing w:line="240" w:lineRule="auto"/>
              <w:ind w:firstLine="0"/>
              <w:jc w:val="center"/>
              <w:rPr>
                <w:rFonts w:eastAsia="Times New Roman" w:cs="Times New Roman"/>
                <w:szCs w:val="24"/>
              </w:rPr>
            </w:pPr>
          </w:p>
          <w:p w14:paraId="3E2B97C4" w14:textId="77777777" w:rsidR="00EC7CA5" w:rsidRDefault="00EC7CA5" w:rsidP="00D43C1F">
            <w:pPr>
              <w:spacing w:line="240" w:lineRule="auto"/>
              <w:ind w:firstLine="0"/>
              <w:jc w:val="center"/>
              <w:rPr>
                <w:rFonts w:eastAsia="Times New Roman" w:cs="Times New Roman"/>
                <w:szCs w:val="24"/>
              </w:rPr>
            </w:pPr>
          </w:p>
          <w:p w14:paraId="296A06DB" w14:textId="77777777" w:rsidR="00EC7CA5" w:rsidRDefault="00EC7CA5" w:rsidP="00D43C1F">
            <w:pPr>
              <w:spacing w:line="240" w:lineRule="auto"/>
              <w:ind w:firstLine="0"/>
              <w:jc w:val="center"/>
              <w:rPr>
                <w:rFonts w:eastAsia="Times New Roman" w:cs="Times New Roman"/>
                <w:szCs w:val="24"/>
              </w:rPr>
            </w:pPr>
          </w:p>
          <w:p w14:paraId="6395D26D" w14:textId="77777777" w:rsidR="00EC7CA5" w:rsidRDefault="00EC7CA5" w:rsidP="00D43C1F">
            <w:pPr>
              <w:spacing w:line="240" w:lineRule="auto"/>
              <w:ind w:firstLine="0"/>
              <w:jc w:val="center"/>
              <w:rPr>
                <w:rFonts w:eastAsia="Times New Roman" w:cs="Times New Roman"/>
                <w:szCs w:val="24"/>
              </w:rPr>
            </w:pPr>
          </w:p>
          <w:p w14:paraId="05B69BC2" w14:textId="77777777" w:rsidR="00EC7CA5" w:rsidRDefault="00EC7CA5" w:rsidP="00D43C1F">
            <w:pPr>
              <w:spacing w:line="240" w:lineRule="auto"/>
              <w:ind w:firstLine="0"/>
              <w:rPr>
                <w:rFonts w:eastAsia="Times New Roman" w:cs="Times New Roman"/>
                <w:szCs w:val="24"/>
              </w:rPr>
            </w:pPr>
          </w:p>
          <w:p w14:paraId="49821421"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1E4B07B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F7497A8"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76EAD22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98C54D8"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Modelado de dominio.</w:t>
            </w:r>
          </w:p>
          <w:p w14:paraId="079FAAEE"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Plan de pruebas.</w:t>
            </w:r>
          </w:p>
          <w:p w14:paraId="136D1261"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l diseño de pruebas.</w:t>
            </w:r>
          </w:p>
          <w:p w14:paraId="5A66C344" w14:textId="77777777" w:rsidR="00EC7CA5" w:rsidRPr="00401037"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lastRenderedPageBreak/>
              <w:t>Especificación de casos de prueba.</w:t>
            </w:r>
            <w:r w:rsidRPr="0040103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335DF21A" w14:textId="77777777" w:rsidR="00EC7CA5" w:rsidRDefault="00EC7CA5" w:rsidP="00D47333">
            <w:pPr>
              <w:spacing w:line="240" w:lineRule="auto"/>
              <w:rPr>
                <w:rFonts w:eastAsia="Times New Roman" w:cs="Times New Roman"/>
                <w:b/>
                <w:szCs w:val="24"/>
              </w:rPr>
            </w:pPr>
          </w:p>
          <w:p w14:paraId="361DA696" w14:textId="77777777" w:rsidR="00EC7CA5" w:rsidRDefault="00EC7CA5" w:rsidP="00D47333">
            <w:pPr>
              <w:spacing w:line="240" w:lineRule="auto"/>
              <w:rPr>
                <w:rFonts w:eastAsia="Times New Roman" w:cs="Times New Roman"/>
                <w:b/>
                <w:szCs w:val="24"/>
              </w:rPr>
            </w:pPr>
          </w:p>
          <w:p w14:paraId="2A8CABD9" w14:textId="77777777" w:rsidR="00EC7CA5" w:rsidRDefault="00EC7CA5" w:rsidP="00D47333">
            <w:pPr>
              <w:spacing w:line="240" w:lineRule="auto"/>
              <w:rPr>
                <w:rFonts w:eastAsia="Times New Roman" w:cs="Times New Roman"/>
                <w:b/>
                <w:szCs w:val="24"/>
              </w:rPr>
            </w:pPr>
          </w:p>
          <w:p w14:paraId="71A97820" w14:textId="77777777" w:rsidR="00EC7CA5" w:rsidRDefault="00EC7CA5" w:rsidP="00D47333">
            <w:pPr>
              <w:spacing w:line="240" w:lineRule="auto"/>
              <w:rPr>
                <w:rFonts w:eastAsia="Times New Roman" w:cs="Times New Roman"/>
                <w:b/>
                <w:szCs w:val="24"/>
              </w:rPr>
            </w:pPr>
          </w:p>
          <w:p w14:paraId="0D724A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4A999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8/2019</w:t>
            </w:r>
          </w:p>
          <w:p w14:paraId="295FE0F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E45DAF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8/2019</w:t>
            </w:r>
          </w:p>
          <w:p w14:paraId="38EE05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E655665"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8/2019</w:t>
            </w:r>
          </w:p>
          <w:p w14:paraId="30B034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8/2019</w:t>
            </w:r>
          </w:p>
          <w:p w14:paraId="72DF2F4B"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77263C4A" w14:textId="77777777" w:rsidR="00EC7CA5" w:rsidRDefault="00EC7CA5" w:rsidP="00D47333">
            <w:pPr>
              <w:spacing w:line="240" w:lineRule="auto"/>
              <w:jc w:val="center"/>
              <w:rPr>
                <w:rFonts w:eastAsia="Times New Roman" w:cs="Times New Roman"/>
                <w:szCs w:val="24"/>
              </w:rPr>
            </w:pPr>
          </w:p>
          <w:p w14:paraId="10E3E064" w14:textId="77777777" w:rsidR="00EC7CA5" w:rsidRDefault="00EC7CA5" w:rsidP="00D47333">
            <w:pPr>
              <w:spacing w:line="240" w:lineRule="auto"/>
              <w:jc w:val="center"/>
              <w:rPr>
                <w:rFonts w:eastAsia="Times New Roman" w:cs="Times New Roman"/>
                <w:szCs w:val="24"/>
              </w:rPr>
            </w:pPr>
          </w:p>
          <w:p w14:paraId="11241966" w14:textId="77777777" w:rsidR="00EC7CA5" w:rsidRDefault="00EC7CA5" w:rsidP="00D47333">
            <w:pPr>
              <w:spacing w:line="240" w:lineRule="auto"/>
              <w:jc w:val="center"/>
              <w:rPr>
                <w:rFonts w:eastAsia="Times New Roman" w:cs="Times New Roman"/>
                <w:szCs w:val="24"/>
              </w:rPr>
            </w:pPr>
          </w:p>
          <w:p w14:paraId="30EF12F5" w14:textId="77777777" w:rsidR="00EC7CA5" w:rsidRPr="005F3C2F"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EB6FD9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1</w:t>
            </w:r>
          </w:p>
          <w:p w14:paraId="2D2C949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8/2019</w:t>
            </w:r>
          </w:p>
          <w:p w14:paraId="224CC71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1 </w:t>
            </w:r>
            <w:r>
              <w:rPr>
                <w:rFonts w:eastAsia="Times New Roman" w:cs="Times New Roman"/>
                <w:szCs w:val="24"/>
              </w:rPr>
              <w:t>26/08/2019</w:t>
            </w:r>
          </w:p>
          <w:p w14:paraId="767F52B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1</w:t>
            </w:r>
          </w:p>
          <w:p w14:paraId="0D96072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8/2019</w:t>
            </w:r>
          </w:p>
          <w:p w14:paraId="4F9C818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1</w:t>
            </w:r>
          </w:p>
          <w:p w14:paraId="42224AF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38A30301" w14:textId="77777777" w:rsidR="00EC7CA5" w:rsidRDefault="00EC7CA5" w:rsidP="00D47333">
            <w:pPr>
              <w:spacing w:line="240" w:lineRule="auto"/>
              <w:jc w:val="center"/>
              <w:rPr>
                <w:rFonts w:eastAsia="Times New Roman" w:cs="Times New Roman"/>
                <w:b/>
                <w:szCs w:val="24"/>
              </w:rPr>
            </w:pPr>
          </w:p>
        </w:tc>
      </w:tr>
    </w:tbl>
    <w:p w14:paraId="6C86061A" w14:textId="77777777" w:rsidR="00EC7CA5" w:rsidRDefault="00EC7CA5" w:rsidP="00DB5322">
      <w:pPr>
        <w:spacing w:line="240" w:lineRule="auto"/>
        <w:rPr>
          <w:rFonts w:eastAsia="Times New Roman" w:cs="Times New Roman"/>
          <w:b/>
          <w:szCs w:val="24"/>
        </w:rPr>
      </w:pPr>
    </w:p>
    <w:p w14:paraId="6CA4FFF0" w14:textId="77777777" w:rsidR="00EC7CA5" w:rsidRDefault="00EC7CA5" w:rsidP="00DB5322">
      <w:pPr>
        <w:ind w:firstLine="0"/>
        <w:rPr>
          <w:rFonts w:eastAsia="Times New Roman" w:cs="Times New Roman"/>
          <w:b/>
          <w:szCs w:val="24"/>
        </w:rPr>
      </w:pPr>
      <w:r>
        <w:rPr>
          <w:rFonts w:eastAsia="Times New Roman" w:cs="Times New Roman"/>
          <w:b/>
          <w:szCs w:val="24"/>
        </w:rPr>
        <w:t>Casos de uso #09 y #11</w:t>
      </w:r>
    </w:p>
    <w:p w14:paraId="10FB9AFE" w14:textId="77777777" w:rsidR="00EC7CA5" w:rsidRDefault="00EC7CA5" w:rsidP="00DB5322">
      <w:pPr>
        <w:ind w:firstLine="0"/>
        <w:rPr>
          <w:rFonts w:eastAsia="Times New Roman" w:cs="Times New Roman"/>
          <w:b/>
          <w:szCs w:val="24"/>
        </w:rPr>
      </w:pPr>
      <w:r>
        <w:rPr>
          <w:rFonts w:eastAsia="Times New Roman" w:cs="Times New Roman"/>
          <w:b/>
          <w:szCs w:val="24"/>
        </w:rPr>
        <w:t>Nombre CU09: Crear rango (tabla parámetro)</w:t>
      </w:r>
    </w:p>
    <w:p w14:paraId="032EC864" w14:textId="15F5BE9B" w:rsidR="00EC7CA5" w:rsidRDefault="00EC7CA5" w:rsidP="00DB5322">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2B3BD7A9" w14:textId="77777777" w:rsidTr="00D47333">
        <w:trPr>
          <w:trHeight w:val="279"/>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A4B11"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FAEA17F"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765934"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491873"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3EBE8AFB"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CD26BE" w14:textId="77777777" w:rsidR="00EC7CA5" w:rsidRDefault="00EC7CA5" w:rsidP="000B32F1">
            <w:pPr>
              <w:spacing w:line="240" w:lineRule="auto"/>
              <w:ind w:firstLine="0"/>
              <w:jc w:val="center"/>
              <w:rPr>
                <w:rFonts w:eastAsia="Times New Roman" w:cs="Times New Roman"/>
                <w:szCs w:val="24"/>
              </w:rPr>
            </w:pPr>
          </w:p>
          <w:p w14:paraId="26541147" w14:textId="77777777" w:rsidR="00EC7CA5" w:rsidRDefault="00EC7CA5" w:rsidP="000B32F1">
            <w:pPr>
              <w:spacing w:line="240" w:lineRule="auto"/>
              <w:ind w:firstLine="0"/>
              <w:jc w:val="center"/>
              <w:rPr>
                <w:rFonts w:eastAsia="Times New Roman" w:cs="Times New Roman"/>
                <w:szCs w:val="24"/>
              </w:rPr>
            </w:pPr>
          </w:p>
          <w:p w14:paraId="0227AADC" w14:textId="77777777" w:rsidR="00EC7CA5" w:rsidRDefault="00EC7CA5" w:rsidP="000B32F1">
            <w:pPr>
              <w:spacing w:line="240" w:lineRule="auto"/>
              <w:ind w:firstLine="0"/>
              <w:rPr>
                <w:rFonts w:eastAsia="Times New Roman" w:cs="Times New Roman"/>
                <w:szCs w:val="24"/>
              </w:rPr>
            </w:pPr>
          </w:p>
          <w:p w14:paraId="46D27A23" w14:textId="77777777" w:rsidR="00EC7CA5" w:rsidRDefault="00EC7CA5" w:rsidP="000B32F1">
            <w:pPr>
              <w:spacing w:line="240" w:lineRule="auto"/>
              <w:ind w:firstLine="0"/>
              <w:jc w:val="center"/>
              <w:rPr>
                <w:rFonts w:eastAsia="Times New Roman" w:cs="Times New Roman"/>
                <w:szCs w:val="24"/>
              </w:rPr>
            </w:pPr>
          </w:p>
          <w:p w14:paraId="13A45DBF"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23AD286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4F2C95C"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123AA23"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4042C0C7"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Diagrama de caso de uso.</w:t>
            </w:r>
          </w:p>
          <w:p w14:paraId="5BEA77BF"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4D00B1FA"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EB8AAA0"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7D7677B1" w14:textId="77777777" w:rsidR="00EC7CA5" w:rsidRDefault="00EC7CA5" w:rsidP="00D47333">
            <w:pPr>
              <w:spacing w:line="240" w:lineRule="auto"/>
              <w:rPr>
                <w:rFonts w:eastAsia="Times New Roman" w:cs="Times New Roman"/>
                <w:b/>
                <w:szCs w:val="24"/>
              </w:rPr>
            </w:pPr>
          </w:p>
          <w:p w14:paraId="44DAAAA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Actividad 1.1:</w:t>
            </w:r>
          </w:p>
          <w:p w14:paraId="13D18B2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68D34F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D941110"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09/2019</w:t>
            </w:r>
          </w:p>
          <w:p w14:paraId="045F38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415CDB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381548B"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39556BF" w14:textId="77777777" w:rsidR="00EC7CA5" w:rsidRDefault="00EC7CA5" w:rsidP="00D47333">
            <w:pPr>
              <w:spacing w:line="240" w:lineRule="auto"/>
              <w:rPr>
                <w:rFonts w:eastAsia="Times New Roman" w:cs="Times New Roman"/>
                <w:b/>
                <w:szCs w:val="24"/>
              </w:rPr>
            </w:pPr>
          </w:p>
          <w:p w14:paraId="432DE01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51F9974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09/2019</w:t>
            </w:r>
          </w:p>
          <w:p w14:paraId="6F2CA9D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3</w:t>
            </w:r>
          </w:p>
          <w:p w14:paraId="1F7BDE3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9/2019</w:t>
            </w:r>
          </w:p>
          <w:p w14:paraId="6E09BB3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06607D9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09/2019</w:t>
            </w:r>
          </w:p>
        </w:tc>
      </w:tr>
      <w:tr w:rsidR="00EC7CA5" w:rsidRPr="00DA5305" w14:paraId="488792DE"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E68E76" w14:textId="77777777" w:rsidR="00EC7CA5" w:rsidRDefault="00EC7CA5" w:rsidP="000B32F1">
            <w:pPr>
              <w:spacing w:line="240" w:lineRule="auto"/>
              <w:ind w:firstLine="0"/>
              <w:jc w:val="center"/>
              <w:rPr>
                <w:rFonts w:eastAsia="Times New Roman" w:cs="Times New Roman"/>
                <w:szCs w:val="24"/>
              </w:rPr>
            </w:pPr>
          </w:p>
          <w:p w14:paraId="5DF3FF16" w14:textId="77777777" w:rsidR="00EC7CA5" w:rsidRDefault="00EC7CA5" w:rsidP="000B32F1">
            <w:pPr>
              <w:spacing w:line="240" w:lineRule="auto"/>
              <w:ind w:firstLine="0"/>
              <w:jc w:val="center"/>
              <w:rPr>
                <w:rFonts w:eastAsia="Times New Roman" w:cs="Times New Roman"/>
                <w:szCs w:val="24"/>
              </w:rPr>
            </w:pPr>
          </w:p>
          <w:p w14:paraId="748DCE00" w14:textId="77777777" w:rsidR="00EC7CA5" w:rsidRDefault="00EC7CA5" w:rsidP="000B32F1">
            <w:pPr>
              <w:spacing w:line="240" w:lineRule="auto"/>
              <w:ind w:firstLine="0"/>
              <w:jc w:val="center"/>
              <w:rPr>
                <w:rFonts w:eastAsia="Times New Roman" w:cs="Times New Roman"/>
                <w:szCs w:val="24"/>
              </w:rPr>
            </w:pPr>
          </w:p>
          <w:p w14:paraId="7F24BC20" w14:textId="77777777" w:rsidR="00EC7CA5" w:rsidRDefault="00EC7CA5" w:rsidP="000B32F1">
            <w:pPr>
              <w:spacing w:line="240" w:lineRule="auto"/>
              <w:ind w:firstLine="0"/>
              <w:jc w:val="center"/>
              <w:rPr>
                <w:rFonts w:eastAsia="Times New Roman" w:cs="Times New Roman"/>
                <w:szCs w:val="24"/>
              </w:rPr>
            </w:pPr>
          </w:p>
          <w:p w14:paraId="3F5207A5" w14:textId="77777777" w:rsidR="00EC7CA5" w:rsidRDefault="00EC7CA5" w:rsidP="000B32F1">
            <w:pPr>
              <w:spacing w:line="240" w:lineRule="auto"/>
              <w:ind w:firstLine="0"/>
              <w:jc w:val="center"/>
              <w:rPr>
                <w:rFonts w:eastAsia="Times New Roman" w:cs="Times New Roman"/>
                <w:szCs w:val="24"/>
              </w:rPr>
            </w:pPr>
          </w:p>
          <w:p w14:paraId="48FC0DB2" w14:textId="77777777" w:rsidR="00EC7CA5" w:rsidRDefault="00EC7CA5" w:rsidP="000B32F1">
            <w:pPr>
              <w:spacing w:line="240" w:lineRule="auto"/>
              <w:ind w:firstLine="0"/>
              <w:jc w:val="center"/>
              <w:rPr>
                <w:rFonts w:eastAsia="Times New Roman" w:cs="Times New Roman"/>
                <w:szCs w:val="24"/>
              </w:rPr>
            </w:pPr>
          </w:p>
          <w:p w14:paraId="08A64DD1" w14:textId="77777777" w:rsidR="00EC7CA5" w:rsidRDefault="00EC7CA5" w:rsidP="000B32F1">
            <w:pPr>
              <w:spacing w:line="240" w:lineRule="auto"/>
              <w:ind w:firstLine="0"/>
              <w:rPr>
                <w:rFonts w:eastAsia="Times New Roman" w:cs="Times New Roman"/>
                <w:szCs w:val="24"/>
              </w:rPr>
            </w:pPr>
          </w:p>
          <w:p w14:paraId="6F0410D5"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A06A747"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C4C17D9"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4E3BBD7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64E1668F"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Modelado de dominio.</w:t>
            </w:r>
          </w:p>
          <w:p w14:paraId="36286958"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Plan de pruebas.</w:t>
            </w:r>
          </w:p>
          <w:p w14:paraId="475E364D"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l diseño de pruebas.</w:t>
            </w:r>
          </w:p>
          <w:p w14:paraId="0455FFF1" w14:textId="77777777" w:rsidR="00EC7CA5" w:rsidRPr="00245BF2"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72487D77" w14:textId="77777777" w:rsidR="00EC7CA5" w:rsidRDefault="00EC7CA5" w:rsidP="00D47333">
            <w:pPr>
              <w:spacing w:line="240" w:lineRule="auto"/>
              <w:jc w:val="center"/>
              <w:rPr>
                <w:rFonts w:eastAsia="Times New Roman" w:cs="Times New Roman"/>
                <w:b/>
                <w:szCs w:val="24"/>
              </w:rPr>
            </w:pPr>
          </w:p>
          <w:p w14:paraId="620231EB" w14:textId="77777777" w:rsidR="00EC7CA5" w:rsidRDefault="00EC7CA5" w:rsidP="00D47333">
            <w:pPr>
              <w:spacing w:line="240" w:lineRule="auto"/>
              <w:jc w:val="center"/>
              <w:rPr>
                <w:rFonts w:eastAsia="Times New Roman" w:cs="Times New Roman"/>
                <w:b/>
                <w:szCs w:val="24"/>
              </w:rPr>
            </w:pPr>
          </w:p>
          <w:p w14:paraId="0941EF99" w14:textId="77777777" w:rsidR="00EC7CA5" w:rsidRDefault="00EC7CA5" w:rsidP="00D47333">
            <w:pPr>
              <w:spacing w:line="240" w:lineRule="auto"/>
              <w:jc w:val="center"/>
              <w:rPr>
                <w:rFonts w:eastAsia="Times New Roman" w:cs="Times New Roman"/>
                <w:b/>
                <w:szCs w:val="24"/>
              </w:rPr>
            </w:pPr>
          </w:p>
          <w:p w14:paraId="419171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3B3D9E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7/09/2019</w:t>
            </w:r>
          </w:p>
          <w:p w14:paraId="25BB71B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305A0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9E6F74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CA9BF5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9/2019</w:t>
            </w:r>
          </w:p>
          <w:p w14:paraId="371EC7F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09/2019</w:t>
            </w:r>
          </w:p>
          <w:p w14:paraId="32EB557C"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093B3358" w14:textId="77777777" w:rsidR="00EC7CA5" w:rsidRDefault="00EC7CA5" w:rsidP="00D47333">
            <w:pPr>
              <w:spacing w:line="240" w:lineRule="auto"/>
              <w:jc w:val="center"/>
              <w:rPr>
                <w:rFonts w:eastAsia="Times New Roman" w:cs="Times New Roman"/>
                <w:b/>
                <w:szCs w:val="24"/>
              </w:rPr>
            </w:pPr>
          </w:p>
          <w:p w14:paraId="3F2D5A69" w14:textId="77777777" w:rsidR="00EC7CA5" w:rsidRDefault="00EC7CA5" w:rsidP="00D47333">
            <w:pPr>
              <w:spacing w:line="240" w:lineRule="auto"/>
              <w:jc w:val="center"/>
              <w:rPr>
                <w:rFonts w:eastAsia="Times New Roman" w:cs="Times New Roman"/>
                <w:b/>
                <w:szCs w:val="24"/>
              </w:rPr>
            </w:pPr>
          </w:p>
          <w:p w14:paraId="49F244C3" w14:textId="77777777" w:rsidR="00EC7CA5" w:rsidRDefault="00EC7CA5" w:rsidP="00D47333">
            <w:pPr>
              <w:spacing w:line="240" w:lineRule="auto"/>
              <w:jc w:val="center"/>
              <w:rPr>
                <w:rFonts w:eastAsia="Times New Roman" w:cs="Times New Roman"/>
                <w:b/>
                <w:szCs w:val="24"/>
              </w:rPr>
            </w:pPr>
          </w:p>
          <w:p w14:paraId="6E44C5C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3</w:t>
            </w:r>
          </w:p>
          <w:p w14:paraId="5F6454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7080AF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16/09/2019</w:t>
            </w:r>
          </w:p>
          <w:p w14:paraId="7A990A4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3</w:t>
            </w:r>
          </w:p>
          <w:p w14:paraId="5C2D401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9/09/2019</w:t>
            </w:r>
          </w:p>
          <w:p w14:paraId="4F0129B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3</w:t>
            </w:r>
          </w:p>
          <w:p w14:paraId="7AA95B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09/2019</w:t>
            </w:r>
          </w:p>
          <w:p w14:paraId="4E3B004E" w14:textId="77777777" w:rsidR="00EC7CA5" w:rsidRDefault="00EC7CA5" w:rsidP="00D47333">
            <w:pPr>
              <w:spacing w:line="240" w:lineRule="auto"/>
              <w:jc w:val="center"/>
              <w:rPr>
                <w:rFonts w:eastAsia="Times New Roman" w:cs="Times New Roman"/>
                <w:b/>
                <w:szCs w:val="24"/>
              </w:rPr>
            </w:pPr>
          </w:p>
        </w:tc>
      </w:tr>
    </w:tbl>
    <w:p w14:paraId="141A2305" w14:textId="77777777" w:rsidR="00EC7CA5" w:rsidRDefault="00EC7CA5" w:rsidP="000B32F1">
      <w:pPr>
        <w:spacing w:line="240" w:lineRule="auto"/>
        <w:rPr>
          <w:rFonts w:eastAsia="Times New Roman" w:cs="Times New Roman"/>
          <w:b/>
          <w:szCs w:val="24"/>
        </w:rPr>
      </w:pPr>
    </w:p>
    <w:p w14:paraId="22716E01" w14:textId="2B454239" w:rsidR="00EC7CA5" w:rsidRPr="000B32F1" w:rsidRDefault="00EC7CA5" w:rsidP="000B32F1">
      <w:pPr>
        <w:ind w:firstLine="0"/>
        <w:rPr>
          <w:rFonts w:eastAsia="Times New Roman" w:cs="Times New Roman"/>
          <w:b/>
          <w:szCs w:val="24"/>
        </w:rPr>
      </w:pPr>
      <w:r>
        <w:rPr>
          <w:rFonts w:eastAsia="Times New Roman" w:cs="Times New Roman"/>
          <w:b/>
          <w:szCs w:val="24"/>
        </w:rPr>
        <w:t>Fase 2: actividades 2.5 y 2.6 (de los mismos casos de uso anteriores)</w:t>
      </w:r>
    </w:p>
    <w:p w14:paraId="7495CF3D" w14:textId="77777777" w:rsidR="00EC7CA5" w:rsidRDefault="00EC7CA5" w:rsidP="000B32F1">
      <w:pPr>
        <w:ind w:firstLine="0"/>
        <w:rPr>
          <w:rFonts w:eastAsia="Times New Roman" w:cs="Times New Roman"/>
          <w:b/>
          <w:szCs w:val="24"/>
        </w:rPr>
      </w:pPr>
      <w:r>
        <w:rPr>
          <w:rFonts w:eastAsia="Times New Roman" w:cs="Times New Roman"/>
          <w:b/>
          <w:szCs w:val="24"/>
        </w:rPr>
        <w:t>Casos de uso #04 y #08</w:t>
      </w:r>
    </w:p>
    <w:p w14:paraId="323C3DD0" w14:textId="77777777" w:rsidR="00EC7CA5" w:rsidRDefault="00EC7CA5" w:rsidP="000B32F1">
      <w:pPr>
        <w:ind w:firstLine="0"/>
        <w:rPr>
          <w:rFonts w:eastAsia="Times New Roman" w:cs="Times New Roman"/>
          <w:b/>
          <w:szCs w:val="24"/>
        </w:rPr>
      </w:pPr>
      <w:r>
        <w:rPr>
          <w:rFonts w:eastAsia="Times New Roman" w:cs="Times New Roman"/>
          <w:b/>
          <w:szCs w:val="24"/>
        </w:rPr>
        <w:t>Nombre CU04: Crear región (tabla parámetro)</w:t>
      </w:r>
    </w:p>
    <w:p w14:paraId="6F5280EA" w14:textId="1B0A600C" w:rsidR="00EC7CA5" w:rsidRDefault="00EC7CA5" w:rsidP="000B32F1">
      <w:pPr>
        <w:ind w:firstLine="0"/>
        <w:rPr>
          <w:rFonts w:eastAsia="Times New Roman" w:cs="Times New Roman"/>
          <w:b/>
          <w:szCs w:val="24"/>
        </w:rPr>
      </w:pPr>
      <w:r>
        <w:rPr>
          <w:rFonts w:eastAsia="Times New Roman" w:cs="Times New Roman"/>
          <w:b/>
          <w:szCs w:val="24"/>
        </w:rPr>
        <w:t>Nombre CU08: Crear ciudad (tabla parámetro)</w:t>
      </w:r>
    </w:p>
    <w:tbl>
      <w:tblPr>
        <w:tblStyle w:val="Tablaconcuadrcula"/>
        <w:tblW w:w="9072" w:type="dxa"/>
        <w:tblInd w:w="-5" w:type="dxa"/>
        <w:tblLayout w:type="fixed"/>
        <w:tblLook w:val="04A0" w:firstRow="1" w:lastRow="0" w:firstColumn="1" w:lastColumn="0" w:noHBand="0" w:noVBand="1"/>
      </w:tblPr>
      <w:tblGrid>
        <w:gridCol w:w="284"/>
        <w:gridCol w:w="5245"/>
        <w:gridCol w:w="1777"/>
        <w:gridCol w:w="1766"/>
      </w:tblGrid>
      <w:tr w:rsidR="00EC7CA5" w14:paraId="28ED84C5" w14:textId="77777777" w:rsidTr="00D47333">
        <w:trPr>
          <w:trHeight w:val="354"/>
        </w:trPr>
        <w:tc>
          <w:tcPr>
            <w:tcW w:w="284" w:type="dxa"/>
          </w:tcPr>
          <w:p w14:paraId="4B28970E" w14:textId="77777777" w:rsidR="00EC7CA5" w:rsidRDefault="00EC7CA5" w:rsidP="0021757F">
            <w:pPr>
              <w:ind w:firstLine="0"/>
              <w:jc w:val="center"/>
              <w:rPr>
                <w:rFonts w:eastAsia="Times New Roman" w:cs="Times New Roman"/>
                <w:b/>
                <w:szCs w:val="24"/>
              </w:rPr>
            </w:pPr>
            <w:r>
              <w:rPr>
                <w:rFonts w:eastAsia="Times New Roman" w:cs="Times New Roman"/>
                <w:b/>
                <w:szCs w:val="24"/>
              </w:rPr>
              <w:lastRenderedPageBreak/>
              <w:t>#</w:t>
            </w:r>
          </w:p>
        </w:tc>
        <w:tc>
          <w:tcPr>
            <w:tcW w:w="5245" w:type="dxa"/>
          </w:tcPr>
          <w:p w14:paraId="6F37CC4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77" w:type="dxa"/>
          </w:tcPr>
          <w:p w14:paraId="4AA491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66" w:type="dxa"/>
          </w:tcPr>
          <w:p w14:paraId="26731B5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45E76943" w14:textId="77777777" w:rsidTr="00D47333">
        <w:tc>
          <w:tcPr>
            <w:tcW w:w="284" w:type="dxa"/>
          </w:tcPr>
          <w:p w14:paraId="3B0B4612" w14:textId="77777777" w:rsidR="00EC7CA5" w:rsidRDefault="00EC7CA5" w:rsidP="0021757F">
            <w:pPr>
              <w:ind w:firstLine="0"/>
              <w:jc w:val="center"/>
              <w:rPr>
                <w:rFonts w:eastAsia="Times New Roman" w:cs="Times New Roman"/>
                <w:szCs w:val="24"/>
              </w:rPr>
            </w:pPr>
          </w:p>
          <w:p w14:paraId="3A8BE579" w14:textId="77777777" w:rsidR="00EC7CA5" w:rsidRDefault="00EC7CA5" w:rsidP="0021757F">
            <w:pPr>
              <w:ind w:firstLine="0"/>
              <w:rPr>
                <w:rFonts w:eastAsia="Times New Roman" w:cs="Times New Roman"/>
                <w:szCs w:val="24"/>
              </w:rPr>
            </w:pPr>
          </w:p>
          <w:p w14:paraId="23EF30FE" w14:textId="77777777" w:rsidR="00EC7CA5" w:rsidRDefault="00EC7CA5" w:rsidP="0021757F">
            <w:pPr>
              <w:ind w:firstLine="0"/>
              <w:jc w:val="center"/>
              <w:rPr>
                <w:rFonts w:eastAsia="Times New Roman" w:cs="Times New Roman"/>
                <w:szCs w:val="24"/>
              </w:rPr>
            </w:pPr>
          </w:p>
          <w:p w14:paraId="2A37588A" w14:textId="77777777" w:rsidR="00EC7CA5" w:rsidRDefault="00EC7CA5" w:rsidP="0021757F">
            <w:pPr>
              <w:ind w:firstLine="0"/>
              <w:jc w:val="center"/>
              <w:rPr>
                <w:rFonts w:eastAsia="Times New Roman" w:cs="Times New Roman"/>
                <w:szCs w:val="24"/>
              </w:rPr>
            </w:pPr>
          </w:p>
          <w:p w14:paraId="284C7EED"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245" w:type="dxa"/>
          </w:tcPr>
          <w:p w14:paraId="19AE06F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4D11E9"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BB4E0A0" w14:textId="77777777" w:rsidR="00EC7CA5" w:rsidRDefault="00EC7CA5" w:rsidP="00D47333">
            <w:pPr>
              <w:rPr>
                <w:rFonts w:eastAsia="Times New Roman" w:cs="Times New Roman"/>
                <w:b/>
                <w:szCs w:val="24"/>
              </w:rPr>
            </w:pPr>
            <w:r>
              <w:rPr>
                <w:rFonts w:eastAsia="Times New Roman" w:cs="Times New Roman"/>
                <w:b/>
                <w:szCs w:val="24"/>
              </w:rPr>
              <w:t>Actividades:</w:t>
            </w:r>
          </w:p>
          <w:p w14:paraId="451A30D1" w14:textId="77777777" w:rsidR="00EC7CA5"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Procedimiento de pruebas.</w:t>
            </w:r>
          </w:p>
          <w:p w14:paraId="18CFA1D6" w14:textId="77777777" w:rsidR="00EC7CA5" w:rsidRPr="00245BF2"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Reporte de trasmisión de</w:t>
            </w:r>
            <w:r>
              <w:rPr>
                <w:rFonts w:eastAsia="Times New Roman" w:cs="Times New Roman"/>
                <w:szCs w:val="24"/>
              </w:rPr>
              <w:t xml:space="preserve"> </w:t>
            </w:r>
            <w:r w:rsidRPr="00245BF2">
              <w:rPr>
                <w:rFonts w:eastAsia="Times New Roman" w:cs="Times New Roman"/>
                <w:szCs w:val="24"/>
              </w:rPr>
              <w:t>pruebas.</w:t>
            </w:r>
          </w:p>
        </w:tc>
        <w:tc>
          <w:tcPr>
            <w:tcW w:w="1777" w:type="dxa"/>
          </w:tcPr>
          <w:p w14:paraId="70805566" w14:textId="77777777" w:rsidR="00EC7CA5" w:rsidRDefault="00EC7CA5" w:rsidP="00D47333">
            <w:pPr>
              <w:jc w:val="center"/>
              <w:rPr>
                <w:rFonts w:eastAsia="Times New Roman" w:cs="Times New Roman"/>
                <w:b/>
                <w:szCs w:val="24"/>
              </w:rPr>
            </w:pPr>
          </w:p>
          <w:p w14:paraId="06590EE9" w14:textId="77777777" w:rsidR="00EC7CA5" w:rsidRDefault="00EC7CA5" w:rsidP="00D47333">
            <w:pPr>
              <w:jc w:val="center"/>
              <w:rPr>
                <w:rFonts w:eastAsia="Times New Roman" w:cs="Times New Roman"/>
                <w:b/>
                <w:szCs w:val="24"/>
              </w:rPr>
            </w:pPr>
          </w:p>
          <w:p w14:paraId="219DC70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3CE83A58" w14:textId="77777777" w:rsidR="00EC7CA5" w:rsidRDefault="00EC7CA5" w:rsidP="00D47333">
            <w:pPr>
              <w:jc w:val="center"/>
              <w:rPr>
                <w:rFonts w:eastAsia="Times New Roman" w:cs="Times New Roman"/>
                <w:szCs w:val="24"/>
              </w:rPr>
            </w:pPr>
            <w:r>
              <w:rPr>
                <w:rFonts w:eastAsia="Times New Roman" w:cs="Times New Roman"/>
                <w:szCs w:val="24"/>
              </w:rPr>
              <w:t>25/09/2019</w:t>
            </w:r>
          </w:p>
          <w:p w14:paraId="341318A9"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A5EB4D"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0740D5FF" w14:textId="77777777" w:rsidR="00EC7CA5" w:rsidRDefault="00EC7CA5" w:rsidP="00D47333">
            <w:pPr>
              <w:rPr>
                <w:rFonts w:eastAsia="Times New Roman" w:cs="Times New Roman"/>
                <w:b/>
                <w:szCs w:val="24"/>
              </w:rPr>
            </w:pPr>
          </w:p>
        </w:tc>
        <w:tc>
          <w:tcPr>
            <w:tcW w:w="1766" w:type="dxa"/>
          </w:tcPr>
          <w:p w14:paraId="5D5E5620" w14:textId="77777777" w:rsidR="00EC7CA5" w:rsidRDefault="00EC7CA5" w:rsidP="00D47333">
            <w:pPr>
              <w:jc w:val="center"/>
              <w:rPr>
                <w:rFonts w:eastAsia="Times New Roman" w:cs="Times New Roman"/>
                <w:b/>
                <w:szCs w:val="24"/>
              </w:rPr>
            </w:pPr>
          </w:p>
          <w:p w14:paraId="071AF633" w14:textId="77777777" w:rsidR="00EC7CA5" w:rsidRDefault="00EC7CA5" w:rsidP="00D47333">
            <w:pPr>
              <w:jc w:val="center"/>
              <w:rPr>
                <w:rFonts w:eastAsia="Times New Roman" w:cs="Times New Roman"/>
                <w:b/>
                <w:szCs w:val="24"/>
              </w:rPr>
            </w:pPr>
          </w:p>
          <w:p w14:paraId="3063BD92"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7D6C68F8"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4303F79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0A3F3641"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36110486" w14:textId="77777777" w:rsidR="00EC7CA5" w:rsidRDefault="00EC7CA5" w:rsidP="00D47333">
            <w:pPr>
              <w:rPr>
                <w:rFonts w:eastAsia="Times New Roman" w:cs="Times New Roman"/>
                <w:b/>
                <w:szCs w:val="24"/>
              </w:rPr>
            </w:pPr>
          </w:p>
        </w:tc>
      </w:tr>
    </w:tbl>
    <w:p w14:paraId="59BE0E59" w14:textId="77777777" w:rsidR="00EC7CA5" w:rsidRDefault="00EC7CA5" w:rsidP="0021757F">
      <w:pPr>
        <w:spacing w:line="240" w:lineRule="auto"/>
      </w:pPr>
    </w:p>
    <w:p w14:paraId="6B395275" w14:textId="77777777" w:rsidR="00EC7CA5" w:rsidRDefault="00EC7CA5" w:rsidP="0021757F">
      <w:pPr>
        <w:ind w:firstLine="0"/>
        <w:rPr>
          <w:rFonts w:eastAsia="Times New Roman" w:cs="Times New Roman"/>
          <w:b/>
          <w:szCs w:val="24"/>
        </w:rPr>
      </w:pPr>
      <w:r>
        <w:rPr>
          <w:rFonts w:eastAsia="Times New Roman" w:cs="Times New Roman"/>
          <w:b/>
          <w:szCs w:val="24"/>
        </w:rPr>
        <w:t>Casos de uso #16 y #10</w:t>
      </w:r>
    </w:p>
    <w:p w14:paraId="111D4273"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CU16: Crear mantenimiento (tabla parámetro) </w:t>
      </w:r>
    </w:p>
    <w:p w14:paraId="304B1B75" w14:textId="22A0E999" w:rsidR="00EC7CA5" w:rsidRDefault="00EC7CA5" w:rsidP="0021757F">
      <w:pPr>
        <w:ind w:firstLine="0"/>
        <w:rPr>
          <w:rFonts w:eastAsia="Times New Roman" w:cs="Times New Roman"/>
          <w:b/>
          <w:szCs w:val="24"/>
        </w:rPr>
      </w:pPr>
      <w:r>
        <w:rPr>
          <w:rFonts w:eastAsia="Times New Roman" w:cs="Times New Roman"/>
          <w:b/>
          <w:szCs w:val="24"/>
        </w:rPr>
        <w:t>Nombre CU10: Crear alerta (tabla parámetro)</w:t>
      </w:r>
    </w:p>
    <w:tbl>
      <w:tblPr>
        <w:tblStyle w:val="Tablaconcuadrcula"/>
        <w:tblW w:w="9072" w:type="dxa"/>
        <w:tblInd w:w="-5" w:type="dxa"/>
        <w:tblLayout w:type="fixed"/>
        <w:tblLook w:val="04A0" w:firstRow="1" w:lastRow="0" w:firstColumn="1" w:lastColumn="0" w:noHBand="0" w:noVBand="1"/>
      </w:tblPr>
      <w:tblGrid>
        <w:gridCol w:w="426"/>
        <w:gridCol w:w="5103"/>
        <w:gridCol w:w="1753"/>
        <w:gridCol w:w="1790"/>
      </w:tblGrid>
      <w:tr w:rsidR="00EC7CA5" w14:paraId="7B409D1E" w14:textId="77777777" w:rsidTr="00D47333">
        <w:trPr>
          <w:trHeight w:val="231"/>
        </w:trPr>
        <w:tc>
          <w:tcPr>
            <w:tcW w:w="426" w:type="dxa"/>
          </w:tcPr>
          <w:p w14:paraId="4C6918EA"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6EDB8CC"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53" w:type="dxa"/>
          </w:tcPr>
          <w:p w14:paraId="18D76A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90" w:type="dxa"/>
          </w:tcPr>
          <w:p w14:paraId="1B21D04B"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1FF94CE8" w14:textId="77777777" w:rsidTr="00D47333">
        <w:tc>
          <w:tcPr>
            <w:tcW w:w="426" w:type="dxa"/>
          </w:tcPr>
          <w:p w14:paraId="78D879DC" w14:textId="77777777" w:rsidR="00EC7CA5" w:rsidRDefault="00EC7CA5" w:rsidP="0021757F">
            <w:pPr>
              <w:ind w:firstLine="0"/>
              <w:jc w:val="center"/>
              <w:rPr>
                <w:rFonts w:eastAsia="Times New Roman" w:cs="Times New Roman"/>
                <w:szCs w:val="24"/>
              </w:rPr>
            </w:pPr>
          </w:p>
          <w:p w14:paraId="23C7F7C4" w14:textId="77777777" w:rsidR="00EC7CA5" w:rsidRDefault="00EC7CA5" w:rsidP="0021757F">
            <w:pPr>
              <w:ind w:firstLine="0"/>
              <w:jc w:val="center"/>
              <w:rPr>
                <w:rFonts w:eastAsia="Times New Roman" w:cs="Times New Roman"/>
                <w:szCs w:val="24"/>
              </w:rPr>
            </w:pPr>
          </w:p>
          <w:p w14:paraId="4978E402" w14:textId="77777777" w:rsidR="00EC7CA5" w:rsidRDefault="00EC7CA5" w:rsidP="0021757F">
            <w:pPr>
              <w:ind w:firstLine="0"/>
              <w:jc w:val="center"/>
              <w:rPr>
                <w:rFonts w:eastAsia="Times New Roman" w:cs="Times New Roman"/>
                <w:szCs w:val="24"/>
              </w:rPr>
            </w:pPr>
          </w:p>
          <w:p w14:paraId="3DCFF758" w14:textId="77777777" w:rsidR="00EC7CA5" w:rsidRDefault="00EC7CA5" w:rsidP="0021757F">
            <w:pPr>
              <w:ind w:firstLine="0"/>
              <w:rPr>
                <w:rFonts w:eastAsia="Times New Roman" w:cs="Times New Roman"/>
                <w:szCs w:val="24"/>
              </w:rPr>
            </w:pPr>
          </w:p>
          <w:p w14:paraId="6E50C3E8"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2B788C6D"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AAFEFDD"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A91C8F3" w14:textId="77777777" w:rsidR="00EC7CA5" w:rsidRDefault="00EC7CA5" w:rsidP="00D47333">
            <w:pPr>
              <w:rPr>
                <w:rFonts w:eastAsia="Times New Roman" w:cs="Times New Roman"/>
                <w:b/>
                <w:szCs w:val="24"/>
              </w:rPr>
            </w:pPr>
            <w:r>
              <w:rPr>
                <w:rFonts w:eastAsia="Times New Roman" w:cs="Times New Roman"/>
                <w:b/>
                <w:szCs w:val="24"/>
              </w:rPr>
              <w:t>Actividades:</w:t>
            </w:r>
          </w:p>
          <w:p w14:paraId="25D7000D" w14:textId="77777777" w:rsidR="00EC7CA5" w:rsidRDefault="00EC7CA5" w:rsidP="00525E5E">
            <w:pPr>
              <w:pStyle w:val="Prrafodelista"/>
              <w:numPr>
                <w:ilvl w:val="0"/>
                <w:numId w:val="109"/>
              </w:numPr>
              <w:jc w:val="left"/>
              <w:rPr>
                <w:rFonts w:eastAsia="Times New Roman" w:cs="Times New Roman"/>
                <w:szCs w:val="24"/>
              </w:rPr>
            </w:pPr>
            <w:r w:rsidRPr="00245BF2">
              <w:rPr>
                <w:rFonts w:eastAsia="Times New Roman" w:cs="Times New Roman"/>
                <w:szCs w:val="24"/>
              </w:rPr>
              <w:t>Procedimiento de pruebas.</w:t>
            </w:r>
          </w:p>
          <w:p w14:paraId="4429AA2B" w14:textId="77777777" w:rsidR="00EC7CA5" w:rsidRPr="0074188C" w:rsidRDefault="00EC7CA5" w:rsidP="00525E5E">
            <w:pPr>
              <w:pStyle w:val="Prrafodelista"/>
              <w:numPr>
                <w:ilvl w:val="0"/>
                <w:numId w:val="109"/>
              </w:numPr>
              <w:jc w:val="left"/>
              <w:rPr>
                <w:rFonts w:eastAsia="Times New Roman" w:cs="Times New Roman"/>
                <w:szCs w:val="24"/>
              </w:rPr>
            </w:pPr>
            <w:r w:rsidRPr="0074188C">
              <w:rPr>
                <w:rFonts w:eastAsia="Times New Roman" w:cs="Times New Roman"/>
                <w:szCs w:val="24"/>
              </w:rPr>
              <w:t>Reporte de trasmisión de pruebas.</w:t>
            </w:r>
          </w:p>
        </w:tc>
        <w:tc>
          <w:tcPr>
            <w:tcW w:w="1753" w:type="dxa"/>
          </w:tcPr>
          <w:p w14:paraId="0D721D59" w14:textId="77777777" w:rsidR="00EC7CA5" w:rsidRDefault="00EC7CA5" w:rsidP="00D47333">
            <w:pPr>
              <w:jc w:val="center"/>
              <w:rPr>
                <w:rFonts w:eastAsia="Times New Roman" w:cs="Times New Roman"/>
                <w:b/>
                <w:szCs w:val="24"/>
              </w:rPr>
            </w:pPr>
          </w:p>
          <w:p w14:paraId="6DDC9E1F" w14:textId="77777777" w:rsidR="00EC7CA5" w:rsidRDefault="00EC7CA5" w:rsidP="00D47333">
            <w:pPr>
              <w:jc w:val="center"/>
              <w:rPr>
                <w:rFonts w:eastAsia="Times New Roman" w:cs="Times New Roman"/>
                <w:b/>
                <w:szCs w:val="24"/>
              </w:rPr>
            </w:pPr>
          </w:p>
          <w:p w14:paraId="43AAED5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F6019F8"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74D100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10FEE54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1DAFA9CB" w14:textId="77777777" w:rsidR="00EC7CA5" w:rsidRDefault="00EC7CA5" w:rsidP="00D47333">
            <w:pPr>
              <w:rPr>
                <w:rFonts w:eastAsia="Times New Roman" w:cs="Times New Roman"/>
                <w:b/>
                <w:szCs w:val="24"/>
              </w:rPr>
            </w:pPr>
          </w:p>
        </w:tc>
        <w:tc>
          <w:tcPr>
            <w:tcW w:w="1790" w:type="dxa"/>
          </w:tcPr>
          <w:p w14:paraId="77119D05" w14:textId="77777777" w:rsidR="00EC7CA5" w:rsidRDefault="00EC7CA5" w:rsidP="00D47333">
            <w:pPr>
              <w:jc w:val="center"/>
              <w:rPr>
                <w:rFonts w:eastAsia="Times New Roman" w:cs="Times New Roman"/>
                <w:b/>
                <w:szCs w:val="24"/>
              </w:rPr>
            </w:pPr>
          </w:p>
          <w:p w14:paraId="79C1C592" w14:textId="77777777" w:rsidR="00EC7CA5" w:rsidRDefault="00EC7CA5" w:rsidP="00D47333">
            <w:pPr>
              <w:jc w:val="center"/>
              <w:rPr>
                <w:rFonts w:eastAsia="Times New Roman" w:cs="Times New Roman"/>
                <w:b/>
                <w:szCs w:val="24"/>
              </w:rPr>
            </w:pPr>
          </w:p>
          <w:p w14:paraId="19C55C84"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7AEBC6"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DB3F1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3675E6"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5355DC82" w14:textId="77777777" w:rsidR="00EC7CA5" w:rsidRDefault="00EC7CA5" w:rsidP="00D47333">
            <w:pPr>
              <w:rPr>
                <w:rFonts w:eastAsia="Times New Roman" w:cs="Times New Roman"/>
                <w:b/>
                <w:szCs w:val="24"/>
              </w:rPr>
            </w:pPr>
          </w:p>
        </w:tc>
      </w:tr>
    </w:tbl>
    <w:p w14:paraId="3A08266A" w14:textId="77777777" w:rsidR="00EC7CA5" w:rsidRDefault="00EC7CA5" w:rsidP="0021757F">
      <w:pPr>
        <w:spacing w:line="240" w:lineRule="auto"/>
        <w:rPr>
          <w:rFonts w:eastAsia="Times New Roman" w:cs="Times New Roman"/>
          <w:b/>
          <w:szCs w:val="24"/>
        </w:rPr>
      </w:pPr>
    </w:p>
    <w:p w14:paraId="65B68AF2" w14:textId="77777777" w:rsidR="00EC7CA5" w:rsidRDefault="00EC7CA5" w:rsidP="0021757F">
      <w:pPr>
        <w:ind w:firstLine="0"/>
        <w:rPr>
          <w:rFonts w:eastAsia="Times New Roman" w:cs="Times New Roman"/>
          <w:b/>
          <w:szCs w:val="24"/>
        </w:rPr>
      </w:pPr>
      <w:r>
        <w:rPr>
          <w:rFonts w:eastAsia="Times New Roman" w:cs="Times New Roman"/>
          <w:b/>
          <w:szCs w:val="24"/>
        </w:rPr>
        <w:t>Casos de uso #06 y #07</w:t>
      </w:r>
    </w:p>
    <w:p w14:paraId="26FD48F9" w14:textId="77777777" w:rsidR="00EC7CA5" w:rsidRDefault="00EC7CA5" w:rsidP="0021757F">
      <w:pPr>
        <w:ind w:firstLine="0"/>
        <w:rPr>
          <w:rFonts w:eastAsia="Times New Roman" w:cs="Times New Roman"/>
          <w:b/>
          <w:szCs w:val="24"/>
        </w:rPr>
      </w:pPr>
      <w:r>
        <w:rPr>
          <w:rFonts w:eastAsia="Times New Roman" w:cs="Times New Roman"/>
          <w:b/>
          <w:szCs w:val="24"/>
        </w:rPr>
        <w:t>Nombre CU06: Crear organización (tabla parámetro)</w:t>
      </w:r>
    </w:p>
    <w:p w14:paraId="3C90F8F6" w14:textId="20FD9764" w:rsidR="00EC7CA5" w:rsidRDefault="00EC7CA5" w:rsidP="0021757F">
      <w:pPr>
        <w:ind w:firstLine="0"/>
        <w:rPr>
          <w:rFonts w:eastAsia="Times New Roman" w:cs="Times New Roman"/>
          <w:b/>
          <w:szCs w:val="24"/>
        </w:rPr>
      </w:pPr>
      <w:r>
        <w:rPr>
          <w:rFonts w:eastAsia="Times New Roman" w:cs="Times New Roman"/>
          <w:b/>
          <w:szCs w:val="24"/>
        </w:rPr>
        <w:t>Nombre CU07: Crear categoría (tabla parámetro)</w:t>
      </w:r>
    </w:p>
    <w:tbl>
      <w:tblPr>
        <w:tblStyle w:val="Tablaconcuadrcula"/>
        <w:tblW w:w="9067" w:type="dxa"/>
        <w:tblLayout w:type="fixed"/>
        <w:tblLook w:val="04A0" w:firstRow="1" w:lastRow="0" w:firstColumn="1" w:lastColumn="0" w:noHBand="0" w:noVBand="1"/>
      </w:tblPr>
      <w:tblGrid>
        <w:gridCol w:w="421"/>
        <w:gridCol w:w="5103"/>
        <w:gridCol w:w="1789"/>
        <w:gridCol w:w="1754"/>
      </w:tblGrid>
      <w:tr w:rsidR="00EC7CA5" w14:paraId="0D6DECA7" w14:textId="77777777" w:rsidTr="00D47333">
        <w:trPr>
          <w:trHeight w:val="377"/>
        </w:trPr>
        <w:tc>
          <w:tcPr>
            <w:tcW w:w="421" w:type="dxa"/>
          </w:tcPr>
          <w:p w14:paraId="20ABCB50"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9A37CA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89" w:type="dxa"/>
          </w:tcPr>
          <w:p w14:paraId="0FF1DC2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54" w:type="dxa"/>
          </w:tcPr>
          <w:p w14:paraId="4C98652A"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6949F122" w14:textId="77777777" w:rsidTr="00D47333">
        <w:tc>
          <w:tcPr>
            <w:tcW w:w="421" w:type="dxa"/>
          </w:tcPr>
          <w:p w14:paraId="4D1C87D4" w14:textId="77777777" w:rsidR="00EC7CA5" w:rsidRDefault="00EC7CA5" w:rsidP="0021757F">
            <w:pPr>
              <w:ind w:firstLine="0"/>
              <w:jc w:val="center"/>
              <w:rPr>
                <w:rFonts w:eastAsia="Times New Roman" w:cs="Times New Roman"/>
                <w:szCs w:val="24"/>
              </w:rPr>
            </w:pPr>
          </w:p>
          <w:p w14:paraId="5A939C97" w14:textId="77777777" w:rsidR="00EC7CA5" w:rsidRDefault="00EC7CA5" w:rsidP="0021757F">
            <w:pPr>
              <w:ind w:firstLine="0"/>
              <w:jc w:val="center"/>
              <w:rPr>
                <w:rFonts w:eastAsia="Times New Roman" w:cs="Times New Roman"/>
                <w:szCs w:val="24"/>
              </w:rPr>
            </w:pPr>
          </w:p>
          <w:p w14:paraId="6BEB3F1E" w14:textId="77777777" w:rsidR="00EC7CA5" w:rsidRDefault="00EC7CA5" w:rsidP="0021757F">
            <w:pPr>
              <w:ind w:firstLine="0"/>
              <w:jc w:val="center"/>
              <w:rPr>
                <w:rFonts w:eastAsia="Times New Roman" w:cs="Times New Roman"/>
                <w:szCs w:val="24"/>
              </w:rPr>
            </w:pPr>
          </w:p>
          <w:p w14:paraId="3AE1622D" w14:textId="77777777" w:rsidR="00EC7CA5" w:rsidRDefault="00EC7CA5" w:rsidP="0021757F">
            <w:pPr>
              <w:ind w:firstLine="0"/>
              <w:rPr>
                <w:rFonts w:eastAsia="Times New Roman" w:cs="Times New Roman"/>
                <w:szCs w:val="24"/>
              </w:rPr>
            </w:pPr>
          </w:p>
          <w:p w14:paraId="738030FC"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17E42F2E"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F2C67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7B47309" w14:textId="77777777" w:rsidR="00EC7CA5" w:rsidRDefault="00EC7CA5" w:rsidP="00D47333">
            <w:pPr>
              <w:rPr>
                <w:rFonts w:eastAsia="Times New Roman" w:cs="Times New Roman"/>
                <w:b/>
                <w:szCs w:val="24"/>
              </w:rPr>
            </w:pPr>
            <w:r>
              <w:rPr>
                <w:rFonts w:eastAsia="Times New Roman" w:cs="Times New Roman"/>
                <w:b/>
                <w:szCs w:val="24"/>
              </w:rPr>
              <w:t>Actividades:</w:t>
            </w:r>
          </w:p>
          <w:p w14:paraId="50ADF5C3" w14:textId="77777777" w:rsidR="00EC7CA5" w:rsidRDefault="00EC7CA5" w:rsidP="00525E5E">
            <w:pPr>
              <w:pStyle w:val="Prrafodelista"/>
              <w:numPr>
                <w:ilvl w:val="0"/>
                <w:numId w:val="110"/>
              </w:numPr>
              <w:jc w:val="left"/>
              <w:rPr>
                <w:rFonts w:eastAsia="Times New Roman" w:cs="Times New Roman"/>
                <w:szCs w:val="24"/>
              </w:rPr>
            </w:pPr>
            <w:r w:rsidRPr="00245BF2">
              <w:rPr>
                <w:rFonts w:eastAsia="Times New Roman" w:cs="Times New Roman"/>
                <w:szCs w:val="24"/>
              </w:rPr>
              <w:t>Procedimiento de pruebas.</w:t>
            </w:r>
          </w:p>
          <w:p w14:paraId="3CBA1D58" w14:textId="77777777" w:rsidR="00EC7CA5" w:rsidRPr="0069568F" w:rsidRDefault="00EC7CA5" w:rsidP="00525E5E">
            <w:pPr>
              <w:pStyle w:val="Prrafodelista"/>
              <w:numPr>
                <w:ilvl w:val="0"/>
                <w:numId w:val="110"/>
              </w:numPr>
              <w:jc w:val="left"/>
              <w:rPr>
                <w:rFonts w:eastAsia="Times New Roman" w:cs="Times New Roman"/>
                <w:szCs w:val="24"/>
              </w:rPr>
            </w:pPr>
            <w:r w:rsidRPr="0069568F">
              <w:rPr>
                <w:rFonts w:eastAsia="Times New Roman" w:cs="Times New Roman"/>
                <w:szCs w:val="24"/>
              </w:rPr>
              <w:t>Reporte de trasmisión de pruebas.</w:t>
            </w:r>
          </w:p>
        </w:tc>
        <w:tc>
          <w:tcPr>
            <w:tcW w:w="1789" w:type="dxa"/>
          </w:tcPr>
          <w:p w14:paraId="4B049B33" w14:textId="77777777" w:rsidR="00EC7CA5" w:rsidRDefault="00EC7CA5" w:rsidP="00D47333">
            <w:pPr>
              <w:jc w:val="center"/>
              <w:rPr>
                <w:rFonts w:eastAsia="Times New Roman" w:cs="Times New Roman"/>
                <w:b/>
                <w:szCs w:val="24"/>
              </w:rPr>
            </w:pPr>
          </w:p>
          <w:p w14:paraId="0AC2D264" w14:textId="77777777" w:rsidR="00EC7CA5" w:rsidRDefault="00EC7CA5" w:rsidP="00D47333">
            <w:pPr>
              <w:jc w:val="center"/>
              <w:rPr>
                <w:rFonts w:eastAsia="Times New Roman" w:cs="Times New Roman"/>
                <w:b/>
                <w:szCs w:val="24"/>
              </w:rPr>
            </w:pPr>
          </w:p>
          <w:p w14:paraId="6F0DF8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5F5E85B"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5DFAC0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30D7282A"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492C9FC2" w14:textId="77777777" w:rsidR="00EC7CA5" w:rsidRDefault="00EC7CA5" w:rsidP="00D47333">
            <w:pPr>
              <w:rPr>
                <w:rFonts w:eastAsia="Times New Roman" w:cs="Times New Roman"/>
                <w:b/>
                <w:szCs w:val="24"/>
              </w:rPr>
            </w:pPr>
          </w:p>
        </w:tc>
        <w:tc>
          <w:tcPr>
            <w:tcW w:w="1754" w:type="dxa"/>
          </w:tcPr>
          <w:p w14:paraId="4FF9C0C6" w14:textId="77777777" w:rsidR="00EC7CA5" w:rsidRDefault="00EC7CA5" w:rsidP="00D47333">
            <w:pPr>
              <w:jc w:val="center"/>
              <w:rPr>
                <w:rFonts w:eastAsia="Times New Roman" w:cs="Times New Roman"/>
                <w:b/>
                <w:szCs w:val="24"/>
              </w:rPr>
            </w:pPr>
          </w:p>
          <w:p w14:paraId="3B6549F7" w14:textId="77777777" w:rsidR="00EC7CA5" w:rsidRDefault="00EC7CA5" w:rsidP="00D47333">
            <w:pPr>
              <w:jc w:val="center"/>
              <w:rPr>
                <w:rFonts w:eastAsia="Times New Roman" w:cs="Times New Roman"/>
                <w:b/>
                <w:szCs w:val="24"/>
              </w:rPr>
            </w:pPr>
          </w:p>
          <w:p w14:paraId="37D360FF"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3CEF6D"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13BA0BC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363A431"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009EDB26" w14:textId="77777777" w:rsidR="00EC7CA5" w:rsidRPr="00227B47" w:rsidRDefault="00EC7CA5" w:rsidP="00D47333">
            <w:pPr>
              <w:rPr>
                <w:rFonts w:eastAsia="Times New Roman" w:cs="Times New Roman"/>
                <w:b/>
                <w:szCs w:val="24"/>
                <w:u w:val="single"/>
              </w:rPr>
            </w:pPr>
          </w:p>
        </w:tc>
      </w:tr>
    </w:tbl>
    <w:p w14:paraId="54B48543" w14:textId="77777777" w:rsidR="00EC7CA5" w:rsidRDefault="00EC7CA5" w:rsidP="007A4A23">
      <w:pPr>
        <w:spacing w:line="240" w:lineRule="auto"/>
        <w:rPr>
          <w:rFonts w:eastAsia="Times New Roman" w:cs="Times New Roman"/>
          <w:b/>
          <w:szCs w:val="24"/>
        </w:rPr>
      </w:pPr>
    </w:p>
    <w:p w14:paraId="2C692D76" w14:textId="77777777" w:rsidR="00EC7CA5" w:rsidRDefault="00EC7CA5" w:rsidP="007A4A23">
      <w:pPr>
        <w:ind w:firstLine="0"/>
        <w:rPr>
          <w:rFonts w:eastAsia="Times New Roman" w:cs="Times New Roman"/>
          <w:b/>
          <w:szCs w:val="24"/>
        </w:rPr>
      </w:pPr>
      <w:r>
        <w:rPr>
          <w:rFonts w:eastAsia="Times New Roman" w:cs="Times New Roman"/>
          <w:b/>
          <w:szCs w:val="24"/>
        </w:rPr>
        <w:lastRenderedPageBreak/>
        <w:t>Caso de uso #05</w:t>
      </w:r>
    </w:p>
    <w:p w14:paraId="15AFA941" w14:textId="5BD8B429" w:rsidR="00EC7CA5" w:rsidRDefault="00EC7CA5" w:rsidP="007A4A23">
      <w:pPr>
        <w:ind w:firstLine="0"/>
        <w:rPr>
          <w:rFonts w:eastAsia="Times New Roman" w:cs="Times New Roman"/>
          <w:b/>
          <w:szCs w:val="24"/>
        </w:rPr>
      </w:pPr>
      <w:r>
        <w:rPr>
          <w:rFonts w:eastAsia="Times New Roman" w:cs="Times New Roman"/>
          <w:b/>
          <w:szCs w:val="24"/>
        </w:rPr>
        <w:t>Nombre CU05: Crear estación (tabla parámetro)</w:t>
      </w:r>
    </w:p>
    <w:tbl>
      <w:tblPr>
        <w:tblStyle w:val="Tablaconcuadrcula"/>
        <w:tblW w:w="9072" w:type="dxa"/>
        <w:tblInd w:w="-5" w:type="dxa"/>
        <w:tblLayout w:type="fixed"/>
        <w:tblLook w:val="04A0" w:firstRow="1" w:lastRow="0" w:firstColumn="1" w:lastColumn="0" w:noHBand="0" w:noVBand="1"/>
      </w:tblPr>
      <w:tblGrid>
        <w:gridCol w:w="567"/>
        <w:gridCol w:w="4962"/>
        <w:gridCol w:w="1849"/>
        <w:gridCol w:w="1694"/>
      </w:tblGrid>
      <w:tr w:rsidR="00EC7CA5" w14:paraId="37AC2940" w14:textId="77777777" w:rsidTr="00D47333">
        <w:trPr>
          <w:trHeight w:val="377"/>
        </w:trPr>
        <w:tc>
          <w:tcPr>
            <w:tcW w:w="567" w:type="dxa"/>
          </w:tcPr>
          <w:p w14:paraId="0EFCF09E" w14:textId="77777777" w:rsidR="00EC7CA5" w:rsidRDefault="00EC7CA5" w:rsidP="007A4A23">
            <w:pPr>
              <w:ind w:firstLine="0"/>
              <w:jc w:val="center"/>
              <w:rPr>
                <w:rFonts w:eastAsia="Times New Roman" w:cs="Times New Roman"/>
                <w:b/>
                <w:szCs w:val="24"/>
              </w:rPr>
            </w:pPr>
            <w:r>
              <w:rPr>
                <w:rFonts w:eastAsia="Times New Roman" w:cs="Times New Roman"/>
                <w:b/>
                <w:szCs w:val="24"/>
              </w:rPr>
              <w:t>#</w:t>
            </w:r>
          </w:p>
        </w:tc>
        <w:tc>
          <w:tcPr>
            <w:tcW w:w="4962" w:type="dxa"/>
          </w:tcPr>
          <w:p w14:paraId="18A79440" w14:textId="77777777" w:rsidR="00EC7CA5" w:rsidRDefault="00EC7CA5" w:rsidP="007A4A23">
            <w:pPr>
              <w:ind w:firstLine="0"/>
              <w:jc w:val="center"/>
              <w:rPr>
                <w:rFonts w:eastAsia="Times New Roman" w:cs="Times New Roman"/>
                <w:b/>
                <w:szCs w:val="24"/>
              </w:rPr>
            </w:pPr>
            <w:r>
              <w:rPr>
                <w:rFonts w:eastAsia="Times New Roman" w:cs="Times New Roman"/>
                <w:b/>
                <w:szCs w:val="24"/>
              </w:rPr>
              <w:t>Descripción</w:t>
            </w:r>
          </w:p>
        </w:tc>
        <w:tc>
          <w:tcPr>
            <w:tcW w:w="1849" w:type="dxa"/>
          </w:tcPr>
          <w:p w14:paraId="6FEF0D39"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inicio</w:t>
            </w:r>
          </w:p>
        </w:tc>
        <w:tc>
          <w:tcPr>
            <w:tcW w:w="1694" w:type="dxa"/>
          </w:tcPr>
          <w:p w14:paraId="40DB49D4"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fin</w:t>
            </w:r>
          </w:p>
        </w:tc>
      </w:tr>
      <w:tr w:rsidR="00EC7CA5" w14:paraId="6395BDCD" w14:textId="77777777" w:rsidTr="00D47333">
        <w:tc>
          <w:tcPr>
            <w:tcW w:w="567" w:type="dxa"/>
          </w:tcPr>
          <w:p w14:paraId="62B750EB" w14:textId="77777777" w:rsidR="00EC7CA5" w:rsidRDefault="00EC7CA5" w:rsidP="007A4A23">
            <w:pPr>
              <w:ind w:firstLine="0"/>
              <w:rPr>
                <w:rFonts w:eastAsia="Times New Roman" w:cs="Times New Roman"/>
                <w:szCs w:val="24"/>
              </w:rPr>
            </w:pPr>
          </w:p>
          <w:p w14:paraId="2DA82AF4" w14:textId="77777777" w:rsidR="00EC7CA5" w:rsidRDefault="00EC7CA5" w:rsidP="007A4A23">
            <w:pPr>
              <w:ind w:firstLine="0"/>
              <w:rPr>
                <w:rFonts w:eastAsia="Times New Roman" w:cs="Times New Roman"/>
                <w:szCs w:val="24"/>
              </w:rPr>
            </w:pPr>
          </w:p>
          <w:p w14:paraId="2784957A" w14:textId="77777777" w:rsidR="00EC7CA5" w:rsidRDefault="00EC7CA5" w:rsidP="007A4A23">
            <w:pPr>
              <w:ind w:firstLine="0"/>
              <w:jc w:val="center"/>
              <w:rPr>
                <w:rFonts w:eastAsia="Times New Roman" w:cs="Times New Roman"/>
                <w:szCs w:val="24"/>
              </w:rPr>
            </w:pPr>
          </w:p>
          <w:p w14:paraId="2467440F" w14:textId="77777777" w:rsidR="00EC7CA5" w:rsidRDefault="00EC7CA5" w:rsidP="007A4A23">
            <w:pPr>
              <w:ind w:firstLine="0"/>
              <w:jc w:val="center"/>
              <w:rPr>
                <w:rFonts w:eastAsia="Times New Roman" w:cs="Times New Roman"/>
                <w:szCs w:val="24"/>
              </w:rPr>
            </w:pPr>
          </w:p>
          <w:p w14:paraId="28AACC04" w14:textId="77777777" w:rsidR="00EC7CA5" w:rsidRPr="002834B1" w:rsidRDefault="00EC7CA5" w:rsidP="007A4A23">
            <w:pPr>
              <w:ind w:firstLine="0"/>
              <w:jc w:val="center"/>
              <w:rPr>
                <w:rFonts w:eastAsia="Times New Roman" w:cs="Times New Roman"/>
                <w:szCs w:val="24"/>
              </w:rPr>
            </w:pPr>
            <w:r w:rsidRPr="002834B1">
              <w:rPr>
                <w:rFonts w:eastAsia="Times New Roman" w:cs="Times New Roman"/>
                <w:szCs w:val="24"/>
              </w:rPr>
              <w:t>2</w:t>
            </w:r>
          </w:p>
        </w:tc>
        <w:tc>
          <w:tcPr>
            <w:tcW w:w="4962" w:type="dxa"/>
          </w:tcPr>
          <w:p w14:paraId="3B6183C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0855D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5D1BA9A" w14:textId="77777777" w:rsidR="00EC7CA5" w:rsidRDefault="00EC7CA5" w:rsidP="00D47333">
            <w:pPr>
              <w:rPr>
                <w:rFonts w:eastAsia="Times New Roman" w:cs="Times New Roman"/>
                <w:b/>
                <w:szCs w:val="24"/>
              </w:rPr>
            </w:pPr>
            <w:r>
              <w:rPr>
                <w:rFonts w:eastAsia="Times New Roman" w:cs="Times New Roman"/>
                <w:b/>
                <w:szCs w:val="24"/>
              </w:rPr>
              <w:t>Actividades:</w:t>
            </w:r>
          </w:p>
          <w:p w14:paraId="59F060D6" w14:textId="77777777" w:rsidR="00EC7CA5" w:rsidRDefault="00EC7CA5" w:rsidP="00525E5E">
            <w:pPr>
              <w:pStyle w:val="Prrafodelista"/>
              <w:numPr>
                <w:ilvl w:val="0"/>
                <w:numId w:val="111"/>
              </w:numPr>
              <w:jc w:val="left"/>
              <w:rPr>
                <w:rFonts w:eastAsia="Times New Roman" w:cs="Times New Roman"/>
                <w:szCs w:val="24"/>
              </w:rPr>
            </w:pPr>
            <w:r w:rsidRPr="00245BF2">
              <w:rPr>
                <w:rFonts w:eastAsia="Times New Roman" w:cs="Times New Roman"/>
                <w:szCs w:val="24"/>
              </w:rPr>
              <w:t>Procedimiento de pruebas.</w:t>
            </w:r>
          </w:p>
          <w:p w14:paraId="75BFE91A" w14:textId="77777777" w:rsidR="00EC7CA5" w:rsidRPr="0069568F" w:rsidRDefault="00EC7CA5" w:rsidP="00525E5E">
            <w:pPr>
              <w:pStyle w:val="Prrafodelista"/>
              <w:numPr>
                <w:ilvl w:val="0"/>
                <w:numId w:val="111"/>
              </w:numPr>
              <w:jc w:val="left"/>
              <w:rPr>
                <w:rFonts w:eastAsia="Times New Roman" w:cs="Times New Roman"/>
                <w:szCs w:val="24"/>
              </w:rPr>
            </w:pPr>
            <w:r w:rsidRPr="0069568F">
              <w:rPr>
                <w:rFonts w:eastAsia="Times New Roman" w:cs="Times New Roman"/>
                <w:szCs w:val="24"/>
              </w:rPr>
              <w:t>Reporte de trasmisión de pruebas.</w:t>
            </w:r>
          </w:p>
        </w:tc>
        <w:tc>
          <w:tcPr>
            <w:tcW w:w="1849" w:type="dxa"/>
          </w:tcPr>
          <w:p w14:paraId="5E5E71D8" w14:textId="77777777" w:rsidR="00EC7CA5" w:rsidRDefault="00EC7CA5" w:rsidP="00D47333">
            <w:pPr>
              <w:jc w:val="center"/>
              <w:rPr>
                <w:rFonts w:eastAsia="Times New Roman" w:cs="Times New Roman"/>
                <w:b/>
                <w:szCs w:val="24"/>
              </w:rPr>
            </w:pPr>
          </w:p>
          <w:p w14:paraId="68425EC8" w14:textId="77777777" w:rsidR="00EC7CA5" w:rsidRDefault="00EC7CA5" w:rsidP="00D47333">
            <w:pPr>
              <w:jc w:val="center"/>
              <w:rPr>
                <w:rFonts w:eastAsia="Times New Roman" w:cs="Times New Roman"/>
                <w:b/>
                <w:szCs w:val="24"/>
              </w:rPr>
            </w:pPr>
          </w:p>
          <w:p w14:paraId="553B0D6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557DEDBA"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B15D31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F4FB6A6"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601EFF54" w14:textId="77777777" w:rsidR="00EC7CA5" w:rsidRDefault="00EC7CA5" w:rsidP="00D47333">
            <w:pPr>
              <w:rPr>
                <w:rFonts w:eastAsia="Times New Roman" w:cs="Times New Roman"/>
                <w:b/>
                <w:szCs w:val="24"/>
              </w:rPr>
            </w:pPr>
          </w:p>
        </w:tc>
        <w:tc>
          <w:tcPr>
            <w:tcW w:w="1694" w:type="dxa"/>
          </w:tcPr>
          <w:p w14:paraId="203631A1" w14:textId="77777777" w:rsidR="00EC7CA5" w:rsidRDefault="00EC7CA5" w:rsidP="00D47333">
            <w:pPr>
              <w:jc w:val="center"/>
              <w:rPr>
                <w:rFonts w:eastAsia="Times New Roman" w:cs="Times New Roman"/>
                <w:b/>
                <w:szCs w:val="24"/>
              </w:rPr>
            </w:pPr>
          </w:p>
          <w:p w14:paraId="5A1AA77B" w14:textId="77777777" w:rsidR="00EC7CA5" w:rsidRDefault="00EC7CA5" w:rsidP="00D47333">
            <w:pPr>
              <w:jc w:val="center"/>
              <w:rPr>
                <w:rFonts w:eastAsia="Times New Roman" w:cs="Times New Roman"/>
                <w:b/>
                <w:szCs w:val="24"/>
              </w:rPr>
            </w:pPr>
          </w:p>
          <w:p w14:paraId="4B980A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2CA464C"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44F79A1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9DE4A73"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0FDB1A89" w14:textId="77777777" w:rsidR="00EC7CA5" w:rsidRDefault="00EC7CA5" w:rsidP="00D47333">
            <w:pPr>
              <w:rPr>
                <w:rFonts w:eastAsia="Times New Roman" w:cs="Times New Roman"/>
                <w:b/>
                <w:szCs w:val="24"/>
              </w:rPr>
            </w:pPr>
          </w:p>
        </w:tc>
      </w:tr>
    </w:tbl>
    <w:p w14:paraId="029F5EFB" w14:textId="77777777" w:rsidR="00EC7CA5" w:rsidRDefault="00EC7CA5" w:rsidP="009E4BBB">
      <w:pPr>
        <w:spacing w:line="240" w:lineRule="auto"/>
        <w:rPr>
          <w:rFonts w:eastAsia="Times New Roman" w:cs="Times New Roman"/>
          <w:b/>
          <w:szCs w:val="24"/>
        </w:rPr>
      </w:pPr>
    </w:p>
    <w:p w14:paraId="370B802D" w14:textId="77777777" w:rsidR="00EC7CA5" w:rsidRDefault="00EC7CA5" w:rsidP="009E4BBB">
      <w:pPr>
        <w:ind w:firstLine="0"/>
        <w:rPr>
          <w:rFonts w:eastAsia="Times New Roman" w:cs="Times New Roman"/>
          <w:b/>
          <w:szCs w:val="24"/>
        </w:rPr>
      </w:pPr>
      <w:r>
        <w:rPr>
          <w:rFonts w:eastAsia="Times New Roman" w:cs="Times New Roman"/>
          <w:b/>
          <w:szCs w:val="24"/>
        </w:rPr>
        <w:t>Caso de uso #01</w:t>
      </w:r>
    </w:p>
    <w:p w14:paraId="0E751BB0" w14:textId="77BB0435" w:rsidR="00EC7CA5" w:rsidRDefault="00EC7CA5" w:rsidP="009E4BBB">
      <w:pPr>
        <w:ind w:firstLine="0"/>
        <w:rPr>
          <w:rFonts w:eastAsia="Times New Roman" w:cs="Times New Roman"/>
          <w:b/>
          <w:szCs w:val="24"/>
        </w:rPr>
      </w:pPr>
      <w:r>
        <w:rPr>
          <w:rFonts w:eastAsia="Times New Roman" w:cs="Times New Roman"/>
          <w:b/>
          <w:szCs w:val="24"/>
        </w:rPr>
        <w:t>Nombre CU01: Conectar con estación FTP</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C6815C7" w14:textId="77777777" w:rsidTr="00D47333">
        <w:trPr>
          <w:trHeight w:val="377"/>
        </w:trPr>
        <w:tc>
          <w:tcPr>
            <w:tcW w:w="421" w:type="dxa"/>
          </w:tcPr>
          <w:p w14:paraId="3DB3D6F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103" w:type="dxa"/>
          </w:tcPr>
          <w:p w14:paraId="374A01F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701" w:type="dxa"/>
          </w:tcPr>
          <w:p w14:paraId="2D3A4AD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1842" w:type="dxa"/>
          </w:tcPr>
          <w:p w14:paraId="305588A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386A635" w14:textId="77777777" w:rsidTr="00D47333">
        <w:tc>
          <w:tcPr>
            <w:tcW w:w="421" w:type="dxa"/>
          </w:tcPr>
          <w:p w14:paraId="20186C74" w14:textId="77777777" w:rsidR="00EC7CA5" w:rsidRDefault="00EC7CA5" w:rsidP="00D47333">
            <w:pPr>
              <w:jc w:val="center"/>
              <w:rPr>
                <w:rFonts w:eastAsia="Times New Roman" w:cs="Times New Roman"/>
                <w:szCs w:val="24"/>
              </w:rPr>
            </w:pPr>
          </w:p>
          <w:p w14:paraId="64056CF7" w14:textId="77777777" w:rsidR="00EC7CA5" w:rsidRDefault="00EC7CA5" w:rsidP="00D47333">
            <w:pPr>
              <w:jc w:val="center"/>
              <w:rPr>
                <w:rFonts w:eastAsia="Times New Roman" w:cs="Times New Roman"/>
                <w:szCs w:val="24"/>
              </w:rPr>
            </w:pPr>
          </w:p>
          <w:p w14:paraId="3F321CDE" w14:textId="77777777" w:rsidR="00EC7CA5" w:rsidRDefault="00EC7CA5" w:rsidP="00D47333">
            <w:pPr>
              <w:rPr>
                <w:rFonts w:eastAsia="Times New Roman" w:cs="Times New Roman"/>
                <w:szCs w:val="24"/>
              </w:rPr>
            </w:pPr>
          </w:p>
          <w:p w14:paraId="008A4206" w14:textId="77777777" w:rsidR="00EC7CA5" w:rsidRPr="002834B1" w:rsidRDefault="00EC7CA5" w:rsidP="00D47333">
            <w:pPr>
              <w:jc w:val="center"/>
              <w:rPr>
                <w:rFonts w:eastAsia="Times New Roman" w:cs="Times New Roman"/>
                <w:szCs w:val="24"/>
              </w:rPr>
            </w:pPr>
            <w:r w:rsidRPr="002834B1">
              <w:rPr>
                <w:rFonts w:eastAsia="Times New Roman" w:cs="Times New Roman"/>
                <w:szCs w:val="24"/>
              </w:rPr>
              <w:t>2</w:t>
            </w:r>
          </w:p>
        </w:tc>
        <w:tc>
          <w:tcPr>
            <w:tcW w:w="5103" w:type="dxa"/>
          </w:tcPr>
          <w:p w14:paraId="53139DB2"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2959460"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F69FC98" w14:textId="77777777" w:rsidR="00EC7CA5" w:rsidRDefault="00EC7CA5" w:rsidP="00D47333">
            <w:pPr>
              <w:rPr>
                <w:rFonts w:eastAsia="Times New Roman" w:cs="Times New Roman"/>
                <w:b/>
                <w:szCs w:val="24"/>
              </w:rPr>
            </w:pPr>
            <w:r>
              <w:rPr>
                <w:rFonts w:eastAsia="Times New Roman" w:cs="Times New Roman"/>
                <w:b/>
                <w:szCs w:val="24"/>
              </w:rPr>
              <w:t>Actividades:</w:t>
            </w:r>
          </w:p>
          <w:p w14:paraId="100C2545" w14:textId="77777777" w:rsidR="00EC7CA5" w:rsidRDefault="00EC7CA5" w:rsidP="00525E5E">
            <w:pPr>
              <w:pStyle w:val="Prrafodelista"/>
              <w:numPr>
                <w:ilvl w:val="0"/>
                <w:numId w:val="112"/>
              </w:numPr>
              <w:jc w:val="left"/>
              <w:rPr>
                <w:rFonts w:eastAsia="Times New Roman" w:cs="Times New Roman"/>
                <w:szCs w:val="24"/>
              </w:rPr>
            </w:pPr>
            <w:r w:rsidRPr="00245BF2">
              <w:rPr>
                <w:rFonts w:eastAsia="Times New Roman" w:cs="Times New Roman"/>
                <w:szCs w:val="24"/>
              </w:rPr>
              <w:t>Procedimiento de pruebas.</w:t>
            </w:r>
          </w:p>
          <w:p w14:paraId="3CFE7792" w14:textId="77777777" w:rsidR="00EC7CA5" w:rsidRPr="002C68DA" w:rsidRDefault="00EC7CA5" w:rsidP="00525E5E">
            <w:pPr>
              <w:pStyle w:val="Prrafodelista"/>
              <w:numPr>
                <w:ilvl w:val="0"/>
                <w:numId w:val="112"/>
              </w:numPr>
              <w:jc w:val="left"/>
              <w:rPr>
                <w:rFonts w:eastAsia="Times New Roman" w:cs="Times New Roman"/>
                <w:szCs w:val="24"/>
              </w:rPr>
            </w:pPr>
            <w:r w:rsidRPr="002C68DA">
              <w:rPr>
                <w:rFonts w:eastAsia="Times New Roman" w:cs="Times New Roman"/>
                <w:szCs w:val="24"/>
              </w:rPr>
              <w:t>Reporte de trasmisión de pruebas.</w:t>
            </w:r>
          </w:p>
        </w:tc>
        <w:tc>
          <w:tcPr>
            <w:tcW w:w="1701" w:type="dxa"/>
          </w:tcPr>
          <w:p w14:paraId="093DFC07" w14:textId="77777777" w:rsidR="00EC7CA5" w:rsidRDefault="00EC7CA5" w:rsidP="00D47333">
            <w:pPr>
              <w:jc w:val="center"/>
              <w:rPr>
                <w:rFonts w:eastAsia="Times New Roman" w:cs="Times New Roman"/>
                <w:b/>
                <w:szCs w:val="24"/>
              </w:rPr>
            </w:pPr>
          </w:p>
          <w:p w14:paraId="29FA3FCF" w14:textId="77777777" w:rsidR="00EC7CA5" w:rsidRDefault="00EC7CA5" w:rsidP="00D47333">
            <w:pPr>
              <w:jc w:val="center"/>
              <w:rPr>
                <w:rFonts w:eastAsia="Times New Roman" w:cs="Times New Roman"/>
                <w:b/>
                <w:szCs w:val="24"/>
              </w:rPr>
            </w:pPr>
          </w:p>
          <w:p w14:paraId="006EA293"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F5F819F"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7DFC8EA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CF94C22"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62EAA411" w14:textId="77777777" w:rsidR="00EC7CA5" w:rsidRDefault="00EC7CA5" w:rsidP="00D47333">
            <w:pPr>
              <w:rPr>
                <w:rFonts w:eastAsia="Times New Roman" w:cs="Times New Roman"/>
                <w:b/>
                <w:szCs w:val="24"/>
              </w:rPr>
            </w:pPr>
          </w:p>
        </w:tc>
        <w:tc>
          <w:tcPr>
            <w:tcW w:w="1842" w:type="dxa"/>
          </w:tcPr>
          <w:p w14:paraId="5EA519B5" w14:textId="77777777" w:rsidR="00EC7CA5" w:rsidRDefault="00EC7CA5" w:rsidP="00D47333">
            <w:pPr>
              <w:jc w:val="center"/>
              <w:rPr>
                <w:rFonts w:eastAsia="Times New Roman" w:cs="Times New Roman"/>
                <w:b/>
                <w:szCs w:val="24"/>
              </w:rPr>
            </w:pPr>
          </w:p>
          <w:p w14:paraId="7ED8266B" w14:textId="77777777" w:rsidR="00EC7CA5" w:rsidRDefault="00EC7CA5" w:rsidP="00D47333">
            <w:pPr>
              <w:jc w:val="center"/>
              <w:rPr>
                <w:rFonts w:eastAsia="Times New Roman" w:cs="Times New Roman"/>
                <w:b/>
                <w:szCs w:val="24"/>
              </w:rPr>
            </w:pPr>
          </w:p>
          <w:p w14:paraId="4546C5C4" w14:textId="77777777" w:rsidR="00EC7CA5" w:rsidRDefault="00EC7CA5" w:rsidP="00D47333">
            <w:pPr>
              <w:jc w:val="center"/>
              <w:rPr>
                <w:rFonts w:eastAsia="Times New Roman" w:cs="Times New Roman"/>
                <w:b/>
                <w:szCs w:val="24"/>
              </w:rPr>
            </w:pPr>
            <w:r>
              <w:rPr>
                <w:rFonts w:eastAsia="Times New Roman" w:cs="Times New Roman"/>
                <w:b/>
                <w:szCs w:val="24"/>
              </w:rPr>
              <w:t>Actividad 2.5:1</w:t>
            </w:r>
          </w:p>
          <w:p w14:paraId="471DC373"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5BDFE50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762E822"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687033F8" w14:textId="77777777" w:rsidR="00EC7CA5" w:rsidRDefault="00EC7CA5" w:rsidP="00D47333">
            <w:pPr>
              <w:rPr>
                <w:rFonts w:eastAsia="Times New Roman" w:cs="Times New Roman"/>
                <w:b/>
                <w:szCs w:val="24"/>
              </w:rPr>
            </w:pPr>
          </w:p>
        </w:tc>
      </w:tr>
    </w:tbl>
    <w:p w14:paraId="4FA3156C" w14:textId="77777777" w:rsidR="00EC7CA5" w:rsidRDefault="00EC7CA5" w:rsidP="0037021E">
      <w:pPr>
        <w:spacing w:line="240" w:lineRule="auto"/>
        <w:rPr>
          <w:rFonts w:eastAsia="Times New Roman" w:cs="Times New Roman"/>
          <w:b/>
          <w:szCs w:val="24"/>
        </w:rPr>
      </w:pPr>
    </w:p>
    <w:p w14:paraId="3E79A5BA" w14:textId="77777777" w:rsidR="00EC7CA5" w:rsidRDefault="00EC7CA5" w:rsidP="0037021E">
      <w:pPr>
        <w:ind w:firstLine="0"/>
        <w:rPr>
          <w:rFonts w:eastAsia="Times New Roman" w:cs="Times New Roman"/>
          <w:b/>
          <w:szCs w:val="24"/>
        </w:rPr>
      </w:pPr>
      <w:r>
        <w:rPr>
          <w:rFonts w:eastAsia="Times New Roman" w:cs="Times New Roman"/>
          <w:b/>
          <w:szCs w:val="24"/>
        </w:rPr>
        <w:t>Casos de uso #09 y #11</w:t>
      </w:r>
    </w:p>
    <w:p w14:paraId="5BD7B413" w14:textId="77777777" w:rsidR="00EC7CA5" w:rsidRDefault="00EC7CA5" w:rsidP="0037021E">
      <w:pPr>
        <w:ind w:firstLine="0"/>
        <w:rPr>
          <w:rFonts w:eastAsia="Times New Roman" w:cs="Times New Roman"/>
          <w:b/>
          <w:szCs w:val="24"/>
        </w:rPr>
      </w:pPr>
      <w:r>
        <w:rPr>
          <w:rFonts w:eastAsia="Times New Roman" w:cs="Times New Roman"/>
          <w:b/>
          <w:szCs w:val="24"/>
        </w:rPr>
        <w:t>Nombre CU09: Crear rango (tabla parámetro)</w:t>
      </w:r>
    </w:p>
    <w:p w14:paraId="6DCB3A35" w14:textId="567C0207" w:rsidR="00EC7CA5" w:rsidRDefault="00EC7CA5" w:rsidP="0037021E">
      <w:pPr>
        <w:ind w:firstLine="0"/>
        <w:rPr>
          <w:rFonts w:eastAsia="Times New Roman" w:cs="Times New Roman"/>
          <w:b/>
          <w:szCs w:val="24"/>
        </w:rPr>
      </w:pPr>
      <w:r>
        <w:rPr>
          <w:rFonts w:eastAsia="Times New Roman" w:cs="Times New Roman"/>
          <w:b/>
          <w:szCs w:val="24"/>
        </w:rPr>
        <w:t>Nombre CU11: Crear base de tiempo (tabla parámetro)</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92BB10A" w14:textId="77777777" w:rsidTr="00D47333">
        <w:trPr>
          <w:trHeight w:val="377"/>
        </w:trPr>
        <w:tc>
          <w:tcPr>
            <w:tcW w:w="421" w:type="dxa"/>
          </w:tcPr>
          <w:p w14:paraId="288501F6" w14:textId="77777777" w:rsidR="00EC7CA5" w:rsidRDefault="00EC7CA5" w:rsidP="0037021E">
            <w:pPr>
              <w:ind w:firstLine="0"/>
              <w:jc w:val="center"/>
              <w:rPr>
                <w:rFonts w:eastAsia="Times New Roman" w:cs="Times New Roman"/>
                <w:b/>
                <w:szCs w:val="24"/>
              </w:rPr>
            </w:pPr>
            <w:r>
              <w:rPr>
                <w:rFonts w:eastAsia="Times New Roman" w:cs="Times New Roman"/>
                <w:b/>
                <w:szCs w:val="24"/>
              </w:rPr>
              <w:t>#</w:t>
            </w:r>
          </w:p>
        </w:tc>
        <w:tc>
          <w:tcPr>
            <w:tcW w:w="5103" w:type="dxa"/>
          </w:tcPr>
          <w:p w14:paraId="11A8F3D7" w14:textId="77777777" w:rsidR="00EC7CA5" w:rsidRDefault="00EC7CA5" w:rsidP="0037021E">
            <w:pPr>
              <w:ind w:firstLine="0"/>
              <w:jc w:val="center"/>
              <w:rPr>
                <w:rFonts w:eastAsia="Times New Roman" w:cs="Times New Roman"/>
                <w:b/>
                <w:szCs w:val="24"/>
              </w:rPr>
            </w:pPr>
            <w:r>
              <w:rPr>
                <w:rFonts w:eastAsia="Times New Roman" w:cs="Times New Roman"/>
                <w:b/>
                <w:szCs w:val="24"/>
              </w:rPr>
              <w:t>Descripción</w:t>
            </w:r>
          </w:p>
        </w:tc>
        <w:tc>
          <w:tcPr>
            <w:tcW w:w="1701" w:type="dxa"/>
          </w:tcPr>
          <w:p w14:paraId="199F3ECC"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inicio</w:t>
            </w:r>
          </w:p>
        </w:tc>
        <w:tc>
          <w:tcPr>
            <w:tcW w:w="1842" w:type="dxa"/>
          </w:tcPr>
          <w:p w14:paraId="0D38DAB9"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fin</w:t>
            </w:r>
          </w:p>
        </w:tc>
      </w:tr>
      <w:tr w:rsidR="00EC7CA5" w14:paraId="395240B7" w14:textId="77777777" w:rsidTr="00D47333">
        <w:tc>
          <w:tcPr>
            <w:tcW w:w="421" w:type="dxa"/>
          </w:tcPr>
          <w:p w14:paraId="7C33B18F" w14:textId="77777777" w:rsidR="00EC7CA5" w:rsidRDefault="00EC7CA5" w:rsidP="0037021E">
            <w:pPr>
              <w:ind w:firstLine="0"/>
              <w:jc w:val="center"/>
              <w:rPr>
                <w:rFonts w:eastAsia="Times New Roman" w:cs="Times New Roman"/>
                <w:szCs w:val="24"/>
              </w:rPr>
            </w:pPr>
          </w:p>
          <w:p w14:paraId="662FAE7D" w14:textId="77777777" w:rsidR="00EC7CA5" w:rsidRDefault="00EC7CA5" w:rsidP="0037021E">
            <w:pPr>
              <w:ind w:firstLine="0"/>
              <w:rPr>
                <w:rFonts w:eastAsia="Times New Roman" w:cs="Times New Roman"/>
                <w:szCs w:val="24"/>
              </w:rPr>
            </w:pPr>
          </w:p>
          <w:p w14:paraId="4E45CED8" w14:textId="77777777" w:rsidR="00EC7CA5" w:rsidRDefault="00EC7CA5" w:rsidP="0037021E">
            <w:pPr>
              <w:ind w:firstLine="0"/>
              <w:jc w:val="center"/>
              <w:rPr>
                <w:rFonts w:eastAsia="Times New Roman" w:cs="Times New Roman"/>
                <w:szCs w:val="24"/>
              </w:rPr>
            </w:pPr>
          </w:p>
          <w:p w14:paraId="671D21B6" w14:textId="77777777" w:rsidR="00EC7CA5" w:rsidRPr="002834B1" w:rsidRDefault="00EC7CA5" w:rsidP="0037021E">
            <w:pPr>
              <w:ind w:firstLine="0"/>
              <w:jc w:val="center"/>
              <w:rPr>
                <w:rFonts w:eastAsia="Times New Roman" w:cs="Times New Roman"/>
                <w:szCs w:val="24"/>
              </w:rPr>
            </w:pPr>
            <w:r w:rsidRPr="002834B1">
              <w:rPr>
                <w:rFonts w:eastAsia="Times New Roman" w:cs="Times New Roman"/>
                <w:szCs w:val="24"/>
              </w:rPr>
              <w:t>2</w:t>
            </w:r>
          </w:p>
        </w:tc>
        <w:tc>
          <w:tcPr>
            <w:tcW w:w="5103" w:type="dxa"/>
          </w:tcPr>
          <w:p w14:paraId="63A33CE0"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633D96" w14:textId="77777777" w:rsidR="00EC7CA5" w:rsidRDefault="00EC7CA5" w:rsidP="00D47333">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3E5FA8" w14:textId="77777777" w:rsidR="00EC7CA5" w:rsidRDefault="00EC7CA5" w:rsidP="00D47333">
            <w:pPr>
              <w:rPr>
                <w:rFonts w:eastAsia="Times New Roman" w:cs="Times New Roman"/>
                <w:b/>
                <w:szCs w:val="24"/>
              </w:rPr>
            </w:pPr>
            <w:r>
              <w:rPr>
                <w:rFonts w:eastAsia="Times New Roman" w:cs="Times New Roman"/>
                <w:b/>
                <w:szCs w:val="24"/>
              </w:rPr>
              <w:lastRenderedPageBreak/>
              <w:t>Actividades:</w:t>
            </w:r>
          </w:p>
          <w:p w14:paraId="0DE8AAC4" w14:textId="77777777" w:rsidR="00EC7CA5" w:rsidRDefault="00EC7CA5" w:rsidP="00525E5E">
            <w:pPr>
              <w:pStyle w:val="Prrafodelista"/>
              <w:numPr>
                <w:ilvl w:val="0"/>
                <w:numId w:val="113"/>
              </w:numPr>
              <w:jc w:val="left"/>
              <w:rPr>
                <w:rFonts w:eastAsia="Times New Roman" w:cs="Times New Roman"/>
                <w:szCs w:val="24"/>
              </w:rPr>
            </w:pPr>
            <w:r w:rsidRPr="00245BF2">
              <w:rPr>
                <w:rFonts w:eastAsia="Times New Roman" w:cs="Times New Roman"/>
                <w:szCs w:val="24"/>
              </w:rPr>
              <w:t>Procedimiento de pruebas.</w:t>
            </w:r>
          </w:p>
          <w:p w14:paraId="31EBE8E9" w14:textId="77777777" w:rsidR="00EC7CA5" w:rsidRPr="00054ABE" w:rsidRDefault="00EC7CA5" w:rsidP="00525E5E">
            <w:pPr>
              <w:pStyle w:val="Prrafodelista"/>
              <w:numPr>
                <w:ilvl w:val="0"/>
                <w:numId w:val="113"/>
              </w:numPr>
              <w:jc w:val="left"/>
              <w:rPr>
                <w:rFonts w:eastAsia="Times New Roman" w:cs="Times New Roman"/>
                <w:szCs w:val="24"/>
              </w:rPr>
            </w:pPr>
            <w:r w:rsidRPr="00054ABE">
              <w:rPr>
                <w:rFonts w:eastAsia="Times New Roman" w:cs="Times New Roman"/>
                <w:szCs w:val="24"/>
              </w:rPr>
              <w:t>Reporte de trasmisión de pruebas.</w:t>
            </w:r>
          </w:p>
        </w:tc>
        <w:tc>
          <w:tcPr>
            <w:tcW w:w="1701" w:type="dxa"/>
          </w:tcPr>
          <w:p w14:paraId="425305F7" w14:textId="77777777" w:rsidR="00EC7CA5" w:rsidRDefault="00EC7CA5" w:rsidP="00D47333">
            <w:pPr>
              <w:jc w:val="center"/>
              <w:rPr>
                <w:rFonts w:eastAsia="Times New Roman" w:cs="Times New Roman"/>
                <w:b/>
                <w:szCs w:val="24"/>
              </w:rPr>
            </w:pPr>
          </w:p>
          <w:p w14:paraId="0618ADF9" w14:textId="77777777" w:rsidR="00EC7CA5" w:rsidRDefault="00EC7CA5" w:rsidP="00D47333">
            <w:pPr>
              <w:jc w:val="center"/>
              <w:rPr>
                <w:rFonts w:eastAsia="Times New Roman" w:cs="Times New Roman"/>
                <w:b/>
                <w:szCs w:val="24"/>
              </w:rPr>
            </w:pPr>
          </w:p>
          <w:p w14:paraId="7BD6E9BE" w14:textId="77777777" w:rsidR="00EC7CA5" w:rsidRDefault="00EC7CA5" w:rsidP="00D47333">
            <w:pPr>
              <w:jc w:val="center"/>
              <w:rPr>
                <w:rFonts w:eastAsia="Times New Roman" w:cs="Times New Roman"/>
                <w:b/>
                <w:szCs w:val="24"/>
              </w:rPr>
            </w:pPr>
            <w:r>
              <w:rPr>
                <w:rFonts w:eastAsia="Times New Roman" w:cs="Times New Roman"/>
                <w:b/>
                <w:szCs w:val="24"/>
              </w:rPr>
              <w:t>Actividad 2.5:</w:t>
            </w:r>
          </w:p>
          <w:p w14:paraId="7ED21861"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5CFE32E7"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6:</w:t>
            </w:r>
          </w:p>
          <w:p w14:paraId="1EF3B6E4"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06BBFCAF" w14:textId="77777777" w:rsidR="00EC7CA5" w:rsidRDefault="00EC7CA5" w:rsidP="00D47333">
            <w:pPr>
              <w:rPr>
                <w:rFonts w:eastAsia="Times New Roman" w:cs="Times New Roman"/>
                <w:b/>
                <w:szCs w:val="24"/>
              </w:rPr>
            </w:pPr>
          </w:p>
        </w:tc>
        <w:tc>
          <w:tcPr>
            <w:tcW w:w="1842" w:type="dxa"/>
          </w:tcPr>
          <w:p w14:paraId="74D96D5C" w14:textId="77777777" w:rsidR="00EC7CA5" w:rsidRDefault="00EC7CA5" w:rsidP="00D47333">
            <w:pPr>
              <w:jc w:val="center"/>
              <w:rPr>
                <w:rFonts w:eastAsia="Times New Roman" w:cs="Times New Roman"/>
                <w:b/>
                <w:szCs w:val="24"/>
              </w:rPr>
            </w:pPr>
          </w:p>
          <w:p w14:paraId="54454D92" w14:textId="77777777" w:rsidR="00EC7CA5" w:rsidRDefault="00EC7CA5" w:rsidP="00D47333">
            <w:pPr>
              <w:jc w:val="center"/>
              <w:rPr>
                <w:rFonts w:eastAsia="Times New Roman" w:cs="Times New Roman"/>
                <w:b/>
                <w:szCs w:val="24"/>
              </w:rPr>
            </w:pPr>
          </w:p>
          <w:p w14:paraId="01BDAA4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1 </w:t>
            </w:r>
          </w:p>
          <w:p w14:paraId="643AA0F6"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383DF388"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6:1 </w:t>
            </w:r>
          </w:p>
          <w:p w14:paraId="3BB4840B" w14:textId="77777777" w:rsidR="00EC7CA5" w:rsidRDefault="00EC7CA5" w:rsidP="00D47333">
            <w:pPr>
              <w:jc w:val="center"/>
              <w:rPr>
                <w:rFonts w:eastAsia="Times New Roman" w:cs="Times New Roman"/>
                <w:szCs w:val="24"/>
              </w:rPr>
            </w:pPr>
            <w:r>
              <w:rPr>
                <w:rFonts w:eastAsia="Times New Roman" w:cs="Times New Roman"/>
                <w:szCs w:val="24"/>
              </w:rPr>
              <w:t>28/10/2019</w:t>
            </w:r>
          </w:p>
          <w:p w14:paraId="173A7975" w14:textId="77777777" w:rsidR="00EC7CA5" w:rsidRDefault="00EC7CA5" w:rsidP="00D47333">
            <w:pPr>
              <w:rPr>
                <w:rFonts w:eastAsia="Times New Roman" w:cs="Times New Roman"/>
                <w:b/>
                <w:szCs w:val="24"/>
              </w:rPr>
            </w:pPr>
          </w:p>
        </w:tc>
      </w:tr>
    </w:tbl>
    <w:p w14:paraId="238983B3" w14:textId="77777777" w:rsidR="00EC7CA5" w:rsidRDefault="00EC7CA5" w:rsidP="0037021E">
      <w:pPr>
        <w:spacing w:line="240" w:lineRule="auto"/>
        <w:rPr>
          <w:rFonts w:eastAsia="Times New Roman" w:cs="Times New Roman"/>
          <w:b/>
          <w:szCs w:val="24"/>
        </w:rPr>
      </w:pPr>
    </w:p>
    <w:p w14:paraId="02871316" w14:textId="51015001" w:rsidR="00EC7CA5" w:rsidRDefault="00EC7CA5" w:rsidP="0037021E">
      <w:pPr>
        <w:ind w:firstLine="0"/>
        <w:rPr>
          <w:rFonts w:eastAsia="Times New Roman" w:cs="Times New Roman"/>
          <w:b/>
          <w:szCs w:val="24"/>
        </w:rPr>
      </w:pPr>
      <w:r>
        <w:rPr>
          <w:rFonts w:eastAsia="Times New Roman" w:cs="Times New Roman"/>
          <w:b/>
          <w:szCs w:val="24"/>
        </w:rPr>
        <w:t>Fase 3 y 4: completas (de los mismos casos de uso anteriores)</w:t>
      </w:r>
    </w:p>
    <w:p w14:paraId="12F3F442" w14:textId="77777777" w:rsidR="00EC7CA5" w:rsidRDefault="00EC7CA5" w:rsidP="0037021E">
      <w:pPr>
        <w:ind w:firstLine="0"/>
        <w:rPr>
          <w:rFonts w:eastAsia="Times New Roman" w:cs="Times New Roman"/>
          <w:b/>
          <w:szCs w:val="24"/>
        </w:rPr>
      </w:pPr>
      <w:r>
        <w:rPr>
          <w:rFonts w:eastAsia="Times New Roman" w:cs="Times New Roman"/>
          <w:b/>
          <w:szCs w:val="24"/>
        </w:rPr>
        <w:t>Casos de uso #04 y #08</w:t>
      </w:r>
    </w:p>
    <w:p w14:paraId="33EE4379" w14:textId="77777777" w:rsidR="00EC7CA5" w:rsidRDefault="00EC7CA5" w:rsidP="0037021E">
      <w:pPr>
        <w:ind w:firstLine="0"/>
        <w:rPr>
          <w:rFonts w:eastAsia="Times New Roman" w:cs="Times New Roman"/>
          <w:b/>
          <w:szCs w:val="24"/>
        </w:rPr>
      </w:pPr>
      <w:r>
        <w:rPr>
          <w:rFonts w:eastAsia="Times New Roman" w:cs="Times New Roman"/>
          <w:b/>
          <w:szCs w:val="24"/>
        </w:rPr>
        <w:t>Nombre CU04: Crear región (tabla parámetro)</w:t>
      </w:r>
    </w:p>
    <w:p w14:paraId="3832998D" w14:textId="3A670470" w:rsidR="00EC7CA5" w:rsidRDefault="00EC7CA5" w:rsidP="0037021E">
      <w:pPr>
        <w:ind w:firstLine="0"/>
        <w:rPr>
          <w:rFonts w:eastAsia="Times New Roman" w:cs="Times New Roman"/>
          <w:b/>
          <w:szCs w:val="24"/>
        </w:rPr>
      </w:pPr>
      <w:r>
        <w:rPr>
          <w:rFonts w:eastAsia="Times New Roman" w:cs="Times New Roman"/>
          <w:b/>
          <w:szCs w:val="24"/>
        </w:rPr>
        <w:t>Nombre CU08: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054ABE" w14:paraId="6843902F" w14:textId="77777777" w:rsidTr="00D47333">
        <w:trPr>
          <w:trHeight w:val="252"/>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9870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1FCB723"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0A6CAA"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5F7A36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fin</w:t>
            </w:r>
          </w:p>
        </w:tc>
      </w:tr>
      <w:tr w:rsidR="00EC7CA5" w14:paraId="21450D0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FF5403" w14:textId="77777777" w:rsidR="00EC7CA5" w:rsidRDefault="00EC7CA5" w:rsidP="00874C70">
            <w:pPr>
              <w:spacing w:line="240" w:lineRule="auto"/>
              <w:ind w:firstLine="0"/>
              <w:jc w:val="center"/>
              <w:rPr>
                <w:rFonts w:eastAsia="Times New Roman" w:cs="Times New Roman"/>
                <w:szCs w:val="24"/>
              </w:rPr>
            </w:pPr>
          </w:p>
          <w:p w14:paraId="1846B103" w14:textId="77777777" w:rsidR="00EC7CA5" w:rsidRDefault="00EC7CA5" w:rsidP="00874C70">
            <w:pPr>
              <w:spacing w:line="240" w:lineRule="auto"/>
              <w:ind w:firstLine="0"/>
              <w:jc w:val="center"/>
              <w:rPr>
                <w:rFonts w:eastAsia="Times New Roman" w:cs="Times New Roman"/>
                <w:szCs w:val="24"/>
              </w:rPr>
            </w:pPr>
          </w:p>
          <w:p w14:paraId="05684252" w14:textId="77777777" w:rsidR="00EC7CA5" w:rsidRDefault="00EC7CA5" w:rsidP="00874C70">
            <w:pPr>
              <w:spacing w:line="240" w:lineRule="auto"/>
              <w:ind w:firstLine="0"/>
              <w:rPr>
                <w:rFonts w:eastAsia="Times New Roman" w:cs="Times New Roman"/>
                <w:szCs w:val="24"/>
              </w:rPr>
            </w:pPr>
          </w:p>
          <w:p w14:paraId="0BC4FBFD"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1F03D53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7117F460"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F06ECB4"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07B3898A"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Logs de pruebas.</w:t>
            </w:r>
          </w:p>
          <w:p w14:paraId="0DB025F0"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alizar pruebas unitarias.</w:t>
            </w:r>
          </w:p>
          <w:p w14:paraId="39AC2182"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B8E5058" w14:textId="77777777" w:rsidR="00EC7CA5" w:rsidRPr="00054AB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3DAD0AD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28505B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10/2019</w:t>
            </w:r>
          </w:p>
          <w:p w14:paraId="3439E94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2CB6CC1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7BC067E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F5E985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079EB9" w14:textId="77777777" w:rsidR="00EC7CA5" w:rsidRDefault="00EC7CA5" w:rsidP="00D47333">
            <w:pPr>
              <w:spacing w:line="240" w:lineRule="auto"/>
              <w:rPr>
                <w:rFonts w:eastAsia="Times New Roman" w:cs="Times New Roman"/>
                <w:b/>
                <w:szCs w:val="24"/>
              </w:rPr>
            </w:pPr>
          </w:p>
          <w:p w14:paraId="3E60D38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239EF3D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23FCB8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312E834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p w14:paraId="606DF9A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760E64F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1/2019</w:t>
            </w:r>
          </w:p>
        </w:tc>
      </w:tr>
      <w:tr w:rsidR="00EC7CA5" w14:paraId="7E8B41A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11E4EA" w14:textId="5EB16E52" w:rsidR="00EC7CA5" w:rsidRDefault="00EC7CA5" w:rsidP="00874C70">
            <w:pPr>
              <w:spacing w:line="240" w:lineRule="auto"/>
              <w:ind w:firstLine="0"/>
              <w:rPr>
                <w:rFonts w:eastAsia="Times New Roman" w:cs="Times New Roman"/>
                <w:szCs w:val="24"/>
              </w:rPr>
            </w:pPr>
          </w:p>
          <w:p w14:paraId="57E21FEC" w14:textId="77777777" w:rsidR="00874C70" w:rsidRDefault="00874C70" w:rsidP="00874C70">
            <w:pPr>
              <w:spacing w:line="240" w:lineRule="auto"/>
              <w:ind w:firstLine="0"/>
              <w:rPr>
                <w:rFonts w:eastAsia="Times New Roman" w:cs="Times New Roman"/>
                <w:szCs w:val="24"/>
              </w:rPr>
            </w:pPr>
          </w:p>
          <w:p w14:paraId="5687CC42"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2B3E5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3A78646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7B165E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B9FA45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66F76E4" w14:textId="77777777" w:rsidR="00EC7CA5" w:rsidRDefault="00EC7CA5" w:rsidP="00D47333">
            <w:pPr>
              <w:spacing w:line="240" w:lineRule="auto"/>
              <w:rPr>
                <w:rFonts w:eastAsia="Times New Roman" w:cs="Times New Roman"/>
                <w:b/>
                <w:szCs w:val="24"/>
              </w:rPr>
            </w:pPr>
          </w:p>
          <w:p w14:paraId="1D30DC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69735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1F5EA8F" w14:textId="77777777" w:rsidR="00EC7CA5" w:rsidRDefault="00EC7CA5" w:rsidP="00D47333">
            <w:pPr>
              <w:spacing w:line="240" w:lineRule="auto"/>
              <w:rPr>
                <w:rFonts w:eastAsia="Times New Roman" w:cs="Times New Roman"/>
                <w:b/>
                <w:szCs w:val="24"/>
              </w:rPr>
            </w:pPr>
          </w:p>
          <w:p w14:paraId="7234215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54EF61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tc>
      </w:tr>
    </w:tbl>
    <w:p w14:paraId="3F630ECB" w14:textId="77777777" w:rsidR="00EC7CA5" w:rsidRDefault="00EC7CA5" w:rsidP="00874C70">
      <w:pPr>
        <w:spacing w:line="240" w:lineRule="auto"/>
      </w:pPr>
    </w:p>
    <w:p w14:paraId="563B5B49" w14:textId="77777777" w:rsidR="00EC7CA5" w:rsidRDefault="00EC7CA5" w:rsidP="00874C70">
      <w:pPr>
        <w:ind w:firstLine="0"/>
        <w:rPr>
          <w:rFonts w:eastAsia="Times New Roman" w:cs="Times New Roman"/>
          <w:b/>
          <w:szCs w:val="24"/>
        </w:rPr>
      </w:pPr>
      <w:r>
        <w:rPr>
          <w:rFonts w:eastAsia="Times New Roman" w:cs="Times New Roman"/>
          <w:b/>
          <w:szCs w:val="24"/>
        </w:rPr>
        <w:t>Casos de uso #16 y #10</w:t>
      </w:r>
    </w:p>
    <w:p w14:paraId="3E29DBAF" w14:textId="77777777" w:rsidR="00EC7CA5" w:rsidRDefault="00EC7CA5" w:rsidP="00874C70">
      <w:pPr>
        <w:ind w:firstLine="0"/>
        <w:rPr>
          <w:rFonts w:eastAsia="Times New Roman" w:cs="Times New Roman"/>
          <w:b/>
          <w:szCs w:val="24"/>
        </w:rPr>
      </w:pPr>
      <w:r>
        <w:rPr>
          <w:rFonts w:eastAsia="Times New Roman" w:cs="Times New Roman"/>
          <w:b/>
          <w:szCs w:val="24"/>
        </w:rPr>
        <w:t xml:space="preserve">Nombre CU16: Crear mantenimiento (tabla parámetro) </w:t>
      </w:r>
    </w:p>
    <w:p w14:paraId="5C53F4B8" w14:textId="2BDA35E0" w:rsidR="00EC7CA5" w:rsidRDefault="00EC7CA5" w:rsidP="00874C70">
      <w:pPr>
        <w:ind w:firstLine="0"/>
        <w:rPr>
          <w:rFonts w:eastAsia="Times New Roman" w:cs="Times New Roman"/>
          <w:b/>
          <w:szCs w:val="24"/>
        </w:rPr>
      </w:pPr>
      <w:r>
        <w:rPr>
          <w:rFonts w:eastAsia="Times New Roman" w:cs="Times New Roman"/>
          <w:b/>
          <w:szCs w:val="24"/>
        </w:rPr>
        <w:t>Nombre CU10: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74"/>
        <w:gridCol w:w="3791"/>
        <w:gridCol w:w="2265"/>
        <w:gridCol w:w="2610"/>
      </w:tblGrid>
      <w:tr w:rsidR="00EC7CA5" w:rsidRPr="00E8752A" w14:paraId="5E5B3671" w14:textId="77777777" w:rsidTr="00D47333">
        <w:trPr>
          <w:trHeight w:val="108"/>
        </w:trPr>
        <w:tc>
          <w:tcPr>
            <w:tcW w:w="274"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010AF"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w:t>
            </w:r>
          </w:p>
        </w:tc>
        <w:tc>
          <w:tcPr>
            <w:tcW w:w="3791"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DECDB3E"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A3D948"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2D34717"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fin</w:t>
            </w:r>
          </w:p>
        </w:tc>
      </w:tr>
      <w:tr w:rsidR="00EC7CA5" w14:paraId="155E787E"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446BE8" w14:textId="77777777" w:rsidR="00EC7CA5" w:rsidRDefault="00EC7CA5" w:rsidP="00464832">
            <w:pPr>
              <w:spacing w:line="240" w:lineRule="auto"/>
              <w:ind w:firstLine="0"/>
              <w:jc w:val="center"/>
              <w:rPr>
                <w:rFonts w:eastAsia="Times New Roman" w:cs="Times New Roman"/>
                <w:szCs w:val="24"/>
              </w:rPr>
            </w:pPr>
          </w:p>
          <w:p w14:paraId="17ECA1D7" w14:textId="77777777" w:rsidR="00EC7CA5" w:rsidRDefault="00EC7CA5" w:rsidP="00464832">
            <w:pPr>
              <w:spacing w:line="240" w:lineRule="auto"/>
              <w:ind w:firstLine="0"/>
              <w:jc w:val="center"/>
              <w:rPr>
                <w:rFonts w:eastAsia="Times New Roman" w:cs="Times New Roman"/>
                <w:szCs w:val="24"/>
              </w:rPr>
            </w:pPr>
          </w:p>
          <w:p w14:paraId="6C0960A3" w14:textId="77777777" w:rsidR="00EC7CA5" w:rsidRDefault="00EC7CA5" w:rsidP="00464832">
            <w:pPr>
              <w:spacing w:line="240" w:lineRule="auto"/>
              <w:ind w:firstLine="0"/>
              <w:jc w:val="center"/>
              <w:rPr>
                <w:rFonts w:eastAsia="Times New Roman" w:cs="Times New Roman"/>
                <w:szCs w:val="24"/>
              </w:rPr>
            </w:pPr>
          </w:p>
          <w:p w14:paraId="3ECD3B82" w14:textId="77777777" w:rsidR="00EC7CA5" w:rsidRDefault="00EC7CA5" w:rsidP="00464832">
            <w:pPr>
              <w:spacing w:line="240" w:lineRule="auto"/>
              <w:ind w:firstLine="0"/>
              <w:rPr>
                <w:rFonts w:eastAsia="Times New Roman" w:cs="Times New Roman"/>
                <w:szCs w:val="24"/>
              </w:rPr>
            </w:pPr>
          </w:p>
          <w:p w14:paraId="6270D273"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3</w:t>
            </w:r>
          </w:p>
        </w:tc>
        <w:tc>
          <w:tcPr>
            <w:tcW w:w="3791" w:type="dxa"/>
            <w:tcBorders>
              <w:bottom w:val="single" w:sz="8" w:space="0" w:color="000000"/>
              <w:right w:val="single" w:sz="8" w:space="0" w:color="000000"/>
            </w:tcBorders>
            <w:tcMar>
              <w:top w:w="100" w:type="dxa"/>
              <w:left w:w="100" w:type="dxa"/>
              <w:bottom w:w="100" w:type="dxa"/>
              <w:right w:w="100" w:type="dxa"/>
            </w:tcMar>
          </w:tcPr>
          <w:p w14:paraId="1D46790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339D763B"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ACD7EDD"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7888BE6C"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Logs de pruebas.</w:t>
            </w:r>
          </w:p>
          <w:p w14:paraId="30FE22C8"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alizar pruebas unitarias.</w:t>
            </w:r>
          </w:p>
          <w:p w14:paraId="20891BB7"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6F8F2C7" w14:textId="77777777" w:rsidR="00EC7CA5" w:rsidRPr="00E8752A"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78698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18524A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p w14:paraId="4BDC48B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CDEDF8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6D326E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42B4B60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9B8D595" w14:textId="77777777" w:rsidR="00EC7CA5" w:rsidRDefault="00EC7CA5" w:rsidP="00D47333">
            <w:pPr>
              <w:spacing w:line="240" w:lineRule="auto"/>
              <w:rPr>
                <w:rFonts w:eastAsia="Times New Roman" w:cs="Times New Roman"/>
                <w:b/>
                <w:szCs w:val="24"/>
              </w:rPr>
            </w:pPr>
          </w:p>
          <w:p w14:paraId="32E68C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1</w:t>
            </w:r>
          </w:p>
          <w:p w14:paraId="519D36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174297A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1</w:t>
            </w:r>
          </w:p>
          <w:p w14:paraId="70C02E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9/11/2019</w:t>
            </w:r>
          </w:p>
          <w:p w14:paraId="17D5A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1</w:t>
            </w:r>
          </w:p>
          <w:p w14:paraId="7B94C53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11/2019</w:t>
            </w:r>
          </w:p>
        </w:tc>
      </w:tr>
      <w:tr w:rsidR="00EC7CA5" w14:paraId="4AE9F474"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414586" w14:textId="77777777" w:rsidR="00EC7CA5" w:rsidRDefault="00EC7CA5" w:rsidP="00464832">
            <w:pPr>
              <w:spacing w:line="240" w:lineRule="auto"/>
              <w:ind w:firstLine="0"/>
              <w:rPr>
                <w:rFonts w:eastAsia="Times New Roman" w:cs="Times New Roman"/>
                <w:szCs w:val="24"/>
              </w:rPr>
            </w:pPr>
          </w:p>
          <w:p w14:paraId="37151805"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4</w:t>
            </w:r>
          </w:p>
        </w:tc>
        <w:tc>
          <w:tcPr>
            <w:tcW w:w="3791" w:type="dxa"/>
            <w:tcBorders>
              <w:bottom w:val="single" w:sz="8" w:space="0" w:color="000000"/>
              <w:right w:val="single" w:sz="8" w:space="0" w:color="000000"/>
            </w:tcBorders>
            <w:tcMar>
              <w:top w:w="100" w:type="dxa"/>
              <w:left w:w="100" w:type="dxa"/>
              <w:bottom w:w="100" w:type="dxa"/>
              <w:right w:w="100" w:type="dxa"/>
            </w:tcMar>
          </w:tcPr>
          <w:p w14:paraId="3F4758B3"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F229F8C"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E4F9380"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DDA86F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377A58A" w14:textId="77777777" w:rsidR="00EC7CA5" w:rsidRDefault="00EC7CA5" w:rsidP="00D47333">
            <w:pPr>
              <w:spacing w:line="240" w:lineRule="auto"/>
              <w:rPr>
                <w:rFonts w:eastAsia="Times New Roman" w:cs="Times New Roman"/>
                <w:b/>
                <w:szCs w:val="24"/>
              </w:rPr>
            </w:pPr>
          </w:p>
          <w:p w14:paraId="10167E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4A09102C"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8BE36F5" w14:textId="77777777" w:rsidR="00EC7CA5" w:rsidRDefault="00EC7CA5" w:rsidP="00D47333">
            <w:pPr>
              <w:spacing w:line="240" w:lineRule="auto"/>
              <w:rPr>
                <w:rFonts w:eastAsia="Times New Roman" w:cs="Times New Roman"/>
                <w:b/>
                <w:szCs w:val="24"/>
              </w:rPr>
            </w:pPr>
          </w:p>
          <w:p w14:paraId="144F4014"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3F5A08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7C00EF51" w14:textId="77777777" w:rsidR="00EC7CA5" w:rsidRDefault="00EC7CA5" w:rsidP="00D47333">
            <w:pPr>
              <w:spacing w:line="240" w:lineRule="auto"/>
              <w:rPr>
                <w:rFonts w:eastAsia="Times New Roman" w:cs="Times New Roman"/>
                <w:szCs w:val="24"/>
              </w:rPr>
            </w:pPr>
          </w:p>
        </w:tc>
      </w:tr>
    </w:tbl>
    <w:p w14:paraId="0C53F410" w14:textId="77777777" w:rsidR="00EC7CA5" w:rsidRDefault="00EC7CA5" w:rsidP="00464832">
      <w:pPr>
        <w:spacing w:line="240" w:lineRule="auto"/>
        <w:rPr>
          <w:rFonts w:eastAsia="Times New Roman" w:cs="Times New Roman"/>
          <w:b/>
          <w:szCs w:val="24"/>
        </w:rPr>
      </w:pPr>
    </w:p>
    <w:p w14:paraId="0BC6CF33" w14:textId="77777777" w:rsidR="00EC7CA5" w:rsidRDefault="00EC7CA5" w:rsidP="00464832">
      <w:pPr>
        <w:ind w:firstLine="0"/>
        <w:rPr>
          <w:rFonts w:eastAsia="Times New Roman" w:cs="Times New Roman"/>
          <w:b/>
          <w:szCs w:val="24"/>
        </w:rPr>
      </w:pPr>
      <w:r>
        <w:rPr>
          <w:rFonts w:eastAsia="Times New Roman" w:cs="Times New Roman"/>
          <w:b/>
          <w:szCs w:val="24"/>
        </w:rPr>
        <w:t>Casos de uso #06 y #07</w:t>
      </w:r>
    </w:p>
    <w:p w14:paraId="650792A5" w14:textId="77777777" w:rsidR="00EC7CA5" w:rsidRDefault="00EC7CA5" w:rsidP="00464832">
      <w:pPr>
        <w:ind w:firstLine="0"/>
        <w:rPr>
          <w:rFonts w:eastAsia="Times New Roman" w:cs="Times New Roman"/>
          <w:b/>
          <w:szCs w:val="24"/>
        </w:rPr>
      </w:pPr>
      <w:r>
        <w:rPr>
          <w:rFonts w:eastAsia="Times New Roman" w:cs="Times New Roman"/>
          <w:b/>
          <w:szCs w:val="24"/>
        </w:rPr>
        <w:t>Nombre CU06: Crear organización (tabla parámetro)</w:t>
      </w:r>
    </w:p>
    <w:p w14:paraId="652D9E81" w14:textId="51E7FD5D" w:rsidR="00EC7CA5" w:rsidRDefault="00EC7CA5" w:rsidP="00464832">
      <w:pPr>
        <w:ind w:firstLine="0"/>
        <w:rPr>
          <w:rFonts w:eastAsia="Times New Roman" w:cs="Times New Roman"/>
          <w:b/>
          <w:szCs w:val="24"/>
        </w:rPr>
      </w:pPr>
      <w:r>
        <w:rPr>
          <w:rFonts w:eastAsia="Times New Roman" w:cs="Times New Roman"/>
          <w:b/>
          <w:szCs w:val="24"/>
        </w:rPr>
        <w:t>Nombre CU07: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rsidRPr="009E6310" w14:paraId="0FD3A104" w14:textId="77777777" w:rsidTr="00D47333">
        <w:trPr>
          <w:trHeight w:val="169"/>
        </w:trPr>
        <w:tc>
          <w:tcPr>
            <w:tcW w:w="5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AF61"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w:t>
            </w:r>
          </w:p>
        </w:tc>
        <w:tc>
          <w:tcPr>
            <w:tcW w:w="3508"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122E10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21F734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B964B4D"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fin</w:t>
            </w:r>
          </w:p>
        </w:tc>
      </w:tr>
      <w:tr w:rsidR="00EC7CA5" w14:paraId="2A431E5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D4DA57" w14:textId="77777777" w:rsidR="00EC7CA5" w:rsidRDefault="00EC7CA5" w:rsidP="00E834C6">
            <w:pPr>
              <w:spacing w:line="240" w:lineRule="auto"/>
              <w:ind w:firstLine="0"/>
              <w:jc w:val="center"/>
              <w:rPr>
                <w:rFonts w:eastAsia="Times New Roman" w:cs="Times New Roman"/>
                <w:szCs w:val="24"/>
              </w:rPr>
            </w:pPr>
          </w:p>
          <w:p w14:paraId="34C904D0" w14:textId="77777777" w:rsidR="00EC7CA5" w:rsidRDefault="00EC7CA5" w:rsidP="00E834C6">
            <w:pPr>
              <w:spacing w:line="240" w:lineRule="auto"/>
              <w:ind w:firstLine="0"/>
              <w:jc w:val="center"/>
              <w:rPr>
                <w:rFonts w:eastAsia="Times New Roman" w:cs="Times New Roman"/>
                <w:szCs w:val="24"/>
              </w:rPr>
            </w:pPr>
          </w:p>
          <w:p w14:paraId="5589B9A7" w14:textId="77777777" w:rsidR="00EC7CA5" w:rsidRDefault="00EC7CA5" w:rsidP="00E834C6">
            <w:pPr>
              <w:spacing w:line="240" w:lineRule="auto"/>
              <w:ind w:firstLine="0"/>
              <w:rPr>
                <w:rFonts w:eastAsia="Times New Roman" w:cs="Times New Roman"/>
                <w:szCs w:val="24"/>
              </w:rPr>
            </w:pPr>
          </w:p>
          <w:p w14:paraId="1FA429D1"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3</w:t>
            </w:r>
          </w:p>
        </w:tc>
        <w:tc>
          <w:tcPr>
            <w:tcW w:w="3508" w:type="dxa"/>
            <w:tcBorders>
              <w:bottom w:val="single" w:sz="8" w:space="0" w:color="000000"/>
              <w:right w:val="single" w:sz="8" w:space="0" w:color="000000"/>
            </w:tcBorders>
            <w:tcMar>
              <w:top w:w="100" w:type="dxa"/>
              <w:left w:w="100" w:type="dxa"/>
              <w:bottom w:w="100" w:type="dxa"/>
              <w:right w:w="100" w:type="dxa"/>
            </w:tcMar>
          </w:tcPr>
          <w:p w14:paraId="77E4EAD9"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24128251"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751E1E1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1F7528D5"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Logs de pruebas.</w:t>
            </w:r>
          </w:p>
          <w:p w14:paraId="6CAC2A26"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alizar pruebas unitarias.</w:t>
            </w:r>
          </w:p>
          <w:p w14:paraId="23D9EB8B"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A2DF129" w14:textId="77777777" w:rsidR="00EC7CA5" w:rsidRPr="009E6310"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F899E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D93FCA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6150A1C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D5B4D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62A990F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E2A7E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F39BA55" w14:textId="77777777" w:rsidR="00EC7CA5" w:rsidRDefault="00EC7CA5" w:rsidP="00D47333">
            <w:pPr>
              <w:spacing w:line="240" w:lineRule="auto"/>
              <w:rPr>
                <w:rFonts w:eastAsia="Times New Roman" w:cs="Times New Roman"/>
                <w:b/>
                <w:szCs w:val="24"/>
              </w:rPr>
            </w:pPr>
          </w:p>
          <w:p w14:paraId="44AE365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6A6814F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35F9A57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454CCC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11/2019</w:t>
            </w:r>
          </w:p>
          <w:p w14:paraId="2E3EB2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642585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6/11/2019</w:t>
            </w:r>
          </w:p>
        </w:tc>
      </w:tr>
      <w:tr w:rsidR="00EC7CA5" w14:paraId="5B99CCDB"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F3C81" w14:textId="61298DC5" w:rsidR="00EC7CA5" w:rsidRDefault="00EC7CA5" w:rsidP="00E834C6">
            <w:pPr>
              <w:spacing w:line="240" w:lineRule="auto"/>
              <w:ind w:firstLine="0"/>
              <w:rPr>
                <w:rFonts w:eastAsia="Times New Roman" w:cs="Times New Roman"/>
                <w:szCs w:val="24"/>
              </w:rPr>
            </w:pPr>
          </w:p>
          <w:p w14:paraId="12309F87" w14:textId="77777777" w:rsidR="00E834C6" w:rsidRDefault="00E834C6" w:rsidP="00E834C6">
            <w:pPr>
              <w:spacing w:line="240" w:lineRule="auto"/>
              <w:ind w:firstLine="0"/>
              <w:rPr>
                <w:rFonts w:eastAsia="Times New Roman" w:cs="Times New Roman"/>
                <w:szCs w:val="24"/>
              </w:rPr>
            </w:pPr>
          </w:p>
          <w:p w14:paraId="53F0FF59"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4</w:t>
            </w:r>
          </w:p>
        </w:tc>
        <w:tc>
          <w:tcPr>
            <w:tcW w:w="3508" w:type="dxa"/>
            <w:tcBorders>
              <w:bottom w:val="single" w:sz="8" w:space="0" w:color="000000"/>
              <w:right w:val="single" w:sz="8" w:space="0" w:color="000000"/>
            </w:tcBorders>
            <w:tcMar>
              <w:top w:w="100" w:type="dxa"/>
              <w:left w:w="100" w:type="dxa"/>
              <w:bottom w:w="100" w:type="dxa"/>
              <w:right w:w="100" w:type="dxa"/>
            </w:tcMar>
          </w:tcPr>
          <w:p w14:paraId="5F80D51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6C7CCD4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ADC9795"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4BAFE0CE" w14:textId="77777777" w:rsidR="00EC7CA5" w:rsidRPr="00401037" w:rsidRDefault="00EC7CA5" w:rsidP="00525E5E">
            <w:pPr>
              <w:pStyle w:val="Prrafodelista"/>
              <w:numPr>
                <w:ilvl w:val="0"/>
                <w:numId w:val="101"/>
              </w:numPr>
              <w:spacing w:line="240" w:lineRule="auto"/>
              <w:jc w:val="left"/>
              <w:rPr>
                <w:rFonts w:eastAsia="Times New Roman" w:cs="Times New Roman"/>
                <w:szCs w:val="24"/>
              </w:rPr>
            </w:pPr>
            <w:r w:rsidRPr="00401037">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5502916" w14:textId="77777777" w:rsidR="00EC7CA5" w:rsidRDefault="00EC7CA5" w:rsidP="00D47333">
            <w:pPr>
              <w:spacing w:line="240" w:lineRule="auto"/>
              <w:rPr>
                <w:rFonts w:eastAsia="Times New Roman" w:cs="Times New Roman"/>
                <w:b/>
                <w:szCs w:val="24"/>
              </w:rPr>
            </w:pPr>
          </w:p>
          <w:p w14:paraId="5F44FA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43F3BC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11/2019</w:t>
            </w:r>
          </w:p>
        </w:tc>
        <w:tc>
          <w:tcPr>
            <w:tcW w:w="2610" w:type="dxa"/>
            <w:tcBorders>
              <w:bottom w:val="single" w:sz="8" w:space="0" w:color="000000"/>
              <w:right w:val="single" w:sz="8" w:space="0" w:color="000000"/>
            </w:tcBorders>
            <w:tcMar>
              <w:top w:w="100" w:type="dxa"/>
              <w:left w:w="100" w:type="dxa"/>
              <w:bottom w:w="100" w:type="dxa"/>
              <w:right w:w="100" w:type="dxa"/>
            </w:tcMar>
          </w:tcPr>
          <w:p w14:paraId="38E47B63" w14:textId="77777777" w:rsidR="00EC7CA5" w:rsidRDefault="00EC7CA5" w:rsidP="00D47333">
            <w:pPr>
              <w:spacing w:line="240" w:lineRule="auto"/>
              <w:rPr>
                <w:rFonts w:eastAsia="Times New Roman" w:cs="Times New Roman"/>
                <w:b/>
                <w:szCs w:val="24"/>
              </w:rPr>
            </w:pPr>
          </w:p>
          <w:p w14:paraId="305E4CD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2CB5F58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7/11/2019</w:t>
            </w:r>
          </w:p>
        </w:tc>
      </w:tr>
    </w:tbl>
    <w:p w14:paraId="3654D4F6" w14:textId="77777777" w:rsidR="00EC7CA5" w:rsidRDefault="00EC7CA5" w:rsidP="005C045A">
      <w:pPr>
        <w:spacing w:line="240" w:lineRule="auto"/>
      </w:pPr>
    </w:p>
    <w:p w14:paraId="6F7AAE51" w14:textId="77777777" w:rsidR="00EC7CA5" w:rsidRDefault="00EC7CA5" w:rsidP="005C045A">
      <w:pPr>
        <w:ind w:firstLine="0"/>
        <w:rPr>
          <w:rFonts w:eastAsia="Times New Roman" w:cs="Times New Roman"/>
          <w:b/>
          <w:szCs w:val="24"/>
        </w:rPr>
      </w:pPr>
      <w:r>
        <w:rPr>
          <w:rFonts w:eastAsia="Times New Roman" w:cs="Times New Roman"/>
          <w:b/>
          <w:szCs w:val="24"/>
        </w:rPr>
        <w:t>Caso de uso #05</w:t>
      </w:r>
    </w:p>
    <w:p w14:paraId="17A38572" w14:textId="1AA283B6" w:rsidR="00EC7CA5" w:rsidRDefault="00EC7CA5" w:rsidP="005C045A">
      <w:pPr>
        <w:ind w:firstLine="0"/>
        <w:rPr>
          <w:rFonts w:eastAsia="Times New Roman" w:cs="Times New Roman"/>
          <w:b/>
          <w:szCs w:val="24"/>
        </w:rPr>
      </w:pPr>
      <w:r>
        <w:rPr>
          <w:rFonts w:eastAsia="Times New Roman" w:cs="Times New Roman"/>
          <w:b/>
          <w:szCs w:val="24"/>
        </w:rPr>
        <w:t>Nombre CU05: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17904" w14:paraId="06D1A4B0" w14:textId="77777777" w:rsidTr="00D47333">
        <w:trPr>
          <w:trHeight w:val="318"/>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287F" w14:textId="77777777" w:rsidR="00EC7CA5" w:rsidRPr="00617904" w:rsidRDefault="00EC7CA5" w:rsidP="005C045A">
            <w:pPr>
              <w:spacing w:line="240" w:lineRule="auto"/>
              <w:ind w:firstLine="0"/>
              <w:contextualSpacing/>
              <w:jc w:val="center"/>
              <w:rPr>
                <w:rFonts w:eastAsia="Times New Roman" w:cs="Times New Roman"/>
                <w:b/>
                <w:bCs/>
                <w:szCs w:val="24"/>
              </w:rPr>
            </w:pPr>
            <w:r w:rsidRPr="00617904">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759848"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85FDDA5"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0C6D477"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fin</w:t>
            </w:r>
          </w:p>
        </w:tc>
      </w:tr>
      <w:tr w:rsidR="00EC7CA5" w14:paraId="2F838DC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A7A40B" w14:textId="77777777" w:rsidR="00EC7CA5" w:rsidRDefault="00EC7CA5" w:rsidP="005C045A">
            <w:pPr>
              <w:spacing w:line="240" w:lineRule="auto"/>
              <w:ind w:firstLine="0"/>
              <w:contextualSpacing/>
              <w:jc w:val="center"/>
              <w:rPr>
                <w:rFonts w:eastAsia="Times New Roman" w:cs="Times New Roman"/>
                <w:szCs w:val="24"/>
              </w:rPr>
            </w:pPr>
          </w:p>
          <w:p w14:paraId="414D0500" w14:textId="77777777" w:rsidR="00EC7CA5" w:rsidRDefault="00EC7CA5" w:rsidP="005C045A">
            <w:pPr>
              <w:spacing w:line="240" w:lineRule="auto"/>
              <w:ind w:firstLine="0"/>
              <w:contextualSpacing/>
              <w:rPr>
                <w:rFonts w:eastAsia="Times New Roman" w:cs="Times New Roman"/>
                <w:szCs w:val="24"/>
              </w:rPr>
            </w:pPr>
          </w:p>
          <w:p w14:paraId="42C5A405" w14:textId="77777777" w:rsidR="00EC7CA5" w:rsidRDefault="00EC7CA5" w:rsidP="005C045A">
            <w:pPr>
              <w:spacing w:line="240" w:lineRule="auto"/>
              <w:ind w:firstLine="0"/>
              <w:contextualSpacing/>
              <w:jc w:val="center"/>
              <w:rPr>
                <w:rFonts w:eastAsia="Times New Roman" w:cs="Times New Roman"/>
                <w:szCs w:val="24"/>
              </w:rPr>
            </w:pPr>
          </w:p>
          <w:p w14:paraId="3332378C"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2889C6A2"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3: Ejecución de pruebas</w:t>
            </w:r>
          </w:p>
          <w:p w14:paraId="48960759"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EA4BAA6"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50993990" w14:textId="77777777" w:rsidR="00EC7CA5" w:rsidRPr="00401037"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Logs de pruebas.</w:t>
            </w:r>
          </w:p>
          <w:p w14:paraId="21421930" w14:textId="77777777" w:rsidR="00EC7CA5"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Realizar pruebas unitarias.</w:t>
            </w:r>
          </w:p>
          <w:p w14:paraId="7FCD1209" w14:textId="77777777" w:rsidR="00EC7CA5" w:rsidRPr="00696FF6" w:rsidRDefault="00EC7CA5" w:rsidP="00525E5E">
            <w:pPr>
              <w:pStyle w:val="Prrafodelista"/>
              <w:numPr>
                <w:ilvl w:val="0"/>
                <w:numId w:val="102"/>
              </w:numPr>
              <w:spacing w:line="240" w:lineRule="auto"/>
              <w:jc w:val="left"/>
              <w:rPr>
                <w:rFonts w:eastAsia="Times New Roman" w:cs="Times New Roman"/>
                <w:szCs w:val="24"/>
              </w:rPr>
            </w:pPr>
            <w:r w:rsidRPr="00696FF6">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939EE09" w14:textId="77777777" w:rsidR="00EC7CA5" w:rsidRPr="00617904" w:rsidRDefault="00EC7CA5" w:rsidP="005C045A">
            <w:pPr>
              <w:spacing w:line="240" w:lineRule="auto"/>
              <w:jc w:val="center"/>
              <w:rPr>
                <w:rFonts w:eastAsia="Times New Roman" w:cs="Times New Roman"/>
                <w:szCs w:val="24"/>
              </w:rPr>
            </w:pPr>
            <w:r>
              <w:rPr>
                <w:rFonts w:eastAsia="Times New Roman" w:cs="Times New Roman"/>
                <w:szCs w:val="24"/>
              </w:rPr>
              <w:t xml:space="preserve"> </w:t>
            </w:r>
          </w:p>
          <w:p w14:paraId="3E6DB865"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3.1: </w:t>
            </w:r>
          </w:p>
          <w:p w14:paraId="1247CE8A"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7/11/2019</w:t>
            </w:r>
          </w:p>
          <w:p w14:paraId="67CB416C"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w:t>
            </w:r>
          </w:p>
          <w:p w14:paraId="7B99BC66"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53DD9209"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w:t>
            </w:r>
          </w:p>
          <w:p w14:paraId="76383C3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66AAE65" w14:textId="77777777" w:rsidR="00EC7CA5" w:rsidRDefault="00EC7CA5" w:rsidP="005C045A">
            <w:pPr>
              <w:spacing w:line="240" w:lineRule="auto"/>
              <w:rPr>
                <w:rFonts w:eastAsia="Times New Roman" w:cs="Times New Roman"/>
                <w:b/>
                <w:szCs w:val="24"/>
              </w:rPr>
            </w:pPr>
          </w:p>
          <w:p w14:paraId="25B13D52"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1: 2</w:t>
            </w:r>
          </w:p>
          <w:p w14:paraId="1B8A4A7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235731EA"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2</w:t>
            </w:r>
          </w:p>
          <w:p w14:paraId="63229574"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p w14:paraId="40CC6CDD"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2</w:t>
            </w:r>
          </w:p>
          <w:p w14:paraId="7D793F6F"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0/11/2019</w:t>
            </w:r>
          </w:p>
        </w:tc>
      </w:tr>
      <w:tr w:rsidR="00EC7CA5" w14:paraId="0E48A01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E28F90" w14:textId="77777777" w:rsidR="00EC7CA5" w:rsidRDefault="00EC7CA5" w:rsidP="005C045A">
            <w:pPr>
              <w:spacing w:line="240" w:lineRule="auto"/>
              <w:ind w:firstLine="0"/>
              <w:contextualSpacing/>
              <w:rPr>
                <w:rFonts w:eastAsia="Times New Roman" w:cs="Times New Roman"/>
                <w:szCs w:val="24"/>
              </w:rPr>
            </w:pPr>
          </w:p>
          <w:p w14:paraId="62AA6EB6"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F662F6F"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4: Finalización de pruebas</w:t>
            </w:r>
          </w:p>
          <w:p w14:paraId="4E367DB4" w14:textId="77777777" w:rsidR="00EC7CA5" w:rsidRDefault="00EC7CA5" w:rsidP="000A59CA">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1B814E11"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lastRenderedPageBreak/>
              <w:t>Actividades</w:t>
            </w:r>
          </w:p>
          <w:p w14:paraId="4A9C9653" w14:textId="77777777" w:rsidR="00EC7CA5" w:rsidRDefault="00EC7CA5" w:rsidP="00525E5E">
            <w:pPr>
              <w:numPr>
                <w:ilvl w:val="0"/>
                <w:numId w:val="103"/>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43FD82C" w14:textId="77777777" w:rsidR="00EC7CA5" w:rsidRDefault="00EC7CA5" w:rsidP="005C045A">
            <w:pPr>
              <w:spacing w:line="240" w:lineRule="auto"/>
              <w:rPr>
                <w:rFonts w:eastAsia="Times New Roman" w:cs="Times New Roman"/>
                <w:b/>
                <w:szCs w:val="24"/>
              </w:rPr>
            </w:pPr>
          </w:p>
          <w:p w14:paraId="50551103"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4.1: </w:t>
            </w:r>
          </w:p>
          <w:p w14:paraId="6A7A71D6" w14:textId="77777777" w:rsidR="00EC7CA5" w:rsidRDefault="00EC7CA5" w:rsidP="005C045A">
            <w:pPr>
              <w:spacing w:line="240" w:lineRule="auto"/>
              <w:jc w:val="center"/>
              <w:rPr>
                <w:rFonts w:eastAsia="Times New Roman" w:cs="Times New Roman"/>
                <w:b/>
                <w:szCs w:val="24"/>
              </w:rPr>
            </w:pPr>
            <w:r>
              <w:rPr>
                <w:rFonts w:eastAsia="Times New Roman" w:cs="Times New Roman"/>
                <w:szCs w:val="24"/>
              </w:rPr>
              <w:t>2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66DFF19" w14:textId="77777777" w:rsidR="00EC7CA5" w:rsidRDefault="00EC7CA5" w:rsidP="005C045A">
            <w:pPr>
              <w:spacing w:line="240" w:lineRule="auto"/>
              <w:rPr>
                <w:rFonts w:eastAsia="Times New Roman" w:cs="Times New Roman"/>
                <w:b/>
                <w:szCs w:val="24"/>
              </w:rPr>
            </w:pPr>
          </w:p>
          <w:p w14:paraId="74E0528C" w14:textId="77777777" w:rsidR="00EC7CA5" w:rsidRDefault="00EC7CA5" w:rsidP="005C045A">
            <w:pPr>
              <w:spacing w:line="240" w:lineRule="auto"/>
              <w:jc w:val="center"/>
              <w:rPr>
                <w:rFonts w:eastAsia="Times New Roman" w:cs="Times New Roman"/>
                <w:szCs w:val="24"/>
              </w:rPr>
            </w:pPr>
            <w:r>
              <w:rPr>
                <w:rFonts w:eastAsia="Times New Roman" w:cs="Times New Roman"/>
                <w:b/>
                <w:szCs w:val="24"/>
              </w:rPr>
              <w:t>Actividad 4.1: 3</w:t>
            </w:r>
          </w:p>
          <w:p w14:paraId="5CCBB76C"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1/11/2019</w:t>
            </w:r>
          </w:p>
        </w:tc>
      </w:tr>
    </w:tbl>
    <w:p w14:paraId="1332AE36" w14:textId="77777777" w:rsidR="00EC7CA5" w:rsidRDefault="00EC7CA5" w:rsidP="000A59CA">
      <w:pPr>
        <w:spacing w:line="240" w:lineRule="auto"/>
        <w:rPr>
          <w:rFonts w:eastAsia="Times New Roman" w:cs="Times New Roman"/>
          <w:b/>
          <w:szCs w:val="24"/>
        </w:rPr>
      </w:pPr>
    </w:p>
    <w:p w14:paraId="1A51F9E7" w14:textId="77777777" w:rsidR="00EC7CA5" w:rsidRDefault="00EC7CA5" w:rsidP="000A59CA">
      <w:pPr>
        <w:ind w:firstLine="0"/>
        <w:rPr>
          <w:rFonts w:eastAsia="Times New Roman" w:cs="Times New Roman"/>
          <w:b/>
          <w:szCs w:val="24"/>
        </w:rPr>
      </w:pPr>
      <w:r>
        <w:rPr>
          <w:rFonts w:eastAsia="Times New Roman" w:cs="Times New Roman"/>
          <w:b/>
          <w:szCs w:val="24"/>
        </w:rPr>
        <w:t>Caso de uso #01</w:t>
      </w:r>
    </w:p>
    <w:p w14:paraId="79866B36" w14:textId="75491A54" w:rsidR="00EC7CA5" w:rsidRDefault="00EC7CA5" w:rsidP="000A59CA">
      <w:pPr>
        <w:ind w:firstLine="0"/>
        <w:rPr>
          <w:rFonts w:eastAsia="Times New Roman" w:cs="Times New Roman"/>
          <w:b/>
          <w:szCs w:val="24"/>
        </w:rPr>
      </w:pPr>
      <w:r>
        <w:rPr>
          <w:rFonts w:eastAsia="Times New Roman" w:cs="Times New Roman"/>
          <w:b/>
          <w:szCs w:val="24"/>
        </w:rPr>
        <w:t>Nombre CU01: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3C38A9" w14:paraId="0F1FD3C3" w14:textId="77777777" w:rsidTr="00D47333">
        <w:trPr>
          <w:trHeight w:val="169"/>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BED9B"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E6717DF"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40B8135"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86894C2"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fin</w:t>
            </w:r>
          </w:p>
        </w:tc>
      </w:tr>
      <w:tr w:rsidR="00EC7CA5" w14:paraId="35C32BFE"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B87ED" w14:textId="77777777" w:rsidR="00EC7CA5" w:rsidRDefault="00EC7CA5" w:rsidP="00F30120">
            <w:pPr>
              <w:spacing w:line="240" w:lineRule="auto"/>
              <w:ind w:firstLine="0"/>
              <w:jc w:val="center"/>
              <w:rPr>
                <w:rFonts w:eastAsia="Times New Roman" w:cs="Times New Roman"/>
                <w:szCs w:val="24"/>
              </w:rPr>
            </w:pPr>
          </w:p>
          <w:p w14:paraId="7C6A6FC0" w14:textId="77777777" w:rsidR="00EC7CA5" w:rsidRDefault="00EC7CA5" w:rsidP="00F30120">
            <w:pPr>
              <w:spacing w:line="240" w:lineRule="auto"/>
              <w:ind w:firstLine="0"/>
              <w:rPr>
                <w:rFonts w:eastAsia="Times New Roman" w:cs="Times New Roman"/>
                <w:szCs w:val="24"/>
              </w:rPr>
            </w:pPr>
          </w:p>
          <w:p w14:paraId="1A4E2518" w14:textId="77777777" w:rsidR="00EC7CA5" w:rsidRDefault="00EC7CA5" w:rsidP="00F30120">
            <w:pPr>
              <w:spacing w:line="240" w:lineRule="auto"/>
              <w:ind w:firstLine="0"/>
              <w:rPr>
                <w:rFonts w:eastAsia="Times New Roman" w:cs="Times New Roman"/>
                <w:szCs w:val="24"/>
              </w:rPr>
            </w:pPr>
          </w:p>
          <w:p w14:paraId="42F1C570"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50302A9C"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62DF831A" w14:textId="77777777" w:rsidR="00EC7CA5" w:rsidRDefault="00EC7CA5" w:rsidP="00D47333">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3B573E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2B6D1B"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Logs de pruebas.</w:t>
            </w:r>
          </w:p>
          <w:p w14:paraId="44059401"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alizar pruebas unitarias.</w:t>
            </w:r>
          </w:p>
          <w:p w14:paraId="250BB31F"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CE36E0C" w14:textId="77777777" w:rsidR="00EC7CA5" w:rsidRPr="003C38A9"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C01AEA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7795426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1/11/2019</w:t>
            </w:r>
          </w:p>
          <w:p w14:paraId="3420990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19B32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19EF2DF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07C3B9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A0AF6C" w14:textId="77777777" w:rsidR="00EC7CA5" w:rsidRDefault="00EC7CA5" w:rsidP="00D47333">
            <w:pPr>
              <w:spacing w:line="240" w:lineRule="auto"/>
              <w:rPr>
                <w:rFonts w:eastAsia="Times New Roman" w:cs="Times New Roman"/>
                <w:b/>
                <w:szCs w:val="24"/>
              </w:rPr>
            </w:pPr>
          </w:p>
          <w:p w14:paraId="0176BD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433F1DB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6764FE8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28866E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3/11/2019</w:t>
            </w:r>
          </w:p>
          <w:p w14:paraId="484BA5F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192B861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5/11/2019</w:t>
            </w:r>
          </w:p>
        </w:tc>
      </w:tr>
      <w:tr w:rsidR="00EC7CA5" w14:paraId="3D088BD8"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7B85BE" w14:textId="304AB064" w:rsidR="00EC7CA5" w:rsidRDefault="00EC7CA5" w:rsidP="00F30120">
            <w:pPr>
              <w:spacing w:line="240" w:lineRule="auto"/>
              <w:ind w:firstLine="0"/>
              <w:rPr>
                <w:rFonts w:eastAsia="Times New Roman" w:cs="Times New Roman"/>
                <w:szCs w:val="24"/>
              </w:rPr>
            </w:pPr>
          </w:p>
          <w:p w14:paraId="3C5DB4EF" w14:textId="77777777" w:rsidR="00B31038" w:rsidRDefault="00B31038" w:rsidP="00F30120">
            <w:pPr>
              <w:spacing w:line="240" w:lineRule="auto"/>
              <w:ind w:firstLine="0"/>
              <w:rPr>
                <w:rFonts w:eastAsia="Times New Roman" w:cs="Times New Roman"/>
                <w:szCs w:val="24"/>
              </w:rPr>
            </w:pPr>
          </w:p>
          <w:p w14:paraId="6CC69506"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1950009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D32780B" w14:textId="77777777" w:rsidR="00EC7CA5" w:rsidRDefault="00EC7CA5" w:rsidP="00D47333">
            <w:pPr>
              <w:spacing w:line="240" w:lineRule="auto"/>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4340EC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C276E10" w14:textId="77777777" w:rsidR="00EC7CA5" w:rsidRDefault="00EC7CA5" w:rsidP="00525E5E">
            <w:pPr>
              <w:numPr>
                <w:ilvl w:val="0"/>
                <w:numId w:val="105"/>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6FB63520" w14:textId="77777777" w:rsidR="00EC7CA5" w:rsidRDefault="00EC7CA5" w:rsidP="00D47333">
            <w:pPr>
              <w:spacing w:line="240" w:lineRule="auto"/>
              <w:rPr>
                <w:rFonts w:eastAsia="Times New Roman" w:cs="Times New Roman"/>
                <w:b/>
                <w:szCs w:val="24"/>
              </w:rPr>
            </w:pPr>
          </w:p>
          <w:p w14:paraId="3C20FA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582D12D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4386E50" w14:textId="77777777" w:rsidR="00EC7CA5" w:rsidRDefault="00EC7CA5" w:rsidP="00D47333">
            <w:pPr>
              <w:spacing w:line="240" w:lineRule="auto"/>
              <w:rPr>
                <w:rFonts w:eastAsia="Times New Roman" w:cs="Times New Roman"/>
                <w:b/>
                <w:szCs w:val="24"/>
              </w:rPr>
            </w:pPr>
          </w:p>
          <w:p w14:paraId="13ECD359"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F74C07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tc>
      </w:tr>
    </w:tbl>
    <w:p w14:paraId="0BE9A5A1" w14:textId="77777777" w:rsidR="00EC7CA5" w:rsidRDefault="00EC7CA5" w:rsidP="00F30120">
      <w:pPr>
        <w:spacing w:line="240" w:lineRule="auto"/>
        <w:rPr>
          <w:rFonts w:eastAsia="Times New Roman" w:cs="Times New Roman"/>
          <w:b/>
          <w:szCs w:val="24"/>
        </w:rPr>
      </w:pPr>
    </w:p>
    <w:p w14:paraId="1D83C1E5" w14:textId="77777777" w:rsidR="00EC7CA5" w:rsidRDefault="00EC7CA5" w:rsidP="00F30120">
      <w:pPr>
        <w:ind w:firstLine="0"/>
        <w:rPr>
          <w:rFonts w:eastAsia="Times New Roman" w:cs="Times New Roman"/>
          <w:b/>
          <w:szCs w:val="24"/>
        </w:rPr>
      </w:pPr>
      <w:r>
        <w:rPr>
          <w:rFonts w:eastAsia="Times New Roman" w:cs="Times New Roman"/>
          <w:b/>
          <w:szCs w:val="24"/>
        </w:rPr>
        <w:t>Casos de uso #09 y #11</w:t>
      </w:r>
    </w:p>
    <w:p w14:paraId="62B22EB4" w14:textId="77777777" w:rsidR="00EC7CA5" w:rsidRDefault="00EC7CA5" w:rsidP="00F30120">
      <w:pPr>
        <w:ind w:firstLine="0"/>
        <w:rPr>
          <w:rFonts w:eastAsia="Times New Roman" w:cs="Times New Roman"/>
          <w:b/>
          <w:szCs w:val="24"/>
        </w:rPr>
      </w:pPr>
      <w:r>
        <w:rPr>
          <w:rFonts w:eastAsia="Times New Roman" w:cs="Times New Roman"/>
          <w:b/>
          <w:szCs w:val="24"/>
        </w:rPr>
        <w:t>Nombre CU09: Crear rango (tabla parámetro)</w:t>
      </w:r>
    </w:p>
    <w:p w14:paraId="3FFD341C" w14:textId="6680F3EF" w:rsidR="00EC7CA5" w:rsidRDefault="00EC7CA5" w:rsidP="00F30120">
      <w:pPr>
        <w:ind w:firstLine="0"/>
        <w:rPr>
          <w:rFonts w:eastAsia="Times New Roman" w:cs="Times New Roman"/>
          <w:b/>
          <w:szCs w:val="24"/>
        </w:rPr>
      </w:pPr>
      <w:r>
        <w:rPr>
          <w:rFonts w:eastAsia="Times New Roman" w:cs="Times New Roman"/>
          <w:b/>
          <w:szCs w:val="24"/>
        </w:rPr>
        <w:t>Nombre CU11: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96FF6" w14:paraId="166187D1" w14:textId="77777777" w:rsidTr="00D47333">
        <w:trPr>
          <w:trHeight w:val="196"/>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4FF38"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37FFA81"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FBA2E1D"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487BCC3"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fin</w:t>
            </w:r>
          </w:p>
        </w:tc>
      </w:tr>
      <w:tr w:rsidR="00EC7CA5" w14:paraId="56D6F2F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A423E2" w14:textId="77777777" w:rsidR="00EC7CA5" w:rsidRDefault="00EC7CA5" w:rsidP="00B31038">
            <w:pPr>
              <w:spacing w:line="240" w:lineRule="auto"/>
              <w:ind w:firstLine="0"/>
              <w:jc w:val="center"/>
              <w:rPr>
                <w:rFonts w:eastAsia="Times New Roman" w:cs="Times New Roman"/>
                <w:szCs w:val="24"/>
              </w:rPr>
            </w:pPr>
          </w:p>
          <w:p w14:paraId="52016F77" w14:textId="77777777" w:rsidR="00EC7CA5" w:rsidRDefault="00EC7CA5" w:rsidP="00B31038">
            <w:pPr>
              <w:spacing w:line="240" w:lineRule="auto"/>
              <w:ind w:firstLine="0"/>
              <w:jc w:val="center"/>
              <w:rPr>
                <w:rFonts w:eastAsia="Times New Roman" w:cs="Times New Roman"/>
                <w:szCs w:val="24"/>
              </w:rPr>
            </w:pPr>
          </w:p>
          <w:p w14:paraId="6299DFBA" w14:textId="77777777" w:rsidR="00EC7CA5" w:rsidRDefault="00EC7CA5" w:rsidP="00B31038">
            <w:pPr>
              <w:spacing w:line="240" w:lineRule="auto"/>
              <w:ind w:firstLine="0"/>
              <w:rPr>
                <w:rFonts w:eastAsia="Times New Roman" w:cs="Times New Roman"/>
                <w:szCs w:val="24"/>
              </w:rPr>
            </w:pPr>
          </w:p>
          <w:p w14:paraId="4428BC09"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69C27A76"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3: Ejecución de pruebas</w:t>
            </w:r>
          </w:p>
          <w:p w14:paraId="64E0EEDC"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3860A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21E02A94"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Logs de pruebas.</w:t>
            </w:r>
          </w:p>
          <w:p w14:paraId="2FCE2FAE"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alizar pruebas unitarias.</w:t>
            </w:r>
          </w:p>
          <w:p w14:paraId="1407FDBB"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19DA868" w14:textId="77777777" w:rsidR="00EC7CA5" w:rsidRDefault="00EC7CA5" w:rsidP="00D47333">
            <w:pPr>
              <w:spacing w:line="240" w:lineRule="auto"/>
              <w:rPr>
                <w:rFonts w:eastAsia="Times New Roman" w:cs="Times New Roman"/>
                <w:b/>
                <w:szCs w:val="24"/>
              </w:rPr>
            </w:pPr>
          </w:p>
          <w:p w14:paraId="68525D7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AD8AD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p w14:paraId="25877FE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A4172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1BE354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7B3640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2F0DD" w14:textId="77777777" w:rsidR="00EC7CA5" w:rsidRDefault="00EC7CA5" w:rsidP="00D47333">
            <w:pPr>
              <w:spacing w:line="240" w:lineRule="auto"/>
              <w:rPr>
                <w:rFonts w:eastAsia="Times New Roman" w:cs="Times New Roman"/>
                <w:b/>
                <w:szCs w:val="24"/>
              </w:rPr>
            </w:pPr>
          </w:p>
          <w:p w14:paraId="4DBF50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F77E00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74DB43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1AB05AC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p w14:paraId="7A982E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B4B67B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2/2019</w:t>
            </w:r>
          </w:p>
        </w:tc>
      </w:tr>
      <w:tr w:rsidR="00EC7CA5" w14:paraId="37CA96B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3772D" w14:textId="3CD207C0" w:rsidR="00EC7CA5" w:rsidRDefault="00EC7CA5" w:rsidP="00B31038">
            <w:pPr>
              <w:spacing w:line="240" w:lineRule="auto"/>
              <w:ind w:firstLine="0"/>
              <w:rPr>
                <w:rFonts w:eastAsia="Times New Roman" w:cs="Times New Roman"/>
                <w:szCs w:val="24"/>
              </w:rPr>
            </w:pPr>
          </w:p>
          <w:p w14:paraId="60802CFC" w14:textId="77777777" w:rsidR="00B31038" w:rsidRDefault="00B31038" w:rsidP="00B31038">
            <w:pPr>
              <w:spacing w:line="240" w:lineRule="auto"/>
              <w:ind w:firstLine="0"/>
              <w:rPr>
                <w:rFonts w:eastAsia="Times New Roman" w:cs="Times New Roman"/>
                <w:szCs w:val="24"/>
              </w:rPr>
            </w:pPr>
          </w:p>
          <w:p w14:paraId="446FA87A"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0A9F33D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4: Finalización de pruebas</w:t>
            </w:r>
          </w:p>
          <w:p w14:paraId="189407E3" w14:textId="77777777" w:rsidR="00EC7CA5" w:rsidRDefault="00EC7CA5" w:rsidP="005E7CED">
            <w:pPr>
              <w:spacing w:line="240" w:lineRule="auto"/>
              <w:jc w:val="left"/>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1FF47F7"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3978808F" w14:textId="77777777" w:rsidR="00EC7CA5" w:rsidRDefault="00EC7CA5" w:rsidP="00525E5E">
            <w:pPr>
              <w:numPr>
                <w:ilvl w:val="0"/>
                <w:numId w:val="107"/>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E8BFC6" w14:textId="77777777" w:rsidR="00EC7CA5" w:rsidRDefault="00EC7CA5" w:rsidP="00D47333">
            <w:pPr>
              <w:spacing w:line="240" w:lineRule="auto"/>
              <w:rPr>
                <w:rFonts w:eastAsia="Times New Roman" w:cs="Times New Roman"/>
                <w:b/>
                <w:szCs w:val="24"/>
              </w:rPr>
            </w:pPr>
          </w:p>
          <w:p w14:paraId="2211E6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23D3C27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86949" w14:textId="77777777" w:rsidR="00EC7CA5" w:rsidRDefault="00EC7CA5" w:rsidP="00D47333">
            <w:pPr>
              <w:spacing w:line="240" w:lineRule="auto"/>
              <w:rPr>
                <w:rFonts w:eastAsia="Times New Roman" w:cs="Times New Roman"/>
                <w:b/>
                <w:szCs w:val="24"/>
              </w:rPr>
            </w:pPr>
          </w:p>
          <w:p w14:paraId="424BDA61"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305924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2/2019</w:t>
            </w:r>
          </w:p>
        </w:tc>
      </w:tr>
    </w:tbl>
    <w:p w14:paraId="72050FB2" w14:textId="77777777" w:rsidR="00EC7CA5" w:rsidRDefault="00EC7CA5" w:rsidP="009064DF">
      <w:pPr>
        <w:spacing w:line="240" w:lineRule="auto"/>
        <w:rPr>
          <w:rFonts w:eastAsia="Times New Roman" w:cs="Times New Roman"/>
          <w:b/>
          <w:szCs w:val="24"/>
        </w:rPr>
      </w:pPr>
    </w:p>
    <w:p w14:paraId="4C655943" w14:textId="3B6AAE22" w:rsidR="00EC7CA5" w:rsidRDefault="00EC7CA5" w:rsidP="009064DF">
      <w:pPr>
        <w:rPr>
          <w:rFonts w:eastAsia="Times New Roman" w:cs="Times New Roman"/>
          <w:b/>
          <w:szCs w:val="24"/>
        </w:rPr>
      </w:pPr>
      <w:r>
        <w:rPr>
          <w:rFonts w:eastAsia="Times New Roman" w:cs="Times New Roman"/>
          <w:b/>
          <w:szCs w:val="24"/>
        </w:rPr>
        <w:lastRenderedPageBreak/>
        <w:t>Esfuerzo y costo estimado</w:t>
      </w:r>
    </w:p>
    <w:p w14:paraId="1083E8DB" w14:textId="06A72B1E" w:rsidR="00EC7CA5" w:rsidRDefault="00EC7CA5" w:rsidP="009064DF">
      <w:pPr>
        <w:rPr>
          <w:rFonts w:eastAsia="Times New Roman" w:cs="Times New Roman"/>
          <w:b/>
          <w:szCs w:val="24"/>
        </w:rPr>
      </w:pPr>
      <w:r>
        <w:rPr>
          <w:rFonts w:eastAsia="Times New Roman" w:cs="Times New Roman"/>
          <w:b/>
          <w:szCs w:val="24"/>
        </w:rPr>
        <w:t>- Esfuerzo estimado</w:t>
      </w:r>
    </w:p>
    <w:p w14:paraId="2FF1EFA3" w14:textId="1A712ECD" w:rsidR="00EC7CA5" w:rsidRDefault="00EC7CA5" w:rsidP="00C630E2">
      <w:pPr>
        <w:rPr>
          <w:rFonts w:eastAsia="Times New Roman" w:cs="Times New Roman"/>
          <w:szCs w:val="24"/>
        </w:rPr>
      </w:pPr>
      <w:r>
        <w:rPr>
          <w:rFonts w:eastAsia="Times New Roman" w:cs="Times New Roman"/>
          <w:szCs w:val="24"/>
        </w:rPr>
        <w:t>Para este proyecto se requiere un esfuerzo del 100%, que está repartido entre los distintos equipos de trabajo que lo conforman, de la siguiente manera:</w:t>
      </w:r>
    </w:p>
    <w:tbl>
      <w:tblPr>
        <w:tblStyle w:val="Tablaconcuadrcula"/>
        <w:tblW w:w="0" w:type="auto"/>
        <w:jc w:val="center"/>
        <w:tblLook w:val="04A0" w:firstRow="1" w:lastRow="0" w:firstColumn="1" w:lastColumn="0" w:noHBand="0" w:noVBand="1"/>
      </w:tblPr>
      <w:tblGrid>
        <w:gridCol w:w="2263"/>
        <w:gridCol w:w="1701"/>
      </w:tblGrid>
      <w:tr w:rsidR="00EC7CA5" w14:paraId="07C6670E" w14:textId="77777777" w:rsidTr="00D47333">
        <w:trPr>
          <w:trHeight w:val="356"/>
          <w:jc w:val="center"/>
        </w:trPr>
        <w:tc>
          <w:tcPr>
            <w:tcW w:w="2263" w:type="dxa"/>
          </w:tcPr>
          <w:p w14:paraId="6F831EC6" w14:textId="77777777" w:rsidR="00EC7CA5" w:rsidRDefault="00EC7CA5" w:rsidP="000D3092">
            <w:pPr>
              <w:ind w:firstLine="0"/>
              <w:jc w:val="center"/>
              <w:rPr>
                <w:rFonts w:eastAsia="Times New Roman" w:cs="Times New Roman"/>
                <w:szCs w:val="24"/>
              </w:rPr>
            </w:pPr>
            <w:r>
              <w:rPr>
                <w:rFonts w:eastAsia="Times New Roman" w:cs="Times New Roman"/>
                <w:b/>
                <w:szCs w:val="24"/>
              </w:rPr>
              <w:t>Equipos de trabajo</w:t>
            </w:r>
          </w:p>
        </w:tc>
        <w:tc>
          <w:tcPr>
            <w:tcW w:w="1701" w:type="dxa"/>
          </w:tcPr>
          <w:p w14:paraId="1440749D" w14:textId="77777777" w:rsidR="00EC7CA5" w:rsidRDefault="00EC7CA5" w:rsidP="000D3092">
            <w:pPr>
              <w:ind w:firstLine="0"/>
              <w:jc w:val="center"/>
              <w:rPr>
                <w:rFonts w:eastAsia="Times New Roman" w:cs="Times New Roman"/>
                <w:szCs w:val="24"/>
              </w:rPr>
            </w:pPr>
            <w:r>
              <w:rPr>
                <w:rFonts w:eastAsia="Times New Roman" w:cs="Times New Roman"/>
                <w:b/>
                <w:szCs w:val="24"/>
              </w:rPr>
              <w:t>Esfuerzo (%)</w:t>
            </w:r>
          </w:p>
        </w:tc>
      </w:tr>
      <w:tr w:rsidR="00EC7CA5" w14:paraId="78D82345" w14:textId="77777777" w:rsidTr="00D47333">
        <w:trPr>
          <w:trHeight w:val="598"/>
          <w:jc w:val="center"/>
        </w:trPr>
        <w:tc>
          <w:tcPr>
            <w:tcW w:w="2263" w:type="dxa"/>
          </w:tcPr>
          <w:p w14:paraId="616C4A84" w14:textId="77777777" w:rsidR="00EC7CA5" w:rsidRDefault="00EC7CA5" w:rsidP="000D3092">
            <w:pPr>
              <w:ind w:firstLine="0"/>
              <w:jc w:val="center"/>
              <w:rPr>
                <w:rFonts w:eastAsia="Times New Roman" w:cs="Times New Roman"/>
                <w:szCs w:val="24"/>
              </w:rPr>
            </w:pPr>
            <w:r>
              <w:rPr>
                <w:rFonts w:eastAsia="Times New Roman" w:cs="Times New Roman"/>
                <w:szCs w:val="24"/>
              </w:rPr>
              <w:t>Equipo de gerencia del proyecto</w:t>
            </w:r>
          </w:p>
        </w:tc>
        <w:tc>
          <w:tcPr>
            <w:tcW w:w="1701" w:type="dxa"/>
          </w:tcPr>
          <w:p w14:paraId="1273A045" w14:textId="0EA6B8F6" w:rsidR="00EC7CA5" w:rsidRDefault="00EC7CA5" w:rsidP="000D3092">
            <w:pPr>
              <w:ind w:firstLine="0"/>
              <w:jc w:val="center"/>
              <w:rPr>
                <w:rFonts w:eastAsia="Times New Roman" w:cs="Times New Roman"/>
                <w:szCs w:val="24"/>
              </w:rPr>
            </w:pPr>
            <w:r>
              <w:rPr>
                <w:rFonts w:eastAsia="Times New Roman" w:cs="Times New Roman"/>
                <w:szCs w:val="24"/>
              </w:rPr>
              <w:t>25</w:t>
            </w:r>
          </w:p>
        </w:tc>
      </w:tr>
      <w:tr w:rsidR="00EC7CA5" w14:paraId="684C2484" w14:textId="77777777" w:rsidTr="00D47333">
        <w:trPr>
          <w:trHeight w:val="371"/>
          <w:jc w:val="center"/>
        </w:trPr>
        <w:tc>
          <w:tcPr>
            <w:tcW w:w="2263" w:type="dxa"/>
          </w:tcPr>
          <w:p w14:paraId="16CE14B7" w14:textId="77777777" w:rsidR="00EC7CA5" w:rsidRDefault="00EC7CA5" w:rsidP="000D3092">
            <w:pPr>
              <w:ind w:firstLine="0"/>
              <w:jc w:val="center"/>
              <w:rPr>
                <w:rFonts w:eastAsia="Times New Roman" w:cs="Times New Roman"/>
                <w:szCs w:val="24"/>
              </w:rPr>
            </w:pPr>
            <w:r>
              <w:rPr>
                <w:rFonts w:eastAsia="Times New Roman" w:cs="Times New Roman"/>
                <w:szCs w:val="24"/>
              </w:rPr>
              <w:t>Equipo de desarrollo</w:t>
            </w:r>
          </w:p>
        </w:tc>
        <w:tc>
          <w:tcPr>
            <w:tcW w:w="1701" w:type="dxa"/>
          </w:tcPr>
          <w:p w14:paraId="7AFD73B0" w14:textId="77777777" w:rsidR="00EC7CA5" w:rsidRDefault="00EC7CA5" w:rsidP="000D3092">
            <w:pPr>
              <w:ind w:firstLine="0"/>
              <w:jc w:val="center"/>
              <w:rPr>
                <w:rFonts w:eastAsia="Times New Roman" w:cs="Times New Roman"/>
                <w:szCs w:val="24"/>
              </w:rPr>
            </w:pPr>
            <w:r>
              <w:rPr>
                <w:rFonts w:eastAsia="Times New Roman" w:cs="Times New Roman"/>
                <w:szCs w:val="24"/>
              </w:rPr>
              <w:t>30</w:t>
            </w:r>
          </w:p>
        </w:tc>
      </w:tr>
      <w:tr w:rsidR="00EC7CA5" w14:paraId="5D7B2834" w14:textId="77777777" w:rsidTr="00D47333">
        <w:trPr>
          <w:trHeight w:val="348"/>
          <w:jc w:val="center"/>
        </w:trPr>
        <w:tc>
          <w:tcPr>
            <w:tcW w:w="2263" w:type="dxa"/>
          </w:tcPr>
          <w:p w14:paraId="4C21C647" w14:textId="77777777" w:rsidR="00EC7CA5" w:rsidRDefault="00EC7CA5" w:rsidP="000D3092">
            <w:pPr>
              <w:ind w:firstLine="0"/>
              <w:jc w:val="center"/>
              <w:rPr>
                <w:rFonts w:eastAsia="Times New Roman" w:cs="Times New Roman"/>
                <w:szCs w:val="24"/>
              </w:rPr>
            </w:pPr>
            <w:r>
              <w:rPr>
                <w:rFonts w:eastAsia="Times New Roman" w:cs="Times New Roman"/>
                <w:szCs w:val="24"/>
              </w:rPr>
              <w:t>Equipo de calidad</w:t>
            </w:r>
          </w:p>
        </w:tc>
        <w:tc>
          <w:tcPr>
            <w:tcW w:w="1701" w:type="dxa"/>
          </w:tcPr>
          <w:p w14:paraId="46C061F7" w14:textId="77777777" w:rsidR="00EC7CA5" w:rsidRDefault="00EC7CA5" w:rsidP="000D3092">
            <w:pPr>
              <w:ind w:firstLine="0"/>
              <w:jc w:val="center"/>
              <w:rPr>
                <w:rFonts w:eastAsia="Times New Roman" w:cs="Times New Roman"/>
                <w:szCs w:val="24"/>
              </w:rPr>
            </w:pPr>
            <w:r>
              <w:rPr>
                <w:rFonts w:eastAsia="Times New Roman" w:cs="Times New Roman"/>
                <w:szCs w:val="24"/>
              </w:rPr>
              <w:t>45</w:t>
            </w:r>
          </w:p>
        </w:tc>
      </w:tr>
    </w:tbl>
    <w:p w14:paraId="71B812BE" w14:textId="77777777" w:rsidR="00C630E2" w:rsidRDefault="00C630E2" w:rsidP="00C630E2">
      <w:pPr>
        <w:spacing w:line="240" w:lineRule="auto"/>
        <w:rPr>
          <w:rFonts w:eastAsia="Times New Roman" w:cs="Times New Roman"/>
          <w:b/>
          <w:szCs w:val="24"/>
        </w:rPr>
      </w:pPr>
    </w:p>
    <w:p w14:paraId="6CEDD55A" w14:textId="57711D1C" w:rsidR="00EC7CA5" w:rsidRDefault="00EC7CA5" w:rsidP="00C630E2">
      <w:pPr>
        <w:rPr>
          <w:rFonts w:eastAsia="Times New Roman" w:cs="Times New Roman"/>
          <w:b/>
          <w:szCs w:val="24"/>
        </w:rPr>
      </w:pPr>
      <w:r>
        <w:rPr>
          <w:rFonts w:eastAsia="Times New Roman" w:cs="Times New Roman"/>
          <w:b/>
          <w:szCs w:val="24"/>
        </w:rPr>
        <w:t>- Costo estimad</w:t>
      </w:r>
      <w:r w:rsidR="00C630E2">
        <w:rPr>
          <w:rFonts w:eastAsia="Times New Roman" w:cs="Times New Roman"/>
          <w:b/>
          <w:szCs w:val="24"/>
        </w:rPr>
        <w:t>o</w:t>
      </w:r>
    </w:p>
    <w:tbl>
      <w:tblPr>
        <w:tblStyle w:val="Tablaconcuadrcula"/>
        <w:tblW w:w="0" w:type="auto"/>
        <w:jc w:val="center"/>
        <w:tblLook w:val="04A0" w:firstRow="1" w:lastRow="0" w:firstColumn="1" w:lastColumn="0" w:noHBand="0" w:noVBand="1"/>
      </w:tblPr>
      <w:tblGrid>
        <w:gridCol w:w="1793"/>
        <w:gridCol w:w="1790"/>
        <w:gridCol w:w="1515"/>
        <w:gridCol w:w="1418"/>
        <w:gridCol w:w="1176"/>
      </w:tblGrid>
      <w:tr w:rsidR="00EC7CA5" w14:paraId="62C04E01" w14:textId="77777777" w:rsidTr="00D47333">
        <w:trPr>
          <w:trHeight w:val="959"/>
          <w:jc w:val="center"/>
        </w:trPr>
        <w:tc>
          <w:tcPr>
            <w:tcW w:w="1793" w:type="dxa"/>
            <w:shd w:val="clear" w:color="auto" w:fill="D9D9D9" w:themeFill="background1" w:themeFillShade="D9"/>
          </w:tcPr>
          <w:p w14:paraId="7B1EDB0C" w14:textId="77777777" w:rsidR="00EC7CA5" w:rsidRDefault="00EC7CA5" w:rsidP="00386EF3">
            <w:pPr>
              <w:ind w:firstLine="0"/>
              <w:jc w:val="center"/>
              <w:rPr>
                <w:rFonts w:eastAsia="Times New Roman" w:cs="Times New Roman"/>
                <w:b/>
                <w:szCs w:val="24"/>
              </w:rPr>
            </w:pPr>
          </w:p>
          <w:p w14:paraId="69C65737" w14:textId="77777777" w:rsidR="00EC7CA5" w:rsidRDefault="00EC7CA5" w:rsidP="00386EF3">
            <w:pPr>
              <w:ind w:firstLine="0"/>
              <w:jc w:val="center"/>
              <w:rPr>
                <w:rFonts w:eastAsia="Times New Roman" w:cs="Times New Roman"/>
                <w:b/>
                <w:szCs w:val="24"/>
              </w:rPr>
            </w:pPr>
            <w:r>
              <w:rPr>
                <w:rFonts w:eastAsia="Times New Roman" w:cs="Times New Roman"/>
                <w:b/>
                <w:szCs w:val="24"/>
              </w:rPr>
              <w:t>Equipos</w:t>
            </w:r>
          </w:p>
        </w:tc>
        <w:tc>
          <w:tcPr>
            <w:tcW w:w="1790" w:type="dxa"/>
            <w:shd w:val="clear" w:color="auto" w:fill="D9D9D9" w:themeFill="background1" w:themeFillShade="D9"/>
          </w:tcPr>
          <w:p w14:paraId="790CBC8F" w14:textId="77777777" w:rsidR="00EC7CA5" w:rsidRDefault="00EC7CA5" w:rsidP="00386EF3">
            <w:pPr>
              <w:ind w:firstLine="0"/>
              <w:jc w:val="center"/>
              <w:rPr>
                <w:rFonts w:eastAsia="Times New Roman" w:cs="Times New Roman"/>
                <w:b/>
                <w:szCs w:val="24"/>
              </w:rPr>
            </w:pPr>
          </w:p>
          <w:p w14:paraId="78AAA325" w14:textId="77777777" w:rsidR="00EC7CA5" w:rsidRDefault="00EC7CA5" w:rsidP="00386EF3">
            <w:pPr>
              <w:ind w:firstLine="0"/>
              <w:jc w:val="center"/>
              <w:rPr>
                <w:rFonts w:eastAsia="Times New Roman" w:cs="Times New Roman"/>
                <w:b/>
                <w:szCs w:val="24"/>
              </w:rPr>
            </w:pPr>
            <w:r>
              <w:rPr>
                <w:rFonts w:eastAsia="Times New Roman" w:cs="Times New Roman"/>
                <w:b/>
                <w:szCs w:val="24"/>
              </w:rPr>
              <w:t>Dedicación (horas/semana)</w:t>
            </w:r>
          </w:p>
        </w:tc>
        <w:tc>
          <w:tcPr>
            <w:tcW w:w="1515" w:type="dxa"/>
            <w:shd w:val="clear" w:color="auto" w:fill="D9D9D9" w:themeFill="background1" w:themeFillShade="D9"/>
          </w:tcPr>
          <w:p w14:paraId="4541C38B" w14:textId="77777777" w:rsidR="00EC7CA5" w:rsidRDefault="00EC7CA5" w:rsidP="00386EF3">
            <w:pPr>
              <w:ind w:firstLine="0"/>
              <w:jc w:val="center"/>
              <w:rPr>
                <w:rFonts w:eastAsia="Times New Roman" w:cs="Times New Roman"/>
                <w:b/>
                <w:szCs w:val="24"/>
              </w:rPr>
            </w:pPr>
            <w:r>
              <w:rPr>
                <w:rFonts w:eastAsia="Times New Roman" w:cs="Times New Roman"/>
                <w:b/>
                <w:szCs w:val="24"/>
              </w:rPr>
              <w:t>Semanas (junio - diciembre)</w:t>
            </w:r>
          </w:p>
        </w:tc>
        <w:tc>
          <w:tcPr>
            <w:tcW w:w="1418" w:type="dxa"/>
            <w:shd w:val="clear" w:color="auto" w:fill="D9D9D9" w:themeFill="background1" w:themeFillShade="D9"/>
          </w:tcPr>
          <w:p w14:paraId="06F78424" w14:textId="77777777" w:rsidR="00EC7CA5" w:rsidRDefault="00EC7CA5" w:rsidP="00386EF3">
            <w:pPr>
              <w:ind w:firstLine="0"/>
              <w:jc w:val="center"/>
              <w:rPr>
                <w:rFonts w:eastAsia="Times New Roman" w:cs="Times New Roman"/>
                <w:b/>
                <w:szCs w:val="24"/>
              </w:rPr>
            </w:pPr>
          </w:p>
          <w:p w14:paraId="609507FB" w14:textId="77777777" w:rsidR="00EC7CA5" w:rsidRDefault="00EC7CA5" w:rsidP="00386EF3">
            <w:pPr>
              <w:ind w:firstLine="0"/>
              <w:jc w:val="center"/>
              <w:rPr>
                <w:rFonts w:eastAsia="Times New Roman" w:cs="Times New Roman"/>
                <w:b/>
                <w:szCs w:val="24"/>
              </w:rPr>
            </w:pPr>
            <w:r>
              <w:rPr>
                <w:rFonts w:eastAsia="Times New Roman" w:cs="Times New Roman"/>
                <w:b/>
                <w:szCs w:val="24"/>
              </w:rPr>
              <w:t>Valor hora ($)</w:t>
            </w:r>
          </w:p>
        </w:tc>
        <w:tc>
          <w:tcPr>
            <w:tcW w:w="850" w:type="dxa"/>
            <w:shd w:val="clear" w:color="auto" w:fill="D9D9D9" w:themeFill="background1" w:themeFillShade="D9"/>
          </w:tcPr>
          <w:p w14:paraId="50601D25" w14:textId="77777777" w:rsidR="00EC7CA5" w:rsidRDefault="00EC7CA5" w:rsidP="00386EF3">
            <w:pPr>
              <w:ind w:firstLine="0"/>
              <w:jc w:val="center"/>
              <w:rPr>
                <w:rFonts w:eastAsia="Times New Roman" w:cs="Times New Roman"/>
                <w:b/>
                <w:szCs w:val="24"/>
              </w:rPr>
            </w:pPr>
          </w:p>
          <w:p w14:paraId="124B030A"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r>
      <w:tr w:rsidR="00EC7CA5" w14:paraId="129D61E6" w14:textId="77777777" w:rsidTr="00D47333">
        <w:trPr>
          <w:trHeight w:val="919"/>
          <w:jc w:val="center"/>
        </w:trPr>
        <w:tc>
          <w:tcPr>
            <w:tcW w:w="1793" w:type="dxa"/>
          </w:tcPr>
          <w:p w14:paraId="067D5F1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gerencia del proyecto</w:t>
            </w:r>
          </w:p>
        </w:tc>
        <w:tc>
          <w:tcPr>
            <w:tcW w:w="1790" w:type="dxa"/>
          </w:tcPr>
          <w:p w14:paraId="12B6EB2D" w14:textId="77777777" w:rsidR="00EC7CA5" w:rsidRDefault="00EC7CA5" w:rsidP="00386EF3">
            <w:pPr>
              <w:ind w:firstLine="0"/>
              <w:jc w:val="center"/>
              <w:rPr>
                <w:rFonts w:eastAsia="Times New Roman" w:cs="Times New Roman"/>
                <w:szCs w:val="24"/>
              </w:rPr>
            </w:pPr>
          </w:p>
          <w:p w14:paraId="0E68D8B2" w14:textId="77777777" w:rsidR="00EC7CA5" w:rsidRDefault="00EC7CA5" w:rsidP="00386EF3">
            <w:pPr>
              <w:ind w:firstLine="0"/>
              <w:jc w:val="center"/>
              <w:rPr>
                <w:rFonts w:eastAsia="Times New Roman" w:cs="Times New Roman"/>
                <w:b/>
                <w:szCs w:val="24"/>
              </w:rPr>
            </w:pPr>
            <w:r>
              <w:rPr>
                <w:rFonts w:eastAsia="Times New Roman" w:cs="Times New Roman"/>
                <w:szCs w:val="24"/>
              </w:rPr>
              <w:t>12</w:t>
            </w:r>
          </w:p>
        </w:tc>
        <w:tc>
          <w:tcPr>
            <w:tcW w:w="1515" w:type="dxa"/>
          </w:tcPr>
          <w:p w14:paraId="674DD2BE" w14:textId="77777777" w:rsidR="00EC7CA5" w:rsidRDefault="00EC7CA5" w:rsidP="00386EF3">
            <w:pPr>
              <w:ind w:firstLine="0"/>
              <w:jc w:val="center"/>
              <w:rPr>
                <w:rFonts w:eastAsia="Times New Roman" w:cs="Times New Roman"/>
                <w:szCs w:val="24"/>
              </w:rPr>
            </w:pPr>
          </w:p>
          <w:p w14:paraId="2F9AB810" w14:textId="77777777" w:rsidR="00EC7CA5" w:rsidRDefault="00EC7CA5" w:rsidP="00386EF3">
            <w:pPr>
              <w:ind w:firstLine="0"/>
              <w:jc w:val="center"/>
              <w:rPr>
                <w:rFonts w:eastAsia="Times New Roman" w:cs="Times New Roman"/>
                <w:b/>
                <w:szCs w:val="24"/>
              </w:rPr>
            </w:pPr>
            <w:r>
              <w:rPr>
                <w:rFonts w:eastAsia="Times New Roman" w:cs="Times New Roman"/>
                <w:szCs w:val="24"/>
              </w:rPr>
              <w:t>28</w:t>
            </w:r>
          </w:p>
        </w:tc>
        <w:tc>
          <w:tcPr>
            <w:tcW w:w="1418" w:type="dxa"/>
          </w:tcPr>
          <w:p w14:paraId="5D940D03" w14:textId="77777777" w:rsidR="00EC7CA5" w:rsidRDefault="00EC7CA5" w:rsidP="00386EF3">
            <w:pPr>
              <w:ind w:firstLine="0"/>
              <w:jc w:val="center"/>
              <w:rPr>
                <w:rFonts w:eastAsia="Times New Roman" w:cs="Times New Roman"/>
                <w:szCs w:val="24"/>
              </w:rPr>
            </w:pPr>
          </w:p>
          <w:p w14:paraId="13C405B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621BAD85" w14:textId="77777777" w:rsidR="00EC7CA5" w:rsidRDefault="00EC7CA5" w:rsidP="00386EF3">
            <w:pPr>
              <w:ind w:firstLine="0"/>
              <w:jc w:val="center"/>
              <w:rPr>
                <w:rFonts w:eastAsia="Times New Roman" w:cs="Times New Roman"/>
                <w:szCs w:val="24"/>
              </w:rPr>
            </w:pPr>
          </w:p>
          <w:p w14:paraId="5ADCAD11" w14:textId="77777777" w:rsidR="00EC7CA5" w:rsidRPr="00C42E36" w:rsidRDefault="00EC7CA5" w:rsidP="00386EF3">
            <w:pPr>
              <w:ind w:firstLine="0"/>
              <w:jc w:val="center"/>
              <w:rPr>
                <w:rFonts w:cs="Times New Roman"/>
                <w:szCs w:val="24"/>
              </w:rPr>
            </w:pPr>
            <w:r w:rsidRPr="00C42E36">
              <w:rPr>
                <w:rFonts w:cs="Times New Roman"/>
                <w:szCs w:val="24"/>
              </w:rPr>
              <w:t>5040000</w:t>
            </w:r>
          </w:p>
          <w:p w14:paraId="5EE858A4" w14:textId="77777777" w:rsidR="00EC7CA5" w:rsidRDefault="00EC7CA5" w:rsidP="00386EF3">
            <w:pPr>
              <w:ind w:firstLine="0"/>
              <w:jc w:val="center"/>
              <w:rPr>
                <w:rFonts w:eastAsia="Times New Roman" w:cs="Times New Roman"/>
                <w:b/>
                <w:szCs w:val="24"/>
              </w:rPr>
            </w:pPr>
          </w:p>
        </w:tc>
      </w:tr>
      <w:tr w:rsidR="00EC7CA5" w14:paraId="2EC463F6" w14:textId="77777777" w:rsidTr="00D47333">
        <w:trPr>
          <w:trHeight w:val="599"/>
          <w:jc w:val="center"/>
        </w:trPr>
        <w:tc>
          <w:tcPr>
            <w:tcW w:w="1793" w:type="dxa"/>
          </w:tcPr>
          <w:p w14:paraId="3AC1719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desarrollo</w:t>
            </w:r>
          </w:p>
        </w:tc>
        <w:tc>
          <w:tcPr>
            <w:tcW w:w="1790" w:type="dxa"/>
          </w:tcPr>
          <w:p w14:paraId="2A30BC07" w14:textId="77777777" w:rsidR="00EC7CA5" w:rsidRDefault="00EC7CA5" w:rsidP="00386EF3">
            <w:pPr>
              <w:ind w:firstLine="0"/>
              <w:jc w:val="center"/>
              <w:rPr>
                <w:rFonts w:eastAsia="Times New Roman" w:cs="Times New Roman"/>
                <w:b/>
                <w:szCs w:val="24"/>
              </w:rPr>
            </w:pPr>
            <w:r>
              <w:rPr>
                <w:rFonts w:eastAsia="Times New Roman" w:cs="Times New Roman"/>
                <w:szCs w:val="24"/>
              </w:rPr>
              <w:t>16</w:t>
            </w:r>
          </w:p>
        </w:tc>
        <w:tc>
          <w:tcPr>
            <w:tcW w:w="1515" w:type="dxa"/>
          </w:tcPr>
          <w:p w14:paraId="2AAA1529"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59FA9DB6" w14:textId="77777777" w:rsidR="00EC7CA5" w:rsidRDefault="00EC7CA5" w:rsidP="00386EF3">
            <w:pPr>
              <w:ind w:firstLine="0"/>
              <w:jc w:val="center"/>
              <w:rPr>
                <w:rFonts w:eastAsia="Times New Roman" w:cs="Times New Roman"/>
                <w:b/>
                <w:szCs w:val="24"/>
              </w:rPr>
            </w:pPr>
          </w:p>
        </w:tc>
        <w:tc>
          <w:tcPr>
            <w:tcW w:w="1418" w:type="dxa"/>
          </w:tcPr>
          <w:p w14:paraId="7E81247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3B609870" w14:textId="77777777" w:rsidR="00EC7CA5" w:rsidRPr="00C42E36" w:rsidRDefault="00EC7CA5" w:rsidP="00386EF3">
            <w:pPr>
              <w:ind w:firstLine="0"/>
              <w:jc w:val="center"/>
              <w:rPr>
                <w:rFonts w:cs="Times New Roman"/>
                <w:szCs w:val="24"/>
              </w:rPr>
            </w:pPr>
            <w:r w:rsidRPr="00C42E36">
              <w:rPr>
                <w:rFonts w:cs="Times New Roman"/>
                <w:szCs w:val="24"/>
              </w:rPr>
              <w:t>6720000</w:t>
            </w:r>
          </w:p>
          <w:p w14:paraId="03C4C4F4" w14:textId="77777777" w:rsidR="00EC7CA5" w:rsidRDefault="00EC7CA5" w:rsidP="00386EF3">
            <w:pPr>
              <w:ind w:firstLine="0"/>
              <w:jc w:val="center"/>
              <w:rPr>
                <w:rFonts w:eastAsia="Times New Roman" w:cs="Times New Roman"/>
                <w:b/>
                <w:szCs w:val="24"/>
              </w:rPr>
            </w:pPr>
          </w:p>
        </w:tc>
      </w:tr>
      <w:tr w:rsidR="00EC7CA5" w14:paraId="51F2E5C1" w14:textId="77777777" w:rsidTr="00D47333">
        <w:trPr>
          <w:trHeight w:val="613"/>
          <w:jc w:val="center"/>
        </w:trPr>
        <w:tc>
          <w:tcPr>
            <w:tcW w:w="1793" w:type="dxa"/>
          </w:tcPr>
          <w:p w14:paraId="3F3BAB5C"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calidad</w:t>
            </w:r>
          </w:p>
        </w:tc>
        <w:tc>
          <w:tcPr>
            <w:tcW w:w="1790" w:type="dxa"/>
          </w:tcPr>
          <w:p w14:paraId="6F29BDD6" w14:textId="77777777" w:rsidR="00EC7CA5" w:rsidRDefault="00EC7CA5" w:rsidP="00386EF3">
            <w:pPr>
              <w:ind w:firstLine="0"/>
              <w:jc w:val="center"/>
              <w:rPr>
                <w:rFonts w:eastAsia="Times New Roman" w:cs="Times New Roman"/>
                <w:b/>
                <w:szCs w:val="24"/>
              </w:rPr>
            </w:pPr>
            <w:r>
              <w:rPr>
                <w:rFonts w:eastAsia="Times New Roman" w:cs="Times New Roman"/>
                <w:szCs w:val="24"/>
              </w:rPr>
              <w:t>20</w:t>
            </w:r>
          </w:p>
        </w:tc>
        <w:tc>
          <w:tcPr>
            <w:tcW w:w="1515" w:type="dxa"/>
          </w:tcPr>
          <w:p w14:paraId="2F64BDA5"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46CC2301" w14:textId="77777777" w:rsidR="00EC7CA5" w:rsidRDefault="00EC7CA5" w:rsidP="00386EF3">
            <w:pPr>
              <w:ind w:firstLine="0"/>
              <w:jc w:val="center"/>
              <w:rPr>
                <w:rFonts w:eastAsia="Times New Roman" w:cs="Times New Roman"/>
                <w:b/>
                <w:szCs w:val="24"/>
              </w:rPr>
            </w:pPr>
          </w:p>
        </w:tc>
        <w:tc>
          <w:tcPr>
            <w:tcW w:w="1418" w:type="dxa"/>
          </w:tcPr>
          <w:p w14:paraId="2067C2D2"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47A9A384" w14:textId="77777777" w:rsidR="00EC7CA5" w:rsidRDefault="00EC7CA5" w:rsidP="00386EF3">
            <w:pPr>
              <w:ind w:firstLine="0"/>
              <w:jc w:val="center"/>
              <w:rPr>
                <w:rFonts w:eastAsia="Times New Roman" w:cs="Times New Roman"/>
                <w:b/>
                <w:szCs w:val="24"/>
              </w:rPr>
            </w:pPr>
            <w:r w:rsidRPr="00C42E36">
              <w:rPr>
                <w:rFonts w:cs="Times New Roman"/>
                <w:szCs w:val="24"/>
              </w:rPr>
              <w:t>8400000</w:t>
            </w:r>
          </w:p>
        </w:tc>
      </w:tr>
      <w:tr w:rsidR="00EC7CA5" w14:paraId="15C49F33" w14:textId="77777777" w:rsidTr="00D47333">
        <w:trPr>
          <w:trHeight w:val="306"/>
          <w:jc w:val="center"/>
        </w:trPr>
        <w:tc>
          <w:tcPr>
            <w:tcW w:w="1793" w:type="dxa"/>
            <w:shd w:val="clear" w:color="auto" w:fill="D9D9D9" w:themeFill="background1" w:themeFillShade="D9"/>
          </w:tcPr>
          <w:p w14:paraId="6E64FF0B"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c>
          <w:tcPr>
            <w:tcW w:w="1790" w:type="dxa"/>
            <w:shd w:val="clear" w:color="auto" w:fill="D9D9D9" w:themeFill="background1" w:themeFillShade="D9"/>
          </w:tcPr>
          <w:p w14:paraId="33993259" w14:textId="77777777" w:rsidR="00EC7CA5" w:rsidRDefault="00EC7CA5" w:rsidP="00386EF3">
            <w:pPr>
              <w:ind w:firstLine="0"/>
              <w:jc w:val="center"/>
              <w:rPr>
                <w:rFonts w:eastAsia="Times New Roman" w:cs="Times New Roman"/>
                <w:b/>
                <w:szCs w:val="24"/>
              </w:rPr>
            </w:pPr>
          </w:p>
        </w:tc>
        <w:tc>
          <w:tcPr>
            <w:tcW w:w="1515" w:type="dxa"/>
            <w:shd w:val="clear" w:color="auto" w:fill="D9D9D9" w:themeFill="background1" w:themeFillShade="D9"/>
          </w:tcPr>
          <w:p w14:paraId="172D42CC" w14:textId="77777777" w:rsidR="00EC7CA5" w:rsidRDefault="00EC7CA5" w:rsidP="00386EF3">
            <w:pPr>
              <w:ind w:firstLine="0"/>
              <w:jc w:val="center"/>
              <w:rPr>
                <w:rFonts w:eastAsia="Times New Roman" w:cs="Times New Roman"/>
                <w:b/>
                <w:szCs w:val="24"/>
              </w:rPr>
            </w:pPr>
          </w:p>
        </w:tc>
        <w:tc>
          <w:tcPr>
            <w:tcW w:w="1418" w:type="dxa"/>
            <w:shd w:val="clear" w:color="auto" w:fill="D9D9D9" w:themeFill="background1" w:themeFillShade="D9"/>
          </w:tcPr>
          <w:p w14:paraId="3E684402" w14:textId="77777777" w:rsidR="00EC7CA5" w:rsidRDefault="00EC7CA5" w:rsidP="00386EF3">
            <w:pPr>
              <w:ind w:firstLine="0"/>
              <w:jc w:val="center"/>
              <w:rPr>
                <w:rFonts w:eastAsia="Times New Roman" w:cs="Times New Roman"/>
                <w:b/>
                <w:szCs w:val="24"/>
              </w:rPr>
            </w:pPr>
          </w:p>
        </w:tc>
        <w:tc>
          <w:tcPr>
            <w:tcW w:w="850" w:type="dxa"/>
            <w:shd w:val="clear" w:color="auto" w:fill="D9D9D9" w:themeFill="background1" w:themeFillShade="D9"/>
          </w:tcPr>
          <w:p w14:paraId="4105C789" w14:textId="77777777" w:rsidR="00EC7CA5" w:rsidRDefault="00EC7CA5" w:rsidP="00386EF3">
            <w:pPr>
              <w:ind w:firstLine="0"/>
              <w:jc w:val="center"/>
              <w:rPr>
                <w:rFonts w:eastAsia="Times New Roman" w:cs="Times New Roman"/>
                <w:b/>
                <w:szCs w:val="24"/>
              </w:rPr>
            </w:pPr>
            <w:r w:rsidRPr="00C42E36">
              <w:rPr>
                <w:rFonts w:cs="Times New Roman"/>
                <w:b/>
                <w:bCs/>
                <w:szCs w:val="24"/>
              </w:rPr>
              <w:t>20160000</w:t>
            </w:r>
          </w:p>
        </w:tc>
      </w:tr>
    </w:tbl>
    <w:p w14:paraId="331C257F" w14:textId="77777777" w:rsidR="00EC7CA5" w:rsidRDefault="00EC7CA5" w:rsidP="00C630E2">
      <w:pPr>
        <w:spacing w:line="240" w:lineRule="auto"/>
        <w:rPr>
          <w:rFonts w:eastAsia="Times New Roman" w:cs="Times New Roman"/>
          <w:b/>
          <w:szCs w:val="24"/>
        </w:rPr>
      </w:pPr>
    </w:p>
    <w:p w14:paraId="3016665A" w14:textId="5AC55145" w:rsidR="00EC7CA5" w:rsidRDefault="00EC7CA5" w:rsidP="00C630E2">
      <w:pPr>
        <w:rPr>
          <w:rFonts w:eastAsia="Times New Roman" w:cs="Times New Roman"/>
          <w:b/>
          <w:szCs w:val="24"/>
        </w:rPr>
      </w:pPr>
      <w:r>
        <w:rPr>
          <w:rFonts w:eastAsia="Times New Roman" w:cs="Times New Roman"/>
          <w:b/>
          <w:szCs w:val="24"/>
        </w:rPr>
        <w:t>Estrategia de control de versiones</w:t>
      </w:r>
    </w:p>
    <w:p w14:paraId="41B9892D" w14:textId="5ECB9BBB" w:rsidR="00EC7CA5" w:rsidRDefault="00EC7CA5" w:rsidP="00C630E2">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226090F8" w14:textId="442242B4" w:rsidR="00EC7CA5" w:rsidRPr="00C630E2" w:rsidRDefault="00EC7CA5" w:rsidP="00C630E2">
      <w:pPr>
        <w:rPr>
          <w:rFonts w:eastAsia="Times New Roman" w:cs="Times New Roman"/>
          <w:szCs w:val="24"/>
        </w:rPr>
      </w:pPr>
      <w:r w:rsidRPr="00CD5369">
        <w:rPr>
          <w:rFonts w:eastAsia="Times New Roman" w:cs="Times New Roman"/>
          <w:szCs w:val="24"/>
        </w:rPr>
        <w:lastRenderedPageBreak/>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1EA743C0" w14:textId="7165D133" w:rsidR="00EC7CA5" w:rsidRDefault="00EC7CA5" w:rsidP="00C630E2">
      <w:pPr>
        <w:rPr>
          <w:rFonts w:eastAsia="Times New Roman" w:cs="Times New Roman"/>
          <w:b/>
          <w:szCs w:val="24"/>
        </w:rPr>
      </w:pPr>
      <w:r>
        <w:rPr>
          <w:rFonts w:eastAsia="Times New Roman" w:cs="Times New Roman"/>
          <w:b/>
          <w:szCs w:val="24"/>
        </w:rPr>
        <w:t>Instrucciones de entrega</w:t>
      </w:r>
    </w:p>
    <w:p w14:paraId="11DEEECD" w14:textId="77777777" w:rsidR="00EC7CA5" w:rsidRPr="001A7241" w:rsidRDefault="00EC7CA5" w:rsidP="00525E5E">
      <w:pPr>
        <w:numPr>
          <w:ilvl w:val="0"/>
          <w:numId w:val="32"/>
        </w:numPr>
        <w:jc w:val="left"/>
        <w:rPr>
          <w:rFonts w:eastAsia="Times New Roman" w:cs="Times New Roman"/>
          <w:szCs w:val="24"/>
        </w:rPr>
      </w:pPr>
      <w:bookmarkStart w:id="54" w:name="_Hlk17138738"/>
      <w:bookmarkStart w:id="55" w:name="_Hlk17138728"/>
      <w:r>
        <w:rPr>
          <w:rFonts w:eastAsia="Times New Roman" w:cs="Times New Roman"/>
          <w:szCs w:val="24"/>
        </w:rPr>
        <w:t>Se pacta la entrega completa de documentación y productos por caso o grupo de casos de uso (definidos anteriormente) a cargo de cada equipo, en el momento en que todas las actividades con las que cuentan estos casos de uso, estén culminadas en su totalidad.</w:t>
      </w:r>
    </w:p>
    <w:p w14:paraId="307BDDFA" w14:textId="77777777" w:rsidR="00EC7CA5" w:rsidRPr="001A7241" w:rsidRDefault="00EC7CA5" w:rsidP="00525E5E">
      <w:pPr>
        <w:numPr>
          <w:ilvl w:val="0"/>
          <w:numId w:val="32"/>
        </w:numPr>
        <w:jc w:val="left"/>
        <w:rPr>
          <w:rFonts w:eastAsia="Times New Roman" w:cs="Times New Roman"/>
          <w:szCs w:val="24"/>
        </w:rPr>
      </w:pPr>
      <w:r w:rsidRPr="009F2DE6">
        <w:rPr>
          <w:rFonts w:eastAsia="Times New Roman" w:cs="Times New Roman"/>
          <w:szCs w:val="24"/>
        </w:rPr>
        <w:t xml:space="preserve">Se hará la entrega del repositorio </w:t>
      </w:r>
      <w:r>
        <w:rPr>
          <w:rFonts w:eastAsia="Times New Roman" w:cs="Times New Roman"/>
          <w:szCs w:val="24"/>
        </w:rPr>
        <w:t xml:space="preserve">del proyecto </w:t>
      </w:r>
      <w:r w:rsidRPr="009F2DE6">
        <w:rPr>
          <w:rFonts w:eastAsia="Times New Roman" w:cs="Times New Roman"/>
          <w:szCs w:val="24"/>
        </w:rPr>
        <w:t>a los nuevos miembros del equipo de trabajo que</w:t>
      </w:r>
      <w:r>
        <w:rPr>
          <w:rFonts w:eastAsia="Times New Roman" w:cs="Times New Roman"/>
          <w:szCs w:val="24"/>
        </w:rPr>
        <w:t xml:space="preserve"> continuarán</w:t>
      </w:r>
      <w:r w:rsidRPr="009F2DE6">
        <w:rPr>
          <w:rFonts w:eastAsia="Times New Roman" w:cs="Times New Roman"/>
          <w:szCs w:val="24"/>
        </w:rPr>
        <w:t xml:space="preserve"> con el desarrollo de los </w:t>
      </w:r>
      <w:r>
        <w:rPr>
          <w:rFonts w:eastAsia="Times New Roman" w:cs="Times New Roman"/>
          <w:szCs w:val="24"/>
        </w:rPr>
        <w:t>demás requisitos planteados por el cliente.</w:t>
      </w:r>
      <w:bookmarkEnd w:id="54"/>
    </w:p>
    <w:p w14:paraId="1AFF9FCE" w14:textId="77777777" w:rsidR="00EC7CA5" w:rsidRPr="001A7241" w:rsidRDefault="00EC7CA5" w:rsidP="00525E5E">
      <w:pPr>
        <w:numPr>
          <w:ilvl w:val="0"/>
          <w:numId w:val="32"/>
        </w:numPr>
        <w:jc w:val="left"/>
        <w:rPr>
          <w:rFonts w:eastAsia="Times New Roman" w:cs="Times New Roman"/>
          <w:szCs w:val="24"/>
        </w:rPr>
      </w:pPr>
      <w:r>
        <w:rPr>
          <w:rFonts w:eastAsia="Times New Roman" w:cs="Times New Roman"/>
          <w:szCs w:val="24"/>
        </w:rPr>
        <w:t xml:space="preserve">Se diligenciará un registro de aceptación por equipo que listará toda la documentación y productos que se le van a proporcionar al cliente en el momento en que el proyecto esté finalizado en su totalidad. </w:t>
      </w:r>
    </w:p>
    <w:p w14:paraId="1D86EFE3" w14:textId="14E472DF" w:rsidR="00EC7CA5" w:rsidRPr="00C630E2" w:rsidRDefault="00EC7CA5" w:rsidP="00C630E2">
      <w:pPr>
        <w:ind w:left="720" w:firstLine="0"/>
        <w:rPr>
          <w:rFonts w:eastAsia="Times New Roman" w:cs="Times New Roman"/>
          <w:szCs w:val="24"/>
        </w:rPr>
      </w:pPr>
      <w:r>
        <w:rPr>
          <w:rFonts w:eastAsia="Times New Roman" w:cs="Times New Roman"/>
          <w:b/>
          <w:bCs/>
          <w:szCs w:val="24"/>
        </w:rPr>
        <w:t xml:space="preserve">Nota: </w:t>
      </w:r>
      <w:r>
        <w:rPr>
          <w:rFonts w:eastAsia="Times New Roman" w:cs="Times New Roman"/>
          <w:szCs w:val="24"/>
        </w:rPr>
        <w:t>El proyecto será aceptado siempre y cuando se encuentre la firma del cliente en estos registros de aceptación, o en un caso particular, las firmas de los gerentes del proyecto.</w:t>
      </w:r>
      <w:bookmarkEnd w:id="55"/>
    </w:p>
    <w:p w14:paraId="18906F52" w14:textId="6E748C0C" w:rsidR="00513742" w:rsidRPr="00513742" w:rsidRDefault="00513742" w:rsidP="00513742">
      <w:pPr>
        <w:pStyle w:val="Ttulo3"/>
      </w:pPr>
      <w:bookmarkStart w:id="56" w:name="_Toc43362979"/>
      <w:r>
        <w:rPr>
          <w:rStyle w:val="Ttulo3Car"/>
          <w:b/>
        </w:rPr>
        <w:t>Crear r</w:t>
      </w:r>
      <w:r w:rsidR="00EC2A35" w:rsidRPr="00513742">
        <w:rPr>
          <w:rStyle w:val="Ttulo3Car"/>
          <w:b/>
        </w:rPr>
        <w:t>epositorio del proyecto</w:t>
      </w:r>
      <w:bookmarkEnd w:id="56"/>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7"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7"/>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8"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8"/>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9" w:name="_Toc43362980"/>
      <w:r w:rsidRPr="00513742">
        <w:rPr>
          <w:rStyle w:val="Ttulo3Car"/>
          <w:b/>
        </w:rPr>
        <w:t>R</w:t>
      </w:r>
      <w:r w:rsidR="00513742">
        <w:rPr>
          <w:rStyle w:val="Ttulo3Car"/>
          <w:b/>
        </w:rPr>
        <w:t>egistrar los r</w:t>
      </w:r>
      <w:r w:rsidRPr="00513742">
        <w:rPr>
          <w:rStyle w:val="Ttulo3Car"/>
          <w:b/>
        </w:rPr>
        <w:t>esultados de la verificación</w:t>
      </w:r>
      <w:bookmarkEnd w:id="59"/>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60"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60"/>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61" w:name="_Toc43362981"/>
      <w:r>
        <w:rPr>
          <w:rFonts w:eastAsia="Times New Roman"/>
        </w:rPr>
        <w:t>Fase 2: Ejecución del plan de</w:t>
      </w:r>
      <w:r w:rsidR="00944DC8">
        <w:rPr>
          <w:rFonts w:eastAsia="Times New Roman"/>
        </w:rPr>
        <w:t>l</w:t>
      </w:r>
      <w:r>
        <w:rPr>
          <w:rFonts w:eastAsia="Times New Roman"/>
        </w:rPr>
        <w:t xml:space="preserve"> proyecto</w:t>
      </w:r>
      <w:bookmarkEnd w:id="61"/>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2"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2"/>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3"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3"/>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4"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4"/>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5"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5"/>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6"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6"/>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7"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7"/>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8" w:name="_Toc43362985"/>
      <w:r>
        <w:lastRenderedPageBreak/>
        <w:t xml:space="preserve">Fase 3: </w:t>
      </w:r>
      <w:r w:rsidR="00D15048">
        <w:t>Evaluación y control del proyecto</w:t>
      </w:r>
      <w:bookmarkEnd w:id="6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9"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9"/>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70"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70"/>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525E5E">
      <w:pPr>
        <w:pStyle w:val="Prrafodelista"/>
        <w:numPr>
          <w:ilvl w:val="0"/>
          <w:numId w:val="22"/>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71" w:name="_Toc43362987"/>
      <w:r>
        <w:t>Fase 4: Cierre del proyecto</w:t>
      </w:r>
      <w:bookmarkEnd w:id="7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2"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72"/>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3"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3"/>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4" w:name="_Toc43362989"/>
      <w:r>
        <w:lastRenderedPageBreak/>
        <w:t>Conclusiones</w:t>
      </w:r>
      <w:bookmarkEnd w:id="74"/>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525E5E">
      <w:pPr>
        <w:pStyle w:val="Prrafodelista"/>
        <w:numPr>
          <w:ilvl w:val="0"/>
          <w:numId w:val="23"/>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525E5E">
      <w:pPr>
        <w:pStyle w:val="Prrafodelista"/>
        <w:numPr>
          <w:ilvl w:val="0"/>
          <w:numId w:val="23"/>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525E5E">
      <w:pPr>
        <w:pStyle w:val="Prrafodelista"/>
        <w:numPr>
          <w:ilvl w:val="0"/>
          <w:numId w:val="23"/>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525E5E">
      <w:pPr>
        <w:pStyle w:val="Prrafodelista"/>
        <w:numPr>
          <w:ilvl w:val="0"/>
          <w:numId w:val="24"/>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450A11AF" w:rsidR="000361C6" w:rsidRDefault="009C5AFE" w:rsidP="000968A5">
      <w:pPr>
        <w:pStyle w:val="Prrafodelista"/>
        <w:ind w:left="641"/>
        <w:rPr>
          <w:rStyle w:val="tl8wme"/>
        </w:rPr>
      </w:pPr>
      <w:r>
        <w:rPr>
          <w:rStyle w:val="tl8wme"/>
        </w:rPr>
        <w:t>Gracias a la</w:t>
      </w:r>
      <w:r w:rsidR="00CF6025">
        <w:rPr>
          <w:rStyle w:val="tl8wme"/>
        </w:rPr>
        <w:t xml:space="preserve"> implementación de esta estrategia</w:t>
      </w:r>
      <w:r w:rsidR="003C16C0">
        <w:rPr>
          <w:rStyle w:val="tl8wme"/>
        </w:rPr>
        <w:t>,</w:t>
      </w:r>
      <w:r w:rsidR="00CF6025">
        <w:rPr>
          <w:rStyle w:val="tl8wme"/>
        </w:rPr>
        <w:t xml:space="preserve"> se logró</w:t>
      </w:r>
      <w:r>
        <w:rPr>
          <w:rStyle w:val="tl8wme"/>
        </w:rPr>
        <w:t xml:space="preserve"> mantener</w:t>
      </w:r>
      <w:r w:rsidR="00FB13C7">
        <w:rPr>
          <w:rStyle w:val="tl8wme"/>
        </w:rPr>
        <w:t xml:space="preserve"> sin problema alguno</w:t>
      </w:r>
      <w:r w:rsidR="00CF6025">
        <w:rPr>
          <w:rStyle w:val="tl8wme"/>
        </w:rPr>
        <w:t xml:space="preserve"> la entrega</w:t>
      </w:r>
      <w:r>
        <w:rPr>
          <w:rStyle w:val="tl8wme"/>
        </w:rPr>
        <w:t xml:space="preserve"> continua</w:t>
      </w:r>
      <w:r w:rsidR="00CF6025">
        <w:rPr>
          <w:rStyle w:val="tl8wme"/>
        </w:rPr>
        <w:t xml:space="preserve"> de las actividades </w:t>
      </w:r>
      <w:r w:rsidR="001F1E3A">
        <w:rPr>
          <w:rStyle w:val="tl8wme"/>
        </w:rPr>
        <w:t>por parte de cada equipo de trabajo</w:t>
      </w:r>
      <w:r w:rsidR="007156C2">
        <w:rPr>
          <w:rStyle w:val="tl8wme"/>
        </w:rPr>
        <w:t>.</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525E5E">
      <w:pPr>
        <w:pStyle w:val="Prrafodelista"/>
        <w:numPr>
          <w:ilvl w:val="0"/>
          <w:numId w:val="22"/>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525E5E">
      <w:pPr>
        <w:pStyle w:val="Prrafodelista"/>
        <w:numPr>
          <w:ilvl w:val="0"/>
          <w:numId w:val="22"/>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525E5E">
      <w:pPr>
        <w:pStyle w:val="Prrafodelista"/>
        <w:numPr>
          <w:ilvl w:val="0"/>
          <w:numId w:val="22"/>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525E5E">
      <w:pPr>
        <w:pStyle w:val="Prrafodelista"/>
        <w:numPr>
          <w:ilvl w:val="0"/>
          <w:numId w:val="22"/>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5" w:name="_Toc43362990"/>
      <w:r>
        <w:lastRenderedPageBreak/>
        <w:t>Referencias</w:t>
      </w:r>
      <w:bookmarkEnd w:id="75"/>
    </w:p>
    <w:p w14:paraId="6E1FD66A" w14:textId="77777777" w:rsidR="00387A89" w:rsidRPr="00387A89" w:rsidRDefault="00FB271E" w:rsidP="00387A89">
      <w:pPr>
        <w:pStyle w:val="Bibliografa"/>
        <w:rPr>
          <w:rFonts w:cs="Times New Roman"/>
        </w:rPr>
      </w:pPr>
      <w:r>
        <w:fldChar w:fldCharType="begin"/>
      </w:r>
      <w:r w:rsidR="00387A89">
        <w:instrText xml:space="preserve"> ADDIN ZOTERO_BIBL {"uncited":[],"omitted":[],"custom":[]} CSL_BIBLIOGRAPHY </w:instrText>
      </w:r>
      <w:r>
        <w:fldChar w:fldCharType="separate"/>
      </w:r>
      <w:r w:rsidR="00387A89" w:rsidRPr="00387A89">
        <w:rPr>
          <w:rFonts w:cs="Times New Roman"/>
        </w:rPr>
        <w:t>Aguado Álvarez, J. C. (2019). Implementación de pruebas de calidad en la aplicación control currículo v.1 de la Institución Universitaria Antonio José Camacho. Institución Universitaria Antonio José Camacho.</w:t>
      </w:r>
    </w:p>
    <w:p w14:paraId="56718104" w14:textId="77777777" w:rsidR="00387A89" w:rsidRPr="00387A89" w:rsidRDefault="00387A89" w:rsidP="00387A89">
      <w:pPr>
        <w:pStyle w:val="Bibliografa"/>
        <w:rPr>
          <w:rFonts w:cs="Times New Roman"/>
        </w:rPr>
      </w:pPr>
      <w:r w:rsidRPr="00387A89">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5B6F4E7E" w14:textId="77777777" w:rsidR="00387A89" w:rsidRPr="00387A89" w:rsidRDefault="00387A89" w:rsidP="00387A89">
      <w:pPr>
        <w:pStyle w:val="Bibliografa"/>
        <w:rPr>
          <w:rFonts w:cs="Times New Roman"/>
        </w:rPr>
      </w:pPr>
      <w:r w:rsidRPr="00387A89">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58232205" w14:textId="77777777" w:rsidR="00387A89" w:rsidRPr="00387A89" w:rsidRDefault="00387A89" w:rsidP="00387A89">
      <w:pPr>
        <w:pStyle w:val="Bibliografa"/>
        <w:rPr>
          <w:rFonts w:cs="Times New Roman"/>
        </w:rPr>
      </w:pPr>
      <w:r w:rsidRPr="00387A89">
        <w:rPr>
          <w:rFonts w:cs="Times New Roman"/>
        </w:rPr>
        <w:t>Bona, C. (2002). AVALIAÇÃO DE PROCESSOS DE SOFTWARE: UM ESTUDO DE CASO EM XP E ICONIX [Universidade Federal de Santa Catarina]. https://repositorio.ufsc.br/xmlui/bitstream/handle/123456789/82842/193091.pdf?sequence=1&amp;isAllowed=y</w:t>
      </w:r>
    </w:p>
    <w:p w14:paraId="56DD0962" w14:textId="77777777" w:rsidR="00387A89" w:rsidRPr="00387A89" w:rsidRDefault="00387A89" w:rsidP="00387A89">
      <w:pPr>
        <w:pStyle w:val="Bibliografa"/>
        <w:rPr>
          <w:rFonts w:cs="Times New Roman"/>
        </w:rPr>
      </w:pPr>
      <w:r w:rsidRPr="00387A89">
        <w:rPr>
          <w:rFonts w:cs="Times New Roman"/>
        </w:rPr>
        <w:t>Calvo Manzano, J., &amp; García, I. (2008). Hacia la gestión cuantitativa en la gestión de proyectos en el ámbito de las pymes. Revista Español de Innovación, Calidad e Ingeniería del Software, 4(2), 7-19.</w:t>
      </w:r>
    </w:p>
    <w:p w14:paraId="78BDE032" w14:textId="77777777" w:rsidR="00387A89" w:rsidRPr="00387A89" w:rsidRDefault="00387A89" w:rsidP="00387A89">
      <w:pPr>
        <w:pStyle w:val="Bibliografa"/>
        <w:rPr>
          <w:rFonts w:cs="Times New Roman"/>
        </w:rPr>
      </w:pPr>
      <w:r w:rsidRPr="00387A89">
        <w:rPr>
          <w:rFonts w:cs="Times New Roman"/>
        </w:rPr>
        <w:t>Cataldi, Z. (2000). Una metodología para el diseño, desarrollo y evaluación de software educativo [Universidad Nacional de la Plata]. http://sedici.unlp.edu.ar/bitstream/handle/10915/4055/Documento_completo.pdf?sequence=20&amp;isAllowed=y</w:t>
      </w:r>
    </w:p>
    <w:p w14:paraId="274ED813" w14:textId="77777777" w:rsidR="00387A89" w:rsidRPr="00387A89" w:rsidRDefault="00387A89" w:rsidP="00387A89">
      <w:pPr>
        <w:pStyle w:val="Bibliografa"/>
        <w:rPr>
          <w:rFonts w:cs="Times New Roman"/>
        </w:rPr>
      </w:pPr>
      <w:r w:rsidRPr="00387A89">
        <w:rPr>
          <w:rFonts w:cs="Times New Roman"/>
        </w:rPr>
        <w:lastRenderedPageBreak/>
        <w:t>Estrada Reyes, J. N. (2015). Análisis de la gestión de proyectos a nivel mundial. Palermo Business Review, 12, 38.</w:t>
      </w:r>
    </w:p>
    <w:p w14:paraId="16C418C3" w14:textId="77777777" w:rsidR="00387A89" w:rsidRPr="00387A89" w:rsidRDefault="00387A89" w:rsidP="00387A89">
      <w:pPr>
        <w:pStyle w:val="Bibliografa"/>
        <w:rPr>
          <w:rFonts w:cs="Times New Roman"/>
        </w:rPr>
      </w:pPr>
      <w:r w:rsidRPr="00387A89">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7BF6ABBB" w14:textId="77777777" w:rsidR="00387A89" w:rsidRPr="00387A89" w:rsidRDefault="00387A89" w:rsidP="00387A89">
      <w:pPr>
        <w:pStyle w:val="Bibliografa"/>
        <w:rPr>
          <w:rFonts w:cs="Times New Roman"/>
          <w:lang w:val="en-US"/>
        </w:rPr>
      </w:pPr>
      <w:r w:rsidRPr="00387A89">
        <w:rPr>
          <w:rFonts w:cs="Times New Roman"/>
        </w:rPr>
        <w:t xml:space="preserve">González Toste, D., Valdés González, A. A., Romero Gómez, Y., &amp; García Pérez, Y. (2017). El uso de las TIC como apoyo al proceso de formación máster en «Ciencias de la educación». </w:t>
      </w:r>
      <w:r w:rsidRPr="00387A89">
        <w:rPr>
          <w:rFonts w:cs="Times New Roman"/>
          <w:lang w:val="en-US"/>
        </w:rPr>
        <w:t>2, núm. 4(octubre-diciembre (2014)), 1-11.</w:t>
      </w:r>
    </w:p>
    <w:p w14:paraId="41271C4B" w14:textId="77777777" w:rsidR="00387A89" w:rsidRPr="00387A89" w:rsidRDefault="00387A89" w:rsidP="00387A89">
      <w:pPr>
        <w:pStyle w:val="Bibliografa"/>
        <w:rPr>
          <w:rFonts w:cs="Times New Roman"/>
          <w:lang w:val="en-US"/>
        </w:rPr>
      </w:pPr>
      <w:r w:rsidRPr="00387A89">
        <w:rPr>
          <w:rFonts w:cs="Times New Roman"/>
          <w:lang w:val="en-US"/>
        </w:rPr>
        <w:t>Hugues, P., Fisher, P., &amp; Mc Daniel, J. (2010). System development life cycle models and methodologies. Canadian Society for International Health Certificate Course in Health Information Systems.</w:t>
      </w:r>
    </w:p>
    <w:p w14:paraId="147550BA" w14:textId="77777777" w:rsidR="00387A89" w:rsidRPr="00387A89" w:rsidRDefault="00387A89" w:rsidP="00387A89">
      <w:pPr>
        <w:pStyle w:val="Bibliografa"/>
        <w:rPr>
          <w:rFonts w:cs="Times New Roman"/>
          <w:lang w:val="en-US"/>
        </w:rPr>
      </w:pPr>
      <w:r w:rsidRPr="00387A89">
        <w:rPr>
          <w:rFonts w:cs="Times New Roman"/>
          <w:lang w:val="en-US"/>
        </w:rPr>
        <w:t>ICONIX Brand Group. (2016). Manual introductorio de ICONIX. http://ima.udg.edu/%7Esellares/EINF-ES2/Present1011/MetodoPesadesICONIX.pdf</w:t>
      </w:r>
    </w:p>
    <w:p w14:paraId="73A69D20" w14:textId="77777777" w:rsidR="00387A89" w:rsidRPr="00387A89" w:rsidRDefault="00387A89" w:rsidP="00387A89">
      <w:pPr>
        <w:pStyle w:val="Bibliografa"/>
        <w:rPr>
          <w:rFonts w:cs="Times New Roman"/>
          <w:lang w:val="en-US"/>
        </w:rPr>
      </w:pPr>
      <w:r w:rsidRPr="00387A89">
        <w:rPr>
          <w:rFonts w:cs="Times New Roman"/>
          <w:lang w:val="en-US"/>
        </w:rPr>
        <w:t>IEEE. (1991). A Compilation of IEEE Standard Computer Glossaries”, IEEE Standard Computer Dictionary (IEEE-STD-610). https://ieeexplore.ieee.org/document/182763</w:t>
      </w:r>
    </w:p>
    <w:p w14:paraId="59E6BF3F" w14:textId="77777777" w:rsidR="00387A89" w:rsidRPr="00387A89" w:rsidRDefault="00387A89" w:rsidP="00387A89">
      <w:pPr>
        <w:pStyle w:val="Bibliografa"/>
        <w:rPr>
          <w:rFonts w:cs="Times New Roman"/>
          <w:lang w:val="en-US"/>
        </w:rPr>
      </w:pPr>
      <w:r w:rsidRPr="00387A89">
        <w:rPr>
          <w:rFonts w:cs="Times New Roman"/>
          <w:lang w:val="en-US"/>
        </w:rPr>
        <w:t>ISO/IEC 29110. (2011). ISO/IEC TR 29110-5-1-2: Software engineering—Lifecycle profiles for Very Small Entities (VSEs) Part 5-1-2: Management and engineering guide: Generic profile group: Basic profile. https://www.iso.org/obp/ui/#iso:std:iso-iec:tr:29110:-5-2-1:ed-1:v1:en</w:t>
      </w:r>
    </w:p>
    <w:p w14:paraId="0443C003" w14:textId="77777777" w:rsidR="00387A89" w:rsidRPr="00387A89" w:rsidRDefault="00387A89" w:rsidP="00387A89">
      <w:pPr>
        <w:pStyle w:val="Bibliografa"/>
        <w:rPr>
          <w:rFonts w:cs="Times New Roman"/>
          <w:lang w:val="en-US"/>
        </w:rPr>
      </w:pPr>
      <w:r w:rsidRPr="00387A89">
        <w:rPr>
          <w:rFonts w:cs="Times New Roman"/>
          <w:lang w:val="en-US"/>
        </w:rPr>
        <w:t xml:space="preserve">Jacobson, I., Booch, G., &amp; Rumbaugh, J. (2000). </w:t>
      </w:r>
      <w:r w:rsidRPr="00387A89">
        <w:rPr>
          <w:rFonts w:cs="Times New Roman"/>
        </w:rPr>
        <w:t xml:space="preserve">El proceso unificado de desarrollo de software (S. Sánchez, M. Á. Sicilia, C. Canal, &amp; F. J. Durán, Trads.). </w:t>
      </w:r>
      <w:r w:rsidRPr="00387A89">
        <w:rPr>
          <w:rFonts w:cs="Times New Roman"/>
          <w:lang w:val="en-US"/>
        </w:rPr>
        <w:t xml:space="preserve">Addison Wesley. </w:t>
      </w:r>
      <w:r w:rsidRPr="00387A89">
        <w:rPr>
          <w:rFonts w:cs="Times New Roman"/>
          <w:lang w:val="en-US"/>
        </w:rPr>
        <w:lastRenderedPageBreak/>
        <w:t>https://es.scribd.com/doc/50327385/El-Proceso-Unificado-de-Desarrollo-de-Software-Jacobson-Booch-Rumbaugh</w:t>
      </w:r>
    </w:p>
    <w:p w14:paraId="3629EAB0" w14:textId="77777777" w:rsidR="00387A89" w:rsidRPr="00387A89" w:rsidRDefault="00387A89" w:rsidP="00387A89">
      <w:pPr>
        <w:pStyle w:val="Bibliografa"/>
        <w:rPr>
          <w:rFonts w:cs="Times New Roman"/>
          <w:lang w:val="en-US"/>
        </w:rPr>
      </w:pPr>
      <w:r w:rsidRPr="00387A89">
        <w:rPr>
          <w:rFonts w:cs="Times New Roman"/>
        </w:rPr>
        <w:t xml:space="preserve">Laporte, C., O´connor, R., &amp; García, L. (2016). </w:t>
      </w:r>
      <w:r w:rsidRPr="00387A89">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011D333D" w14:textId="77777777" w:rsidR="00387A89" w:rsidRPr="00387A89" w:rsidRDefault="00387A89" w:rsidP="00387A89">
      <w:pPr>
        <w:pStyle w:val="Bibliografa"/>
        <w:rPr>
          <w:rFonts w:cs="Times New Roman"/>
        </w:rPr>
      </w:pPr>
      <w:r w:rsidRPr="00387A89">
        <w:rPr>
          <w:rFonts w:cs="Times New Roman"/>
        </w:rPr>
        <w:t>Legaria Islas, D. J. (2018). IMPLEMENTACIÓN DE PROCESO ORGANIZACIONAL DE GESTIÓN DE PROYECTOS EN DEVELOPIT. http://repositorio.uchile.cl/handle/2250/159559</w:t>
      </w:r>
    </w:p>
    <w:p w14:paraId="584361B5" w14:textId="77777777" w:rsidR="00387A89" w:rsidRPr="00387A89" w:rsidRDefault="00387A89" w:rsidP="00387A89">
      <w:pPr>
        <w:pStyle w:val="Bibliografa"/>
        <w:rPr>
          <w:rFonts w:cs="Times New Roman"/>
        </w:rPr>
      </w:pPr>
      <w:r w:rsidRPr="00387A89">
        <w:rPr>
          <w:rFonts w:cs="Times New Roman"/>
        </w:rPr>
        <w:t>Lugo García, J. A., &amp; Marín Sánchez, J. (2016). Control de proyectos de software: Actualidad y retos para la industria cubana. 24(1). http://dx.doi.org/10.4067/S0718-33052016000100010</w:t>
      </w:r>
    </w:p>
    <w:p w14:paraId="2C083F96" w14:textId="77777777" w:rsidR="00387A89" w:rsidRPr="00387A89" w:rsidRDefault="00387A89" w:rsidP="00387A89">
      <w:pPr>
        <w:pStyle w:val="Bibliografa"/>
        <w:rPr>
          <w:rFonts w:cs="Times New Roman"/>
        </w:rPr>
      </w:pPr>
      <w:r w:rsidRPr="00387A89">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537C32D6" w14:textId="77777777" w:rsidR="00387A89" w:rsidRPr="00387A89" w:rsidRDefault="00387A89" w:rsidP="00387A89">
      <w:pPr>
        <w:pStyle w:val="Bibliografa"/>
        <w:rPr>
          <w:rFonts w:cs="Times New Roman"/>
        </w:rPr>
      </w:pPr>
      <w:r w:rsidRPr="00387A89">
        <w:rPr>
          <w:rFonts w:cs="Times New Roman"/>
        </w:rPr>
        <w:t>Marín Ospina, B. E. (2020). Adecuación de la norma ISO/IEC 29110 e IEEE 829 para la gestión de proyectos de desarrollo con metodología Iconix. 15.</w:t>
      </w:r>
    </w:p>
    <w:p w14:paraId="5EB7114F" w14:textId="77777777" w:rsidR="00387A89" w:rsidRPr="00387A89" w:rsidRDefault="00387A89" w:rsidP="00387A89">
      <w:pPr>
        <w:pStyle w:val="Bibliografa"/>
        <w:rPr>
          <w:rFonts w:cs="Times New Roman"/>
        </w:rPr>
      </w:pPr>
      <w:r w:rsidRPr="00387A89">
        <w:rPr>
          <w:rFonts w:cs="Times New Roman"/>
        </w:rPr>
        <w:t>Matla Cruz, E. O. (2014). Desarrollo de software guiado por la norma ISO/IEC 29110 y Scrum: SIDEP v.2.0 [Universidad Nacional Autónoma de México]. http://132.248.9.195/ptd2014/enero/0707739/0707739.pdf#page=32&amp;zoom=100,0,152</w:t>
      </w:r>
    </w:p>
    <w:p w14:paraId="301FEE2C" w14:textId="77777777" w:rsidR="00387A89" w:rsidRPr="00387A89" w:rsidRDefault="00387A89" w:rsidP="00387A89">
      <w:pPr>
        <w:pStyle w:val="Bibliografa"/>
        <w:rPr>
          <w:rFonts w:cs="Times New Roman"/>
        </w:rPr>
      </w:pPr>
      <w:r w:rsidRPr="00387A89">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5400EC18" w14:textId="77777777" w:rsidR="00387A89" w:rsidRPr="00387A89" w:rsidRDefault="00387A89" w:rsidP="00387A89">
      <w:pPr>
        <w:pStyle w:val="Bibliografa"/>
        <w:rPr>
          <w:rFonts w:cs="Times New Roman"/>
        </w:rPr>
      </w:pPr>
      <w:r w:rsidRPr="00387A89">
        <w:rPr>
          <w:rFonts w:cs="Times New Roman"/>
        </w:rPr>
        <w:t>Mnkandla, E., &amp; Dwolatzky, B. (2004). A Survey of Agile Methodologies [Científico]. https://www.ee.co.za/wp-content/uploads/legacy/Trans12p236-247.pdf</w:t>
      </w:r>
    </w:p>
    <w:p w14:paraId="426E33F4" w14:textId="77777777" w:rsidR="00387A89" w:rsidRPr="00387A89" w:rsidRDefault="00387A89" w:rsidP="00387A89">
      <w:pPr>
        <w:pStyle w:val="Bibliografa"/>
        <w:rPr>
          <w:rFonts w:cs="Times New Roman"/>
        </w:rPr>
      </w:pPr>
      <w:r w:rsidRPr="00387A89">
        <w:rPr>
          <w:rFonts w:cs="Times New Roman"/>
        </w:rPr>
        <w:t>PORRAS. (2019). “METODOLOGÍA ÁGIL ICONIX EN LA CALIDAD DEL PRODUCTO SOFTWARE, LIMA, 2017” [Universidad Nacional Federico villareal]. http://repositorio.unfv.edu.pe/handle/UNFV/2956</w:t>
      </w:r>
    </w:p>
    <w:p w14:paraId="18CBEC50" w14:textId="77777777" w:rsidR="00387A89" w:rsidRPr="00387A89" w:rsidRDefault="00387A89" w:rsidP="00387A89">
      <w:pPr>
        <w:pStyle w:val="Bibliografa"/>
        <w:rPr>
          <w:rFonts w:cs="Times New Roman"/>
        </w:rPr>
      </w:pPr>
      <w:r w:rsidRPr="00387A89">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62357647" w14:textId="77777777" w:rsidR="00387A89" w:rsidRPr="00387A89" w:rsidRDefault="00387A89" w:rsidP="00387A89">
      <w:pPr>
        <w:pStyle w:val="Bibliografa"/>
        <w:rPr>
          <w:rFonts w:cs="Times New Roman"/>
        </w:rPr>
      </w:pPr>
      <w:r w:rsidRPr="00387A89">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38076AFE" w14:textId="77777777" w:rsidR="00387A89" w:rsidRPr="00387A89" w:rsidRDefault="00387A89" w:rsidP="00387A89">
      <w:pPr>
        <w:pStyle w:val="Bibliografa"/>
        <w:rPr>
          <w:rFonts w:cs="Times New Roman"/>
        </w:rPr>
      </w:pPr>
      <w:r w:rsidRPr="00387A89">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A06D04" w14:textId="77777777" w:rsidR="00387A89" w:rsidRPr="00387A89" w:rsidRDefault="00387A89" w:rsidP="00387A89">
      <w:pPr>
        <w:pStyle w:val="Bibliografa"/>
        <w:rPr>
          <w:rFonts w:cs="Times New Roman"/>
          <w:lang w:val="en-US"/>
        </w:rPr>
      </w:pPr>
      <w:r w:rsidRPr="00387A89">
        <w:rPr>
          <w:rFonts w:cs="Times New Roman"/>
        </w:rPr>
        <w:lastRenderedPageBreak/>
        <w:t>Roberts, A., &amp; Wallace, W. (2002). Gestión de Proyectos (1.</w:t>
      </w:r>
      <w:r w:rsidRPr="00387A89">
        <w:rPr>
          <w:rFonts w:cs="Times New Roman"/>
          <w:vertAlign w:val="superscript"/>
        </w:rPr>
        <w:t>a</w:t>
      </w:r>
      <w:r w:rsidRPr="00387A89">
        <w:rPr>
          <w:rFonts w:cs="Times New Roman"/>
        </w:rPr>
        <w:t xml:space="preserve"> ed., p. 54). </w:t>
      </w:r>
      <w:r w:rsidRPr="00387A89">
        <w:rPr>
          <w:rFonts w:cs="Times New Roman"/>
          <w:lang w:val="en-US"/>
        </w:rPr>
        <w:t>Edinburg Business School, Heriot-Watt University. https://www.ebsglobal.net/documents/course-tasters/spanish/pdf/pr-bk-taster.pdf</w:t>
      </w:r>
    </w:p>
    <w:p w14:paraId="1882E4A8" w14:textId="77777777" w:rsidR="00387A89" w:rsidRPr="00387A89" w:rsidRDefault="00387A89" w:rsidP="00387A89">
      <w:pPr>
        <w:pStyle w:val="Bibliografa"/>
        <w:rPr>
          <w:rFonts w:cs="Times New Roman"/>
          <w:lang w:val="en-US"/>
        </w:rPr>
      </w:pPr>
      <w:r w:rsidRPr="00387A89">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708ACF54" w14:textId="77777777" w:rsidR="00387A89" w:rsidRPr="00387A89" w:rsidRDefault="00387A89" w:rsidP="00387A89">
      <w:pPr>
        <w:pStyle w:val="Bibliografa"/>
        <w:rPr>
          <w:rFonts w:cs="Times New Roman"/>
        </w:rPr>
      </w:pPr>
      <w:r w:rsidRPr="00387A89">
        <w:rPr>
          <w:rFonts w:cs="Times New Roman"/>
          <w:lang w:val="en-US"/>
        </w:rPr>
        <w:t xml:space="preserve">Rosenberg, D., Stephens, M., &amp; Collins-Cope, M. (2005). Agile Development with ICONIX Process. </w:t>
      </w:r>
      <w:r w:rsidRPr="00387A89">
        <w:rPr>
          <w:rFonts w:cs="Times New Roman"/>
        </w:rPr>
        <w:t>Apress.</w:t>
      </w:r>
    </w:p>
    <w:p w14:paraId="1840C29A" w14:textId="77777777" w:rsidR="00387A89" w:rsidRPr="00387A89" w:rsidRDefault="00387A89" w:rsidP="00387A89">
      <w:pPr>
        <w:pStyle w:val="Bibliografa"/>
        <w:rPr>
          <w:rFonts w:cs="Times New Roman"/>
        </w:rPr>
      </w:pPr>
      <w:r w:rsidRPr="00387A89">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077655CE" w14:textId="77777777" w:rsidR="00387A89" w:rsidRPr="00387A89" w:rsidRDefault="00387A89" w:rsidP="00387A89">
      <w:pPr>
        <w:pStyle w:val="Bibliografa"/>
        <w:rPr>
          <w:rFonts w:cs="Times New Roman"/>
        </w:rPr>
      </w:pPr>
      <w:r w:rsidRPr="00387A89">
        <w:rPr>
          <w:rFonts w:cs="Times New Roman"/>
        </w:rPr>
        <w:t>Silva Ascuntar, S., &amp; García G., Y. C. (2018). Documentación de la metodología ICONIX a través del desarrollo del caso «Oriéntate Cali». Institución Universitaria Antonio José Camacho.</w:t>
      </w:r>
    </w:p>
    <w:p w14:paraId="61C67ABA" w14:textId="77777777" w:rsidR="00387A89" w:rsidRPr="00387A89" w:rsidRDefault="00387A89" w:rsidP="00387A89">
      <w:pPr>
        <w:pStyle w:val="Bibliografa"/>
        <w:rPr>
          <w:rFonts w:cs="Times New Roman"/>
        </w:rPr>
      </w:pPr>
      <w:r w:rsidRPr="00387A89">
        <w:rPr>
          <w:rFonts w:cs="Times New Roman"/>
        </w:rPr>
        <w:t>UNE. (1995). Gestión de la calidad y aseguramiento de la calidad. Vocabulario. (ISO 8402). https://www.une.org/encuentra-tu-norma/busca-tu-norma/norma?c=N0013715</w:t>
      </w:r>
    </w:p>
    <w:p w14:paraId="165F28EF" w14:textId="77777777" w:rsidR="00387A89" w:rsidRPr="00387A89" w:rsidRDefault="00387A89" w:rsidP="00387A89">
      <w:pPr>
        <w:pStyle w:val="Bibliografa"/>
        <w:rPr>
          <w:rFonts w:cs="Times New Roman"/>
        </w:rPr>
      </w:pPr>
      <w:r w:rsidRPr="00387A89">
        <w:rPr>
          <w:rFonts w:cs="Times New Roman"/>
        </w:rPr>
        <w:t>Estatuto de Investigaciones y Producción Intelectual, Pub. L. No. Acuerdo No. 14, 11 (2018). http://www.uniajc.edu.co/documentos/secgeneral/ESTATUTO_GENERAL__022_2007.pdf</w:t>
      </w:r>
    </w:p>
    <w:p w14:paraId="5BB219DC" w14:textId="77777777" w:rsidR="00387A89" w:rsidRPr="00387A89" w:rsidRDefault="00387A89" w:rsidP="00387A89">
      <w:pPr>
        <w:pStyle w:val="Bibliografa"/>
        <w:rPr>
          <w:rFonts w:cs="Times New Roman"/>
        </w:rPr>
      </w:pPr>
      <w:r w:rsidRPr="00387A89">
        <w:rPr>
          <w:rFonts w:cs="Times New Roman"/>
        </w:rPr>
        <w:t>Vásquez González, P. (2007). Metodologías de Gestión de proyectos, alcance, impacto y tendencias [Universidad de Chile]. http://repositorio.uchile.cl/bitstream/handle/2250/108432/ec-vasquez_g.pdf?sequence=3&amp;isAllowed=y</w:t>
      </w:r>
    </w:p>
    <w:p w14:paraId="29137525" w14:textId="5A97003C" w:rsidR="00B7448C" w:rsidRPr="004F6006" w:rsidRDefault="00FB271E" w:rsidP="00C7692B">
      <w:pPr>
        <w:ind w:firstLine="0"/>
      </w:pPr>
      <w:r>
        <w:lastRenderedPageBreak/>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D9AEE2" w14:textId="77777777" w:rsidR="005C1811" w:rsidRDefault="005C1811" w:rsidP="00294A0E">
      <w:pPr>
        <w:spacing w:line="240" w:lineRule="auto"/>
      </w:pPr>
      <w:r>
        <w:separator/>
      </w:r>
    </w:p>
  </w:endnote>
  <w:endnote w:type="continuationSeparator" w:id="0">
    <w:p w14:paraId="23C49E78" w14:textId="77777777" w:rsidR="005C1811" w:rsidRDefault="005C1811"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685C26" w:rsidRDefault="00685C2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685C26" w:rsidRDefault="00685C2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685C26" w:rsidRDefault="00685C2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895BE7" w14:textId="77777777" w:rsidR="005C1811" w:rsidRDefault="005C1811" w:rsidP="00294A0E">
      <w:pPr>
        <w:spacing w:line="240" w:lineRule="auto"/>
      </w:pPr>
      <w:r>
        <w:separator/>
      </w:r>
    </w:p>
  </w:footnote>
  <w:footnote w:type="continuationSeparator" w:id="0">
    <w:p w14:paraId="14FAF8A2" w14:textId="77777777" w:rsidR="005C1811" w:rsidRDefault="005C1811"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19C5A0F8" w:rsidR="00685C26" w:rsidRDefault="00685C26">
        <w:pPr>
          <w:pStyle w:val="Encabezado"/>
          <w:jc w:val="right"/>
        </w:pPr>
        <w:r>
          <w:fldChar w:fldCharType="begin"/>
        </w:r>
        <w:r>
          <w:instrText>PAGE   \* MERGEFORMAT</w:instrText>
        </w:r>
        <w:r>
          <w:fldChar w:fldCharType="separate"/>
        </w:r>
        <w:r w:rsidRPr="00F75271">
          <w:rPr>
            <w:noProof/>
            <w:lang w:val="es-ES"/>
          </w:rPr>
          <w:t>x</w:t>
        </w:r>
        <w:r>
          <w:fldChar w:fldCharType="end"/>
        </w:r>
      </w:p>
    </w:sdtContent>
  </w:sdt>
  <w:p w14:paraId="1518AC65" w14:textId="77777777" w:rsidR="00685C26" w:rsidRDefault="00685C2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685C26" w:rsidRDefault="00685C2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8F6F02" w:rsidR="00685C26" w:rsidRDefault="00685C26">
        <w:pPr>
          <w:pStyle w:val="Encabezado"/>
          <w:jc w:val="right"/>
        </w:pPr>
        <w:r>
          <w:fldChar w:fldCharType="begin"/>
        </w:r>
        <w:r>
          <w:instrText>PAGE   \* MERGEFORMAT</w:instrText>
        </w:r>
        <w:r>
          <w:fldChar w:fldCharType="separate"/>
        </w:r>
        <w:r w:rsidRPr="00F75271">
          <w:rPr>
            <w:noProof/>
            <w:lang w:val="es-ES"/>
          </w:rPr>
          <w:t>66</w:t>
        </w:r>
        <w:r>
          <w:fldChar w:fldCharType="end"/>
        </w:r>
      </w:p>
    </w:sdtContent>
  </w:sdt>
  <w:p w14:paraId="0B38173F" w14:textId="77777777" w:rsidR="00685C26" w:rsidRDefault="00685C2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685C26" w:rsidRDefault="00685C2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050B9"/>
    <w:multiLevelType w:val="multilevel"/>
    <w:tmpl w:val="82242D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085CC0"/>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666F2C"/>
    <w:multiLevelType w:val="hybridMultilevel"/>
    <w:tmpl w:val="E06AC91C"/>
    <w:lvl w:ilvl="0" w:tplc="D370F51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6D74E3"/>
    <w:multiLevelType w:val="multilevel"/>
    <w:tmpl w:val="F142F5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D02864"/>
    <w:multiLevelType w:val="hybridMultilevel"/>
    <w:tmpl w:val="2BCC78DE"/>
    <w:lvl w:ilvl="0" w:tplc="7B9EB9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9D73C7"/>
    <w:multiLevelType w:val="multilevel"/>
    <w:tmpl w:val="2B64163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2D08B1"/>
    <w:multiLevelType w:val="hybridMultilevel"/>
    <w:tmpl w:val="FDDEB134"/>
    <w:lvl w:ilvl="0" w:tplc="96D4DF46">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076B34F2"/>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DC0028"/>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A68A98C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A1E59E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0BFF6159"/>
    <w:multiLevelType w:val="hybridMultilevel"/>
    <w:tmpl w:val="CC7C4B4E"/>
    <w:lvl w:ilvl="0" w:tplc="73E6C81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0E905A8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0EB30EB0"/>
    <w:multiLevelType w:val="multilevel"/>
    <w:tmpl w:val="4F9A1C6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F20036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F2E02E3"/>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0FA55F3F"/>
    <w:multiLevelType w:val="hybridMultilevel"/>
    <w:tmpl w:val="E0862E30"/>
    <w:lvl w:ilvl="0" w:tplc="769237D0">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10246060"/>
    <w:multiLevelType w:val="hybridMultilevel"/>
    <w:tmpl w:val="ADA40FC2"/>
    <w:lvl w:ilvl="0" w:tplc="D23844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4" w15:restartNumberingAfterBreak="0">
    <w:nsid w:val="10AB1D7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19F2550"/>
    <w:multiLevelType w:val="multilevel"/>
    <w:tmpl w:val="3E34A3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1D66EDE"/>
    <w:multiLevelType w:val="multilevel"/>
    <w:tmpl w:val="80BC315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2D11FFC"/>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30" w15:restartNumberingAfterBreak="0">
    <w:nsid w:val="143E4C3E"/>
    <w:multiLevelType w:val="multilevel"/>
    <w:tmpl w:val="ECA2800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69C1934"/>
    <w:multiLevelType w:val="hybridMultilevel"/>
    <w:tmpl w:val="D2DCD1DA"/>
    <w:lvl w:ilvl="0" w:tplc="2FF416E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6C95BC0"/>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A276FE2"/>
    <w:multiLevelType w:val="multilevel"/>
    <w:tmpl w:val="A8403AA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1A2D6031"/>
    <w:multiLevelType w:val="hybridMultilevel"/>
    <w:tmpl w:val="86222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1C8016E1"/>
    <w:multiLevelType w:val="multilevel"/>
    <w:tmpl w:val="3CCA5E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C9008D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1D49283A"/>
    <w:multiLevelType w:val="multilevel"/>
    <w:tmpl w:val="07F6D2E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1D8F2B04"/>
    <w:multiLevelType w:val="multilevel"/>
    <w:tmpl w:val="E32824B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1E2243EC"/>
    <w:multiLevelType w:val="multilevel"/>
    <w:tmpl w:val="500C32A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3"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4" w15:restartNumberingAfterBreak="0">
    <w:nsid w:val="20F10154"/>
    <w:multiLevelType w:val="multilevel"/>
    <w:tmpl w:val="A7A6FB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1741FFD"/>
    <w:multiLevelType w:val="hybridMultilevel"/>
    <w:tmpl w:val="DBE09D5C"/>
    <w:lvl w:ilvl="0" w:tplc="240A0001">
      <w:start w:val="1"/>
      <w:numFmt w:val="bullet"/>
      <w:lvlText w:val=""/>
      <w:lvlJc w:val="left"/>
      <w:pPr>
        <w:ind w:left="643" w:hanging="360"/>
      </w:pPr>
      <w:rPr>
        <w:rFonts w:ascii="Symbol" w:hAnsi="Symbo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6" w15:restartNumberingAfterBreak="0">
    <w:nsid w:val="227405F8"/>
    <w:multiLevelType w:val="hybridMultilevel"/>
    <w:tmpl w:val="DB8C42AE"/>
    <w:lvl w:ilvl="0" w:tplc="E21AB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2FC55E4"/>
    <w:multiLevelType w:val="hybridMultilevel"/>
    <w:tmpl w:val="1D9EC206"/>
    <w:lvl w:ilvl="0" w:tplc="ED98AA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31931A2"/>
    <w:multiLevelType w:val="multilevel"/>
    <w:tmpl w:val="2158A9F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9" w15:restartNumberingAfterBreak="0">
    <w:nsid w:val="238D173B"/>
    <w:multiLevelType w:val="multilevel"/>
    <w:tmpl w:val="D42E78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3966B6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6303986"/>
    <w:multiLevelType w:val="multilevel"/>
    <w:tmpl w:val="25C2091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27BB6822"/>
    <w:multiLevelType w:val="multilevel"/>
    <w:tmpl w:val="AB50C27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80F7DED"/>
    <w:multiLevelType w:val="hybridMultilevel"/>
    <w:tmpl w:val="7A0460DA"/>
    <w:lvl w:ilvl="0" w:tplc="E644560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7" w15:restartNumberingAfterBreak="0">
    <w:nsid w:val="2A037A8E"/>
    <w:multiLevelType w:val="multilevel"/>
    <w:tmpl w:val="32CE69D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DD03D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2F8F4320"/>
    <w:multiLevelType w:val="hybridMultilevel"/>
    <w:tmpl w:val="C25828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1" w15:restartNumberingAfterBreak="0">
    <w:nsid w:val="2FB56248"/>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02D613C"/>
    <w:multiLevelType w:val="multilevel"/>
    <w:tmpl w:val="DDA45D7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14B5A02"/>
    <w:multiLevelType w:val="multilevel"/>
    <w:tmpl w:val="42FAE4B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2AC23B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5357BCE"/>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5454F13"/>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5BC1C35"/>
    <w:multiLevelType w:val="hybridMultilevel"/>
    <w:tmpl w:val="56F468E6"/>
    <w:lvl w:ilvl="0" w:tplc="A3E4F30C">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8" w15:restartNumberingAfterBreak="0">
    <w:nsid w:val="375C7E4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39633B90"/>
    <w:multiLevelType w:val="multilevel"/>
    <w:tmpl w:val="572810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A03464D"/>
    <w:multiLevelType w:val="hybridMultilevel"/>
    <w:tmpl w:val="C342732E"/>
    <w:lvl w:ilvl="0" w:tplc="07F6EB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D680F65"/>
    <w:multiLevelType w:val="multilevel"/>
    <w:tmpl w:val="F900219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E6D13BD"/>
    <w:multiLevelType w:val="multilevel"/>
    <w:tmpl w:val="70A4AA28"/>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5" w15:restartNumberingAfterBreak="0">
    <w:nsid w:val="3FED24DA"/>
    <w:multiLevelType w:val="multilevel"/>
    <w:tmpl w:val="FE1ADD3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1406998"/>
    <w:multiLevelType w:val="hybridMultilevel"/>
    <w:tmpl w:val="FDA2E2AE"/>
    <w:lvl w:ilvl="0" w:tplc="A81EFA6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7" w15:restartNumberingAfterBreak="0">
    <w:nsid w:val="41575CB9"/>
    <w:multiLevelType w:val="multilevel"/>
    <w:tmpl w:val="2FD2E65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8" w15:restartNumberingAfterBreak="0">
    <w:nsid w:val="435B4ED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3955D93"/>
    <w:multiLevelType w:val="hybridMultilevel"/>
    <w:tmpl w:val="9140CC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0"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1" w15:restartNumberingAfterBreak="0">
    <w:nsid w:val="47D2173B"/>
    <w:multiLevelType w:val="hybridMultilevel"/>
    <w:tmpl w:val="B9E2C0D6"/>
    <w:lvl w:ilvl="0" w:tplc="6158C44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86F0AF7"/>
    <w:multiLevelType w:val="hybridMultilevel"/>
    <w:tmpl w:val="B02AC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AB13857"/>
    <w:multiLevelType w:val="multilevel"/>
    <w:tmpl w:val="97FC03D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85" w15:restartNumberingAfterBreak="0">
    <w:nsid w:val="4BE72FD1"/>
    <w:multiLevelType w:val="multilevel"/>
    <w:tmpl w:val="71B498A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1D22367"/>
    <w:multiLevelType w:val="multilevel"/>
    <w:tmpl w:val="60C86A9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0" w15:restartNumberingAfterBreak="0">
    <w:nsid w:val="52960473"/>
    <w:multiLevelType w:val="hybridMultilevel"/>
    <w:tmpl w:val="0DA285AC"/>
    <w:lvl w:ilvl="0" w:tplc="A8E25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350790B"/>
    <w:multiLevelType w:val="multilevel"/>
    <w:tmpl w:val="4A308D86"/>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2"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3"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4" w15:restartNumberingAfterBreak="0">
    <w:nsid w:val="57C7314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A5B29D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5EC877BE"/>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5F00486F"/>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60FA31A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930DC7"/>
    <w:multiLevelType w:val="hybridMultilevel"/>
    <w:tmpl w:val="EEE20736"/>
    <w:lvl w:ilvl="0" w:tplc="DBD87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624E2403"/>
    <w:multiLevelType w:val="multilevel"/>
    <w:tmpl w:val="4F4A37F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2D60822"/>
    <w:multiLevelType w:val="hybridMultilevel"/>
    <w:tmpl w:val="24902D4C"/>
    <w:lvl w:ilvl="0" w:tplc="01E4BF96">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5" w15:restartNumberingAfterBreak="0">
    <w:nsid w:val="635863E9"/>
    <w:multiLevelType w:val="multilevel"/>
    <w:tmpl w:val="A42CB2B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9C299B"/>
    <w:multiLevelType w:val="hybridMultilevel"/>
    <w:tmpl w:val="CAF844DC"/>
    <w:lvl w:ilvl="0" w:tplc="FB1E45F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408487E"/>
    <w:multiLevelType w:val="multilevel"/>
    <w:tmpl w:val="739A6FB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8" w15:restartNumberingAfterBreak="0">
    <w:nsid w:val="65070CE6"/>
    <w:multiLevelType w:val="multilevel"/>
    <w:tmpl w:val="2450569E"/>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9" w15:restartNumberingAfterBreak="0">
    <w:nsid w:val="65EB3278"/>
    <w:multiLevelType w:val="multilevel"/>
    <w:tmpl w:val="FD1EF1D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0"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90401ED"/>
    <w:multiLevelType w:val="multilevel"/>
    <w:tmpl w:val="2F68FAA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2"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3" w15:restartNumberingAfterBreak="0">
    <w:nsid w:val="6A5052B3"/>
    <w:multiLevelType w:val="hybridMultilevel"/>
    <w:tmpl w:val="50261E86"/>
    <w:lvl w:ilvl="0" w:tplc="72AA72EA">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4" w15:restartNumberingAfterBreak="0">
    <w:nsid w:val="6A854688"/>
    <w:multiLevelType w:val="hybridMultilevel"/>
    <w:tmpl w:val="22FCA4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5" w15:restartNumberingAfterBreak="0">
    <w:nsid w:val="6BA90675"/>
    <w:multiLevelType w:val="hybridMultilevel"/>
    <w:tmpl w:val="7CFC5ADE"/>
    <w:lvl w:ilvl="0" w:tplc="873A1C0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6" w15:restartNumberingAfterBreak="0">
    <w:nsid w:val="6D343187"/>
    <w:multiLevelType w:val="multilevel"/>
    <w:tmpl w:val="3CB69F7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923D6F"/>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6EDA66E0"/>
    <w:multiLevelType w:val="multilevel"/>
    <w:tmpl w:val="8AB83B5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1324B3A"/>
    <w:multiLevelType w:val="hybridMultilevel"/>
    <w:tmpl w:val="320EC400"/>
    <w:lvl w:ilvl="0" w:tplc="C22A482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3207177"/>
    <w:multiLevelType w:val="multilevel"/>
    <w:tmpl w:val="A8C88CE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496696A"/>
    <w:multiLevelType w:val="multilevel"/>
    <w:tmpl w:val="338622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4A82E82"/>
    <w:multiLevelType w:val="hybridMultilevel"/>
    <w:tmpl w:val="D3A0444A"/>
    <w:lvl w:ilvl="0" w:tplc="3EA48F7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5" w15:restartNumberingAfterBreak="0">
    <w:nsid w:val="75114E24"/>
    <w:multiLevelType w:val="hybridMultilevel"/>
    <w:tmpl w:val="805A6B44"/>
    <w:lvl w:ilvl="0" w:tplc="8EE6B4C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56160D7"/>
    <w:multiLevelType w:val="hybridMultilevel"/>
    <w:tmpl w:val="69FA12D4"/>
    <w:lvl w:ilvl="0" w:tplc="B8263E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56F020E"/>
    <w:multiLevelType w:val="multilevel"/>
    <w:tmpl w:val="E544EDD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6BD1551"/>
    <w:multiLevelType w:val="hybridMultilevel"/>
    <w:tmpl w:val="A610599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0" w15:restartNumberingAfterBreak="0">
    <w:nsid w:val="76D21E10"/>
    <w:multiLevelType w:val="multilevel"/>
    <w:tmpl w:val="7FA2DFAC"/>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1" w15:restartNumberingAfterBreak="0">
    <w:nsid w:val="780D6EA9"/>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A8B0A26"/>
    <w:multiLevelType w:val="hybridMultilevel"/>
    <w:tmpl w:val="8DCAF4E2"/>
    <w:lvl w:ilvl="0" w:tplc="38FCAE94">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ED1837"/>
    <w:multiLevelType w:val="multilevel"/>
    <w:tmpl w:val="4F38747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5" w15:restartNumberingAfterBreak="0">
    <w:nsid w:val="7CE70468"/>
    <w:multiLevelType w:val="multilevel"/>
    <w:tmpl w:val="D714B32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E387242"/>
    <w:multiLevelType w:val="hybridMultilevel"/>
    <w:tmpl w:val="C5FE53A4"/>
    <w:lvl w:ilvl="0" w:tplc="306038C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7F44347F"/>
    <w:multiLevelType w:val="multilevel"/>
    <w:tmpl w:val="B94C3816"/>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45"/>
  </w:num>
  <w:num w:numId="2">
    <w:abstractNumId w:val="53"/>
  </w:num>
  <w:num w:numId="3">
    <w:abstractNumId w:val="58"/>
  </w:num>
  <w:num w:numId="4">
    <w:abstractNumId w:val="43"/>
  </w:num>
  <w:num w:numId="5">
    <w:abstractNumId w:val="119"/>
  </w:num>
  <w:num w:numId="6">
    <w:abstractNumId w:val="23"/>
  </w:num>
  <w:num w:numId="7">
    <w:abstractNumId w:val="42"/>
  </w:num>
  <w:num w:numId="8">
    <w:abstractNumId w:val="110"/>
  </w:num>
  <w:num w:numId="9">
    <w:abstractNumId w:val="133"/>
  </w:num>
  <w:num w:numId="10">
    <w:abstractNumId w:val="86"/>
  </w:num>
  <w:num w:numId="11">
    <w:abstractNumId w:val="92"/>
  </w:num>
  <w:num w:numId="12">
    <w:abstractNumId w:val="4"/>
  </w:num>
  <w:num w:numId="13">
    <w:abstractNumId w:val="112"/>
  </w:num>
  <w:num w:numId="14">
    <w:abstractNumId w:val="54"/>
  </w:num>
  <w:num w:numId="15">
    <w:abstractNumId w:val="34"/>
  </w:num>
  <w:num w:numId="16">
    <w:abstractNumId w:val="126"/>
  </w:num>
  <w:num w:numId="17">
    <w:abstractNumId w:val="69"/>
  </w:num>
  <w:num w:numId="18">
    <w:abstractNumId w:val="10"/>
  </w:num>
  <w:num w:numId="19">
    <w:abstractNumId w:val="87"/>
  </w:num>
  <w:num w:numId="20">
    <w:abstractNumId w:val="16"/>
  </w:num>
  <w:num w:numId="21">
    <w:abstractNumId w:val="29"/>
  </w:num>
  <w:num w:numId="22">
    <w:abstractNumId w:val="89"/>
  </w:num>
  <w:num w:numId="23">
    <w:abstractNumId w:val="84"/>
  </w:num>
  <w:num w:numId="24">
    <w:abstractNumId w:val="80"/>
  </w:num>
  <w:num w:numId="25">
    <w:abstractNumId w:val="93"/>
  </w:num>
  <w:num w:numId="26">
    <w:abstractNumId w:val="25"/>
  </w:num>
  <w:num w:numId="27">
    <w:abstractNumId w:val="9"/>
  </w:num>
  <w:num w:numId="28">
    <w:abstractNumId w:val="40"/>
  </w:num>
  <w:num w:numId="29">
    <w:abstractNumId w:val="122"/>
  </w:num>
  <w:num w:numId="30">
    <w:abstractNumId w:val="3"/>
  </w:num>
  <w:num w:numId="31">
    <w:abstractNumId w:val="96"/>
  </w:num>
  <w:num w:numId="32">
    <w:abstractNumId w:val="99"/>
  </w:num>
  <w:num w:numId="33">
    <w:abstractNumId w:val="12"/>
  </w:num>
  <w:num w:numId="34">
    <w:abstractNumId w:val="14"/>
  </w:num>
  <w:num w:numId="35">
    <w:abstractNumId w:val="85"/>
  </w:num>
  <w:num w:numId="36">
    <w:abstractNumId w:val="118"/>
  </w:num>
  <w:num w:numId="37">
    <w:abstractNumId w:val="72"/>
  </w:num>
  <w:num w:numId="38">
    <w:abstractNumId w:val="105"/>
  </w:num>
  <w:num w:numId="39">
    <w:abstractNumId w:val="73"/>
  </w:num>
  <w:num w:numId="40">
    <w:abstractNumId w:val="0"/>
  </w:num>
  <w:num w:numId="41">
    <w:abstractNumId w:val="44"/>
  </w:num>
  <w:num w:numId="42">
    <w:abstractNumId w:val="135"/>
  </w:num>
  <w:num w:numId="43">
    <w:abstractNumId w:val="30"/>
  </w:num>
  <w:num w:numId="44">
    <w:abstractNumId w:val="116"/>
  </w:num>
  <w:num w:numId="45">
    <w:abstractNumId w:val="38"/>
  </w:num>
  <w:num w:numId="46">
    <w:abstractNumId w:val="51"/>
  </w:num>
  <w:num w:numId="47">
    <w:abstractNumId w:val="102"/>
  </w:num>
  <w:num w:numId="48">
    <w:abstractNumId w:val="136"/>
  </w:num>
  <w:num w:numId="49">
    <w:abstractNumId w:val="62"/>
  </w:num>
  <w:num w:numId="50">
    <w:abstractNumId w:val="65"/>
  </w:num>
  <w:num w:numId="51">
    <w:abstractNumId w:val="63"/>
  </w:num>
  <w:num w:numId="52">
    <w:abstractNumId w:val="55"/>
  </w:num>
  <w:num w:numId="53">
    <w:abstractNumId w:val="49"/>
  </w:num>
  <w:num w:numId="54">
    <w:abstractNumId w:val="27"/>
  </w:num>
  <w:num w:numId="55">
    <w:abstractNumId w:val="39"/>
  </w:num>
  <w:num w:numId="56">
    <w:abstractNumId w:val="35"/>
  </w:num>
  <w:num w:numId="57">
    <w:abstractNumId w:val="104"/>
  </w:num>
  <w:num w:numId="58">
    <w:abstractNumId w:val="79"/>
  </w:num>
  <w:num w:numId="59">
    <w:abstractNumId w:val="114"/>
  </w:num>
  <w:num w:numId="60">
    <w:abstractNumId w:val="98"/>
  </w:num>
  <w:num w:numId="61">
    <w:abstractNumId w:val="8"/>
  </w:num>
  <w:num w:numId="62">
    <w:abstractNumId w:val="94"/>
  </w:num>
  <w:num w:numId="63">
    <w:abstractNumId w:val="20"/>
  </w:num>
  <w:num w:numId="64">
    <w:abstractNumId w:val="117"/>
  </w:num>
  <w:num w:numId="65">
    <w:abstractNumId w:val="37"/>
  </w:num>
  <w:num w:numId="66">
    <w:abstractNumId w:val="68"/>
  </w:num>
  <w:num w:numId="67">
    <w:abstractNumId w:val="97"/>
  </w:num>
  <w:num w:numId="68">
    <w:abstractNumId w:val="1"/>
  </w:num>
  <w:num w:numId="69">
    <w:abstractNumId w:val="17"/>
  </w:num>
  <w:num w:numId="70">
    <w:abstractNumId w:val="100"/>
  </w:num>
  <w:num w:numId="71">
    <w:abstractNumId w:val="131"/>
  </w:num>
  <w:num w:numId="72">
    <w:abstractNumId w:val="24"/>
  </w:num>
  <w:num w:numId="73">
    <w:abstractNumId w:val="59"/>
  </w:num>
  <w:num w:numId="74">
    <w:abstractNumId w:val="11"/>
  </w:num>
  <w:num w:numId="75">
    <w:abstractNumId w:val="77"/>
  </w:num>
  <w:num w:numId="76">
    <w:abstractNumId w:val="138"/>
  </w:num>
  <w:num w:numId="77">
    <w:abstractNumId w:val="107"/>
  </w:num>
  <w:num w:numId="78">
    <w:abstractNumId w:val="111"/>
  </w:num>
  <w:num w:numId="79">
    <w:abstractNumId w:val="134"/>
  </w:num>
  <w:num w:numId="80">
    <w:abstractNumId w:val="57"/>
  </w:num>
  <w:num w:numId="81">
    <w:abstractNumId w:val="41"/>
  </w:num>
  <w:num w:numId="82">
    <w:abstractNumId w:val="123"/>
  </w:num>
  <w:num w:numId="83">
    <w:abstractNumId w:val="88"/>
  </w:num>
  <w:num w:numId="84">
    <w:abstractNumId w:val="75"/>
  </w:num>
  <w:num w:numId="85">
    <w:abstractNumId w:val="128"/>
  </w:num>
  <w:num w:numId="86">
    <w:abstractNumId w:val="120"/>
  </w:num>
  <w:num w:numId="87">
    <w:abstractNumId w:val="36"/>
  </w:num>
  <w:num w:numId="88">
    <w:abstractNumId w:val="103"/>
  </w:num>
  <w:num w:numId="89">
    <w:abstractNumId w:val="83"/>
  </w:num>
  <w:num w:numId="90">
    <w:abstractNumId w:val="70"/>
  </w:num>
  <w:num w:numId="91">
    <w:abstractNumId w:val="33"/>
  </w:num>
  <w:num w:numId="92">
    <w:abstractNumId w:val="18"/>
  </w:num>
  <w:num w:numId="93">
    <w:abstractNumId w:val="48"/>
  </w:num>
  <w:num w:numId="94">
    <w:abstractNumId w:val="74"/>
  </w:num>
  <w:num w:numId="95">
    <w:abstractNumId w:val="109"/>
  </w:num>
  <w:num w:numId="96">
    <w:abstractNumId w:val="91"/>
  </w:num>
  <w:num w:numId="97">
    <w:abstractNumId w:val="108"/>
  </w:num>
  <w:num w:numId="98">
    <w:abstractNumId w:val="130"/>
  </w:num>
  <w:num w:numId="99">
    <w:abstractNumId w:val="56"/>
  </w:num>
  <w:num w:numId="100">
    <w:abstractNumId w:val="67"/>
  </w:num>
  <w:num w:numId="101">
    <w:abstractNumId w:val="124"/>
  </w:num>
  <w:num w:numId="102">
    <w:abstractNumId w:val="76"/>
  </w:num>
  <w:num w:numId="103">
    <w:abstractNumId w:val="26"/>
  </w:num>
  <w:num w:numId="104">
    <w:abstractNumId w:val="52"/>
  </w:num>
  <w:num w:numId="105">
    <w:abstractNumId w:val="6"/>
  </w:num>
  <w:num w:numId="106">
    <w:abstractNumId w:val="28"/>
  </w:num>
  <w:num w:numId="107">
    <w:abstractNumId w:val="66"/>
  </w:num>
  <w:num w:numId="108">
    <w:abstractNumId w:val="7"/>
  </w:num>
  <w:num w:numId="109">
    <w:abstractNumId w:val="2"/>
  </w:num>
  <w:num w:numId="110">
    <w:abstractNumId w:val="21"/>
  </w:num>
  <w:num w:numId="111">
    <w:abstractNumId w:val="113"/>
  </w:num>
  <w:num w:numId="112">
    <w:abstractNumId w:val="132"/>
  </w:num>
  <w:num w:numId="113">
    <w:abstractNumId w:val="115"/>
  </w:num>
  <w:num w:numId="114">
    <w:abstractNumId w:val="46"/>
  </w:num>
  <w:num w:numId="115">
    <w:abstractNumId w:val="71"/>
  </w:num>
  <w:num w:numId="116">
    <w:abstractNumId w:val="81"/>
  </w:num>
  <w:num w:numId="117">
    <w:abstractNumId w:val="127"/>
  </w:num>
  <w:num w:numId="118">
    <w:abstractNumId w:val="125"/>
  </w:num>
  <w:num w:numId="119">
    <w:abstractNumId w:val="90"/>
  </w:num>
  <w:num w:numId="120">
    <w:abstractNumId w:val="137"/>
  </w:num>
  <w:num w:numId="121">
    <w:abstractNumId w:val="31"/>
  </w:num>
  <w:num w:numId="122">
    <w:abstractNumId w:val="15"/>
  </w:num>
  <w:num w:numId="123">
    <w:abstractNumId w:val="78"/>
  </w:num>
  <w:num w:numId="124">
    <w:abstractNumId w:val="95"/>
  </w:num>
  <w:num w:numId="125">
    <w:abstractNumId w:val="47"/>
  </w:num>
  <w:num w:numId="126">
    <w:abstractNumId w:val="5"/>
  </w:num>
  <w:num w:numId="127">
    <w:abstractNumId w:val="121"/>
  </w:num>
  <w:num w:numId="128">
    <w:abstractNumId w:val="101"/>
  </w:num>
  <w:num w:numId="129">
    <w:abstractNumId w:val="22"/>
  </w:num>
  <w:num w:numId="130">
    <w:abstractNumId w:val="106"/>
  </w:num>
  <w:num w:numId="131">
    <w:abstractNumId w:val="60"/>
  </w:num>
  <w:num w:numId="132">
    <w:abstractNumId w:val="32"/>
  </w:num>
  <w:num w:numId="133">
    <w:abstractNumId w:val="19"/>
  </w:num>
  <w:num w:numId="134">
    <w:abstractNumId w:val="61"/>
  </w:num>
  <w:num w:numId="135">
    <w:abstractNumId w:val="64"/>
  </w:num>
  <w:num w:numId="136">
    <w:abstractNumId w:val="50"/>
  </w:num>
  <w:num w:numId="137">
    <w:abstractNumId w:val="13"/>
  </w:num>
  <w:num w:numId="138">
    <w:abstractNumId w:val="82"/>
  </w:num>
  <w:num w:numId="139">
    <w:abstractNumId w:val="129"/>
  </w:num>
  <w:numIdMacAtCleanup w:val="1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59CA"/>
    <w:rsid w:val="000A7B9C"/>
    <w:rsid w:val="000A7D01"/>
    <w:rsid w:val="000B0C1F"/>
    <w:rsid w:val="000B0EBF"/>
    <w:rsid w:val="000B1092"/>
    <w:rsid w:val="000B15F7"/>
    <w:rsid w:val="000B19DE"/>
    <w:rsid w:val="000B1D0F"/>
    <w:rsid w:val="000B208A"/>
    <w:rsid w:val="000B20EA"/>
    <w:rsid w:val="000B21AF"/>
    <w:rsid w:val="000B27E6"/>
    <w:rsid w:val="000B32F1"/>
    <w:rsid w:val="000B359D"/>
    <w:rsid w:val="000B5611"/>
    <w:rsid w:val="000B5B81"/>
    <w:rsid w:val="000B65FD"/>
    <w:rsid w:val="000B71B1"/>
    <w:rsid w:val="000C022D"/>
    <w:rsid w:val="000C0EB5"/>
    <w:rsid w:val="000C0EE3"/>
    <w:rsid w:val="000C13D4"/>
    <w:rsid w:val="000C1A1E"/>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092"/>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8FA"/>
    <w:rsid w:val="000F392A"/>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B71"/>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1FA5"/>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1E3A"/>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57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1F6"/>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666A"/>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27D"/>
    <w:rsid w:val="00362DDC"/>
    <w:rsid w:val="003635B7"/>
    <w:rsid w:val="00363C98"/>
    <w:rsid w:val="00363F51"/>
    <w:rsid w:val="00363F54"/>
    <w:rsid w:val="00365907"/>
    <w:rsid w:val="00365B0E"/>
    <w:rsid w:val="00366A8A"/>
    <w:rsid w:val="0036745F"/>
    <w:rsid w:val="00367574"/>
    <w:rsid w:val="00367D47"/>
    <w:rsid w:val="0037021E"/>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6EF3"/>
    <w:rsid w:val="003879FC"/>
    <w:rsid w:val="00387A59"/>
    <w:rsid w:val="00387A8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16C0"/>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3602"/>
    <w:rsid w:val="004154C8"/>
    <w:rsid w:val="0041617A"/>
    <w:rsid w:val="004167F7"/>
    <w:rsid w:val="00416A55"/>
    <w:rsid w:val="0041714C"/>
    <w:rsid w:val="00417D0E"/>
    <w:rsid w:val="00420B46"/>
    <w:rsid w:val="00422A6E"/>
    <w:rsid w:val="00422B4D"/>
    <w:rsid w:val="00423F04"/>
    <w:rsid w:val="0042482D"/>
    <w:rsid w:val="00424C51"/>
    <w:rsid w:val="00424FAE"/>
    <w:rsid w:val="00426D54"/>
    <w:rsid w:val="00427CC8"/>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832"/>
    <w:rsid w:val="00464D84"/>
    <w:rsid w:val="004664C0"/>
    <w:rsid w:val="004667AC"/>
    <w:rsid w:val="0046682D"/>
    <w:rsid w:val="00471220"/>
    <w:rsid w:val="00471548"/>
    <w:rsid w:val="0047199A"/>
    <w:rsid w:val="00471B0D"/>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B8D"/>
    <w:rsid w:val="004C4D59"/>
    <w:rsid w:val="004C5106"/>
    <w:rsid w:val="004C5302"/>
    <w:rsid w:val="004C557A"/>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30B"/>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5E5E"/>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B04"/>
    <w:rsid w:val="00545C9B"/>
    <w:rsid w:val="00545F65"/>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1C23"/>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45A"/>
    <w:rsid w:val="005C0C19"/>
    <w:rsid w:val="005C16D0"/>
    <w:rsid w:val="005C1811"/>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6ED6"/>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E7CED"/>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85C26"/>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BFF"/>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6FA2"/>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6C2"/>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D37"/>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A23"/>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7D4"/>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939"/>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36119"/>
    <w:rsid w:val="00840202"/>
    <w:rsid w:val="00842DFD"/>
    <w:rsid w:val="00843A74"/>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5AE"/>
    <w:rsid w:val="00860E52"/>
    <w:rsid w:val="00860ECD"/>
    <w:rsid w:val="0086115C"/>
    <w:rsid w:val="008618D9"/>
    <w:rsid w:val="00861C8B"/>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4C70"/>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0E9C"/>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4DB"/>
    <w:rsid w:val="00904693"/>
    <w:rsid w:val="0090533B"/>
    <w:rsid w:val="009057E1"/>
    <w:rsid w:val="0090600A"/>
    <w:rsid w:val="009064DF"/>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0A75"/>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6337"/>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1"/>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018C"/>
    <w:rsid w:val="009C133B"/>
    <w:rsid w:val="009C1537"/>
    <w:rsid w:val="009C1552"/>
    <w:rsid w:val="009C15EA"/>
    <w:rsid w:val="009C18CC"/>
    <w:rsid w:val="009C1B6C"/>
    <w:rsid w:val="009C20B2"/>
    <w:rsid w:val="009C2361"/>
    <w:rsid w:val="009C238A"/>
    <w:rsid w:val="009C2798"/>
    <w:rsid w:val="009C3673"/>
    <w:rsid w:val="009C44E9"/>
    <w:rsid w:val="009C5587"/>
    <w:rsid w:val="009C5AFE"/>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BBB"/>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6B5C"/>
    <w:rsid w:val="009F6C90"/>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171D"/>
    <w:rsid w:val="00A72077"/>
    <w:rsid w:val="00A7217F"/>
    <w:rsid w:val="00A724F7"/>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2721"/>
    <w:rsid w:val="00A933FA"/>
    <w:rsid w:val="00A93FA4"/>
    <w:rsid w:val="00A9543F"/>
    <w:rsid w:val="00A9560B"/>
    <w:rsid w:val="00A95CD6"/>
    <w:rsid w:val="00A95E4D"/>
    <w:rsid w:val="00A96557"/>
    <w:rsid w:val="00A96A19"/>
    <w:rsid w:val="00A96D66"/>
    <w:rsid w:val="00A9725F"/>
    <w:rsid w:val="00A97670"/>
    <w:rsid w:val="00AA0315"/>
    <w:rsid w:val="00AA06F9"/>
    <w:rsid w:val="00AA0DF4"/>
    <w:rsid w:val="00AA38E8"/>
    <w:rsid w:val="00AA3F8A"/>
    <w:rsid w:val="00AA3F9F"/>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2C1"/>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6F4C"/>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2F8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5593"/>
    <w:rsid w:val="00B266CE"/>
    <w:rsid w:val="00B26EFD"/>
    <w:rsid w:val="00B27490"/>
    <w:rsid w:val="00B27559"/>
    <w:rsid w:val="00B30463"/>
    <w:rsid w:val="00B30981"/>
    <w:rsid w:val="00B31038"/>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1795"/>
    <w:rsid w:val="00BA23CC"/>
    <w:rsid w:val="00BA2A14"/>
    <w:rsid w:val="00BA2B3A"/>
    <w:rsid w:val="00BA3B5A"/>
    <w:rsid w:val="00BA4E07"/>
    <w:rsid w:val="00BA4F5E"/>
    <w:rsid w:val="00BA51E3"/>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5C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3B13"/>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0E2"/>
    <w:rsid w:val="00C63148"/>
    <w:rsid w:val="00C631A5"/>
    <w:rsid w:val="00C632FC"/>
    <w:rsid w:val="00C66981"/>
    <w:rsid w:val="00C66E4B"/>
    <w:rsid w:val="00C6717F"/>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2DE7"/>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04C"/>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6025"/>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3C1F"/>
    <w:rsid w:val="00D458EE"/>
    <w:rsid w:val="00D45A06"/>
    <w:rsid w:val="00D47333"/>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46F5"/>
    <w:rsid w:val="00DA562E"/>
    <w:rsid w:val="00DA5F6B"/>
    <w:rsid w:val="00DA6676"/>
    <w:rsid w:val="00DA6710"/>
    <w:rsid w:val="00DA702A"/>
    <w:rsid w:val="00DA7A81"/>
    <w:rsid w:val="00DA7CE7"/>
    <w:rsid w:val="00DB2633"/>
    <w:rsid w:val="00DB34C0"/>
    <w:rsid w:val="00DB3B09"/>
    <w:rsid w:val="00DB3F94"/>
    <w:rsid w:val="00DB4284"/>
    <w:rsid w:val="00DB48C1"/>
    <w:rsid w:val="00DB4B4A"/>
    <w:rsid w:val="00DB4EBB"/>
    <w:rsid w:val="00DB5322"/>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C8B"/>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6B05"/>
    <w:rsid w:val="00E17123"/>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8D3"/>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34C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3FB9"/>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CA5"/>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3BBC"/>
    <w:rsid w:val="00F2405A"/>
    <w:rsid w:val="00F24268"/>
    <w:rsid w:val="00F244E6"/>
    <w:rsid w:val="00F24608"/>
    <w:rsid w:val="00F248A1"/>
    <w:rsid w:val="00F25B91"/>
    <w:rsid w:val="00F25B9C"/>
    <w:rsid w:val="00F25FA4"/>
    <w:rsid w:val="00F266BE"/>
    <w:rsid w:val="00F2752D"/>
    <w:rsid w:val="00F27AF0"/>
    <w:rsid w:val="00F3012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37BDE"/>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13C7"/>
    <w:rsid w:val="00FB250F"/>
    <w:rsid w:val="00FB271E"/>
    <w:rsid w:val="00FB3274"/>
    <w:rsid w:val="00FB32C8"/>
    <w:rsid w:val="00FB399B"/>
    <w:rsid w:val="00FB436B"/>
    <w:rsid w:val="00FB5836"/>
    <w:rsid w:val="00FB7A28"/>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2CE8"/>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AB"/>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aliases w:val="Párrafos"/>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 w:type="table" w:customStyle="1" w:styleId="TableNormal">
    <w:name w:val="Table Normal"/>
    <w:rsid w:val="00EC7CA5"/>
    <w:pPr>
      <w:spacing w:line="276" w:lineRule="auto"/>
      <w:ind w:firstLine="0"/>
      <w:jc w:val="left"/>
    </w:pPr>
    <w:rPr>
      <w:rFonts w:ascii="Arial" w:eastAsia="Arial" w:hAnsi="Arial" w:cs="Arial"/>
      <w:lang w:eastAsia="es-CO"/>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6C8AD5A-387A-4EE6-9F85-A96492F76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33</TotalTime>
  <Pages>109</Pages>
  <Words>32068</Words>
  <Characters>176375</Characters>
  <Application>Microsoft Office Word</Application>
  <DocSecurity>0</DocSecurity>
  <Lines>1469</Lines>
  <Paragraphs>4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619</cp:revision>
  <cp:lastPrinted>2019-06-02T21:58:00Z</cp:lastPrinted>
  <dcterms:created xsi:type="dcterms:W3CDTF">2019-06-02T21:14:00Z</dcterms:created>
  <dcterms:modified xsi:type="dcterms:W3CDTF">2020-07-24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1qJX90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